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C800AF" w14:textId="6349BAE6" w:rsidR="007B69A1" w:rsidRDefault="007B69A1" w:rsidP="00EF63F8">
      <w:pPr>
        <w:pStyle w:val="Title"/>
      </w:pPr>
      <w:bookmarkStart w:id="0" w:name="_Hlk71643087"/>
      <w:bookmarkStart w:id="1" w:name="_Hlk71628043"/>
      <w:bookmarkEnd w:id="0"/>
      <w:r>
        <w:t>Slow particle remineralization, rather than suppressed disaggregation, drives e</w:t>
      </w:r>
      <w:r w:rsidRPr="005C5FA3">
        <w:t xml:space="preserve">fficient flux transfer </w:t>
      </w:r>
      <w:r>
        <w:t>through</w:t>
      </w:r>
      <w:r w:rsidRPr="005C5FA3">
        <w:t xml:space="preserve"> the Eastern Tropical North Pacific Oxygen Deficient Zone</w:t>
      </w:r>
    </w:p>
    <w:bookmarkEnd w:id="1"/>
    <w:p w14:paraId="00000004" w14:textId="50E50C93" w:rsidR="00104E87" w:rsidRDefault="00E80937" w:rsidP="00EF63F8">
      <w:r>
        <w:t>30</w:t>
      </w:r>
      <w:r w:rsidR="004D045E">
        <w:t xml:space="preserve"> </w:t>
      </w:r>
      <w:r>
        <w:t>October</w:t>
      </w:r>
      <w:r w:rsidR="004D045E">
        <w:t xml:space="preserve"> 2021</w:t>
      </w:r>
    </w:p>
    <w:p w14:paraId="00000007" w14:textId="21094707" w:rsidR="00104E87" w:rsidRPr="00D357C6" w:rsidRDefault="004D045E" w:rsidP="00EF63F8">
      <w:pPr>
        <w:rPr>
          <w:vertAlign w:val="subscript"/>
        </w:rPr>
      </w:pPr>
      <w:bookmarkStart w:id="2" w:name="bookmark=id.gjdgxs" w:colFirst="0" w:colLast="0"/>
      <w:bookmarkStart w:id="3" w:name="_Hlk71628074"/>
      <w:bookmarkEnd w:id="2"/>
      <w:r>
        <w:t>Jacob A. Cram</w:t>
      </w:r>
      <w:r>
        <w:rPr>
          <w:vertAlign w:val="superscript"/>
        </w:rPr>
        <w:t>1</w:t>
      </w:r>
      <w:r w:rsidR="00A35D9B">
        <w:rPr>
          <w:vertAlign w:val="superscript"/>
        </w:rPr>
        <w:t xml:space="preserve">, </w:t>
      </w:r>
      <w:r>
        <w:t>Clara A. Fuchsman</w:t>
      </w:r>
      <w:r>
        <w:rPr>
          <w:vertAlign w:val="superscript"/>
        </w:rPr>
        <w:t>1</w:t>
      </w:r>
      <w:r>
        <w:t>, Megan E. Duffy</w:t>
      </w:r>
      <w:r>
        <w:rPr>
          <w:vertAlign w:val="superscript"/>
        </w:rPr>
        <w:t>2</w:t>
      </w:r>
      <w:r>
        <w:t>, Jessica L. Pretty</w:t>
      </w:r>
      <w:r>
        <w:rPr>
          <w:vertAlign w:val="superscript"/>
        </w:rPr>
        <w:t>3</w:t>
      </w:r>
      <w:r>
        <w:t>, Rachel M. Lekanoff</w:t>
      </w:r>
      <w:r>
        <w:rPr>
          <w:vertAlign w:val="superscript"/>
        </w:rPr>
        <w:t>3</w:t>
      </w:r>
      <w:r>
        <w:t>, Jacquelyn</w:t>
      </w:r>
      <w:r w:rsidR="00A35D9B">
        <w:t> </w:t>
      </w:r>
      <w:r>
        <w:t>A Neibauer</w:t>
      </w:r>
      <w:r>
        <w:rPr>
          <w:vertAlign w:val="superscript"/>
        </w:rPr>
        <w:t>2</w:t>
      </w:r>
      <w:r>
        <w:t>, Shirley W. Leung</w:t>
      </w:r>
      <w:r>
        <w:rPr>
          <w:vertAlign w:val="superscript"/>
        </w:rPr>
        <w:t>2</w:t>
      </w:r>
      <w:r>
        <w:t>, Klaus B. Huebert</w:t>
      </w:r>
      <w:r>
        <w:rPr>
          <w:vertAlign w:val="superscript"/>
        </w:rPr>
        <w:t>1</w:t>
      </w:r>
      <w:r>
        <w:t>, Thomas S. Weber</w:t>
      </w:r>
      <w:r>
        <w:rPr>
          <w:vertAlign w:val="superscript"/>
        </w:rPr>
        <w:t>4</w:t>
      </w:r>
      <w:r>
        <w:t>, Daniele Bianchi</w:t>
      </w:r>
      <w:r>
        <w:rPr>
          <w:vertAlign w:val="superscript"/>
        </w:rPr>
        <w:t>5</w:t>
      </w:r>
      <w:r>
        <w:t>, Natalya Evans</w:t>
      </w:r>
      <w:r>
        <w:rPr>
          <w:vertAlign w:val="superscript"/>
        </w:rPr>
        <w:t>6</w:t>
      </w:r>
      <w:r>
        <w:t>, Allan H. Devol</w:t>
      </w:r>
      <w:r>
        <w:rPr>
          <w:vertAlign w:val="superscript"/>
        </w:rPr>
        <w:t>2</w:t>
      </w:r>
      <w:r>
        <w:t>, Richard G. Keil</w:t>
      </w:r>
      <w:r>
        <w:rPr>
          <w:vertAlign w:val="superscript"/>
        </w:rPr>
        <w:t>2</w:t>
      </w:r>
      <w:r>
        <w:t>, Andrew M.P. McDonnell</w:t>
      </w:r>
      <w:r>
        <w:rPr>
          <w:vertAlign w:val="superscript"/>
        </w:rPr>
        <w:t>3</w:t>
      </w:r>
    </w:p>
    <w:p w14:paraId="00000008" w14:textId="77777777" w:rsidR="00104E87" w:rsidRDefault="004D045E" w:rsidP="00EF63F8">
      <w:r>
        <w:rPr>
          <w:vertAlign w:val="superscript"/>
        </w:rPr>
        <w:t>1</w:t>
      </w:r>
      <w:r>
        <w:t>Horn Point Laboratory, University of Maryland Center for Environmental Science, Cambridge, MD, USA.</w:t>
      </w:r>
    </w:p>
    <w:p w14:paraId="00000009" w14:textId="77777777" w:rsidR="00104E87" w:rsidRDefault="004D045E" w:rsidP="00EF63F8">
      <w:r>
        <w:rPr>
          <w:vertAlign w:val="superscript"/>
        </w:rPr>
        <w:t>2</w:t>
      </w:r>
      <w:r>
        <w:t>School of Oceanography, University of Washington Seattle, Seattle, WA, USA.</w:t>
      </w:r>
    </w:p>
    <w:p w14:paraId="0000000A" w14:textId="77777777" w:rsidR="00104E87" w:rsidRDefault="004D045E" w:rsidP="00EF63F8">
      <w:r>
        <w:rPr>
          <w:vertAlign w:val="superscript"/>
        </w:rPr>
        <w:t>3</w:t>
      </w:r>
      <w:r>
        <w:t>College of Fisheries and Ocean Sciences, University of Alaska Fairbanks, Fairbanks, AK, USA.</w:t>
      </w:r>
    </w:p>
    <w:p w14:paraId="0000000B" w14:textId="77777777" w:rsidR="00104E87" w:rsidRDefault="004D045E" w:rsidP="00EF63F8">
      <w:r>
        <w:rPr>
          <w:vertAlign w:val="superscript"/>
        </w:rPr>
        <w:t>4</w:t>
      </w:r>
      <w:r>
        <w:t>School of Arts and Sciences, University of Rochester, Rochester, NY, USA.</w:t>
      </w:r>
    </w:p>
    <w:p w14:paraId="0000000C" w14:textId="77777777" w:rsidR="00104E87" w:rsidRDefault="004D045E" w:rsidP="00EF63F8">
      <w:r>
        <w:rPr>
          <w:vertAlign w:val="superscript"/>
        </w:rPr>
        <w:t>5</w:t>
      </w:r>
      <w:r>
        <w:t>Department of Atmospheric and Oceanic Sciences, University of California Los Angeles, Los Angeles, CA, USA.</w:t>
      </w:r>
    </w:p>
    <w:p w14:paraId="0000000E" w14:textId="7BF69E1F" w:rsidR="00104E87" w:rsidRPr="00D357C6" w:rsidRDefault="004D045E" w:rsidP="00EF63F8">
      <w:r>
        <w:rPr>
          <w:vertAlign w:val="superscript"/>
        </w:rPr>
        <w:t>6</w:t>
      </w:r>
      <w:r>
        <w:t>Department of Biological Sciences, University of Southern California, Los Angeles, CA, USA.</w:t>
      </w:r>
      <w:bookmarkEnd w:id="3"/>
    </w:p>
    <w:p w14:paraId="0000000F" w14:textId="77777777" w:rsidR="00104E87" w:rsidRDefault="004D045E" w:rsidP="00EF63F8">
      <w:pPr>
        <w:pStyle w:val="Heading1"/>
      </w:pPr>
      <w:bookmarkStart w:id="4" w:name="bookmark=id.30j0zll" w:colFirst="0" w:colLast="0"/>
      <w:bookmarkEnd w:id="4"/>
      <w:r>
        <w:t>Key Points</w:t>
      </w:r>
    </w:p>
    <w:p w14:paraId="00000010" w14:textId="386BAEE9" w:rsidR="00104E87" w:rsidRDefault="004D045E" w:rsidP="00EF63F8">
      <w:r>
        <w:t>The upper mesopelagic of the oligotrophic Eastern Tropical North Pacific Oxygen Deficient Zone (ODZ) has low flux attenuation</w:t>
      </w:r>
      <w:r w:rsidR="00A35D9B">
        <w:t>.</w:t>
      </w:r>
    </w:p>
    <w:p w14:paraId="00000011" w14:textId="192AD5DF" w:rsidR="00104E87" w:rsidRDefault="004D045E" w:rsidP="00EF63F8">
      <w:r>
        <w:t xml:space="preserve">Comparison of </w:t>
      </w:r>
      <w:r w:rsidR="00D357C6">
        <w:t>particle size observations</w:t>
      </w:r>
      <w:r>
        <w:t xml:space="preserve"> to models suggests that the breakdown of particles of all sizes is slow throughout the ODZ.</w:t>
      </w:r>
    </w:p>
    <w:p w14:paraId="00000012" w14:textId="17B083E4" w:rsidR="00104E87" w:rsidRDefault="004D045E" w:rsidP="00EF63F8">
      <w:r>
        <w:t>Zooplankton appear to transport organic matter into, and disaggregate particles within, the ODZ above 500</w:t>
      </w:r>
      <w:r w:rsidR="007B69A1">
        <w:t xml:space="preserve"> </w:t>
      </w:r>
      <w:r>
        <w:t>m.</w:t>
      </w:r>
    </w:p>
    <w:p w14:paraId="00000013" w14:textId="3B807E94" w:rsidR="00104E87" w:rsidRDefault="004D045E" w:rsidP="00EF63F8">
      <w:pPr>
        <w:pStyle w:val="Heading1"/>
      </w:pPr>
      <w:bookmarkStart w:id="5" w:name="bookmark=id.1fob9te" w:colFirst="0" w:colLast="0"/>
      <w:bookmarkEnd w:id="5"/>
      <w:r w:rsidRPr="00B25AB1">
        <w:lastRenderedPageBreak/>
        <w:t>Abstract</w:t>
      </w:r>
    </w:p>
    <w:p w14:paraId="00000014" w14:textId="1402553E" w:rsidR="00104E87" w:rsidRPr="00EF63F8" w:rsidRDefault="004D045E" w:rsidP="00EF63F8">
      <w:r w:rsidRPr="00EF63F8">
        <w:t xml:space="preserve">Models and observations suggest that particle flux attenuation is lower across the mesopelagic zone of anoxic environments compared to oxic </w:t>
      </w:r>
      <w:r w:rsidR="00E8008B" w:rsidRPr="00EF63F8">
        <w:t>environments</w:t>
      </w:r>
      <w:r w:rsidRPr="00EF63F8">
        <w:t>. Flux attenuation is controlled by microbial metabolism</w:t>
      </w:r>
      <w:r w:rsidR="009C493F" w:rsidRPr="00EF63F8">
        <w:t xml:space="preserve"> as well as </w:t>
      </w:r>
      <w:r w:rsidRPr="00EF63F8">
        <w:t xml:space="preserve">aggregation and disaggregation by zooplankton, </w:t>
      </w:r>
      <w:r w:rsidR="009C493F" w:rsidRPr="00EF63F8">
        <w:t>all of which also</w:t>
      </w:r>
      <w:r w:rsidRPr="00EF63F8">
        <w:t xml:space="preserve"> shape the relative abundance of different</w:t>
      </w:r>
      <w:r w:rsidR="00E54B3D">
        <w:t>ly</w:t>
      </w:r>
      <w:r w:rsidRPr="00EF63F8">
        <w:t xml:space="preserve"> sized particles. Observing and modeling particle spectra can provide information about the contributions of these processes. We measured particle size spectrum profiles at one station in the oligotrophic Eastern Tropical North Pacific Oxygen Deficient Zone (ETNP ODZ) using an underwater vision profiler (UVP), a </w:t>
      </w:r>
      <w:r w:rsidR="00A35D9B" w:rsidRPr="00EF63F8">
        <w:t>high-resolution</w:t>
      </w:r>
      <w:r w:rsidRPr="00EF63F8">
        <w:t xml:space="preserve"> camera that counts and sizes particles. Measurements were taken at different times of day, over the course of a week. Comparing these data to particle flux measurements from sediment traps collected over the same time</w:t>
      </w:r>
      <w:r w:rsidR="003D3B05" w:rsidRPr="00EF63F8">
        <w:t>-</w:t>
      </w:r>
      <w:r w:rsidRPr="00EF63F8">
        <w:t xml:space="preserve">period allowed us to constrain the particle size to flux relationship, and to generate highly resolved depth and time estimates of particle flux rates. We found that particle flux attenuated very little throughout the anoxic water column, and at some time-points appeared to increase. Comparing our observations to model predictions suggested that particles of all sizes remineralize more slowly in the ODZ than in oxic waters, and that large particles disaggregate into smaller particles, primarily between the base of the photic zone and 500 m. Acoustic measurements of multiple size classes of organisms suggested that many organisms migrated, during the day, to the region with high particle disaggregation. Our data suggest that diel-migrating organisms both actively transport </w:t>
      </w:r>
      <w:sdt>
        <w:sdtPr>
          <w:tag w:val="goog_rdk_0"/>
          <w:id w:val="1950745829"/>
        </w:sdtPr>
        <w:sdtEndPr/>
        <w:sdtContent/>
      </w:sdt>
      <w:r w:rsidRPr="00EF63F8">
        <w:t>biomass and disaggregate particles in the ODZ core.</w:t>
      </w:r>
    </w:p>
    <w:p w14:paraId="00000015" w14:textId="34896BDE" w:rsidR="00104E87" w:rsidRPr="00B25AB1" w:rsidRDefault="004D045E" w:rsidP="00EF63F8">
      <w:pPr>
        <w:pStyle w:val="Heading1"/>
      </w:pPr>
      <w:bookmarkStart w:id="6" w:name="bookmark=id.3znysh7" w:colFirst="0" w:colLast="0"/>
      <w:bookmarkStart w:id="7" w:name="_heading=h.rb9bttvy2jac" w:colFirst="0" w:colLast="0"/>
      <w:bookmarkEnd w:id="6"/>
      <w:bookmarkEnd w:id="7"/>
      <w:r>
        <w:t>Plain Language Summary</w:t>
      </w:r>
    </w:p>
    <w:p w14:paraId="00000016" w14:textId="49535A1C" w:rsidR="00104E87" w:rsidRDefault="004D045E" w:rsidP="00EF63F8">
      <w:r>
        <w:t xml:space="preserve">Marine snow are microscopic particles that form in the surface of the ocean and sink into the deep ocean. Most of these particles are the remains of dead algae and feces of tiny animals (zooplankton). The deeper the particles sink into the ocean before microbes or animals </w:t>
      </w:r>
      <w:r w:rsidR="007D3102">
        <w:t xml:space="preserve">consume </w:t>
      </w:r>
      <w:r>
        <w:t xml:space="preserve">them, the longer it takes before the carbon in those particles can return to the atmosphere. In parts of the ocean where there is </w:t>
      </w:r>
      <w:r w:rsidR="007D3102">
        <w:t>no</w:t>
      </w:r>
      <w:r>
        <w:t xml:space="preserve"> oxygen</w:t>
      </w:r>
      <w:r w:rsidR="009C493F">
        <w:t>,</w:t>
      </w:r>
      <w:r>
        <w:t xml:space="preserve"> more particles sink to greater depths</w:t>
      </w:r>
      <w:r w:rsidR="009C493F">
        <w:t>,</w:t>
      </w:r>
      <w:r>
        <w:t xml:space="preserve"> for reasons that are not well-understood. We used an underwater camera to observe marine snow particles in the ocean just west of Mexico where there is </w:t>
      </w:r>
      <w:r w:rsidR="007D3102">
        <w:t>little to no</w:t>
      </w:r>
      <w:r>
        <w:t xml:space="preserve"> oxygen at depth. We compared the observations to predictions from </w:t>
      </w:r>
      <w:r w:rsidR="007D3102">
        <w:t xml:space="preserve">several </w:t>
      </w:r>
      <w:r>
        <w:t>computer simulations</w:t>
      </w:r>
      <w:r w:rsidR="007D3102">
        <w:t xml:space="preserve"> representing hypothesized mechanisms to explain why particles are consumed less in water without oxygen</w:t>
      </w:r>
      <w:r>
        <w:t xml:space="preserve">. Our measurements suggest that one reason that particles sink to deeper depths here is because microbes consume the particles slowly when there is no oxygen. Meanwhile, </w:t>
      </w:r>
      <w:r w:rsidR="009C493F">
        <w:t>zooplankton</w:t>
      </w:r>
      <w:r>
        <w:t xml:space="preserve"> </w:t>
      </w:r>
      <w:r w:rsidR="007D3102">
        <w:t xml:space="preserve">still </w:t>
      </w:r>
      <w:r>
        <w:t>break large particles into smaller ones and produce fecal pellets in these low oxygen waters.</w:t>
      </w:r>
    </w:p>
    <w:p w14:paraId="00000017" w14:textId="77777777" w:rsidR="00104E87" w:rsidRDefault="004D045E" w:rsidP="00EF63F8">
      <w:pPr>
        <w:pStyle w:val="Heading1"/>
      </w:pPr>
      <w:bookmarkStart w:id="8" w:name="bookmark=id.2et92p0" w:colFirst="0" w:colLast="0"/>
      <w:bookmarkEnd w:id="8"/>
      <w:r w:rsidRPr="00B25AB1">
        <w:lastRenderedPageBreak/>
        <w:t>Introduction</w:t>
      </w:r>
    </w:p>
    <w:p w14:paraId="17CC9289" w14:textId="3391F2EB" w:rsidR="00743FA3" w:rsidRDefault="004D045E" w:rsidP="00743FA3">
      <w:r>
        <w:t>The biological pump, in which sinking</w:t>
      </w:r>
      <w:r w:rsidR="0012007C">
        <w:t xml:space="preserve"> microaggregate (&lt; 500 μm) and marine snow (&gt; 500 μm)</w:t>
      </w:r>
      <w:r>
        <w:t xml:space="preserve"> particles</w:t>
      </w:r>
      <w:r w:rsidR="0012007C">
        <w:t xml:space="preserve"> </w:t>
      </w:r>
      <w:r w:rsidR="0012007C">
        <w:fldChar w:fldCharType="begin"/>
      </w:r>
      <w:r w:rsidR="0012007C">
        <w:instrText xml:space="preserve"> ADDIN ZOTERO_ITEM CSL_CITATION {"citationID":"B3Sv2vqY","properties":{"formattedCitation":"(Simon et al., 2002)","plainCitation":"(Simon et al., 2002)","noteIndex":0},"citationItems":[{"id":465,"uris":["http://zotero.org/users/158097/items/8B6RKC3Q"],"uri":["http://zotero.org/users/158097/items/8B6RKC3Q"],"itemData":{"id":465,"type":"article-journal","abstract":"ABSTRACT: Macroscopic organic aggregates, which are &gt;500 μm and known as marine and lake snow, are important components in the turnover, decomposition and sinking flux of both organic and inorganic matter and elements in aquatic ecosystems. They are composed of various organic and inorganic materials depending largely on the given system and environmental conditions. The systems include the pelagic limnetic, the neritic and oceanic marine region, as well as shallow turbid environments, e.g. rivers, the littoral zone of lakes, estuaries and tidally affected coastal areas with intense turbulence and a high load of suspended matter. Aggregate abundance and size vary greatly among these systems. Macroaggregates are heavily colonized by bacteria and other heterotrophic microbes and greatly enriched in organic and inorganic nutrients as compared to the surrounding water. During the last 15 yr, many studies have been carried out to examine various aspects of the formation of aggregates, their microbial colonization and decomposition, nutrient recycling and their significance for the sinking flux. They have been identified as hot-spots of the microbial decomposition of organic matter. Further, microaggregates, which are &lt;5 to 500 μm in size and stained by different dyes, such as transparent exopolymer particles (TEP) and Coomassie blue-stained particles, have been discovered and shown also to be important in the formation and decomposition of macroaggregates. In this review we give an overview of the present state of the microbial ecology of macro- and microaggregates, including the mentioned points but highlighting in particular the recent findings on the bacterial colonization of aggregates using molecular tools, their microbial decomposition and mineralization, and the significance of protozoans and metazoans for the colonization and decomposition of macroaggregates. Today it is evident that not only the aggregates but also their surroundings are sites and hot-spots of microbial processes, with the plume of solutes leaking out of the aggregates and greatly extending the volume of the intense decomposition processes. This microheterogeneity has important implications for the spatial and temporal dynamics of the organic-matter field in aquatic ecosystems and for our understanding of how heterotrophic organisms are involved in the decomposition of organic matter. The significance of aggregate-associated microbial processes as key processes and also for the overall decomposition and flux of organic mattervaries greatly among the various systems, and is greatly affected by the total amount of suspended particulate matter. A conclusion from the presented studies and results is that the significance of bacteria for the formation and decomposition of aggregates appears to be much greater than previously estimated. For a better understanding of the functioning of aquatic ecosystems it is of great importance to include aggregate-associated processes in ecosystem modeling approaches.","container-title":"Aquatic Microbial Ecology","DOI":"10.3354/ame028175","issue":"2","journalAbbreviation":"Aquat Microb Ecol","page":"175-211","source":"Inter-Research Science Center","title":"Microbial ecology of organic aggregates in aquatic ecosystems","volume":"28","author":[{"family":"Simon","given":"Meinhard"},{"family":"Grossart","given":"HansPeter"},{"family":"Schweitzer","given":"Bernd"},{"family":"Ploug","given":"Helle"}],"issued":{"date-parts":[["2002",6,26]]}}}],"schema":"https://github.com/citation-style-language/schema/raw/master/csl-citation.json"} </w:instrText>
      </w:r>
      <w:r w:rsidR="0012007C">
        <w:fldChar w:fldCharType="separate"/>
      </w:r>
      <w:r w:rsidR="0012007C" w:rsidRPr="0012007C">
        <w:t>(Simon et al., 2002)</w:t>
      </w:r>
      <w:r w:rsidR="0012007C">
        <w:fldChar w:fldCharType="end"/>
      </w:r>
      <w:r>
        <w:t xml:space="preserve"> transport carbon from the surface into the deep ocean, is a key part of the global carbon cycle</w:t>
      </w:r>
      <w:r w:rsidR="003C1A71">
        <w:t xml:space="preserve"> </w:t>
      </w:r>
      <w:r w:rsidR="003C1A71">
        <w:fldChar w:fldCharType="begin"/>
      </w:r>
      <w:r w:rsidR="00DF46B2">
        <w:instrText xml:space="preserve"> ADDIN ZOTERO_ITEM CSL_CITATION {"citationID":"FMOFdvgY","properties":{"formattedCitation":"(Neuer et al., 2014; Turner, 2015)","plainCitation":"(Neuer et al., 2014; Turner, 2015)","noteIndex":0},"citationItems":[{"id":7527,"uris":["http://zotero.org/users/158097/items/5PEL6R8H"],"uri":["http://zotero.org/users/158097/items/5PEL6R8H"],"itemData":{"id":7527,"type":"article-journal","abstract":"The Biological Carbon Pump includes all those processes in the ocean that cause organic carbon formed photosynthetically by phytoplankton (primary production) in the sunlit surface layer (the euphotic zone) to be removed from contact with the atmosphere. It is a mechanism that sequesters carbon dioxide (CO2) for weeks to hundreds or even millions of years (geological time-scales). Together with the physical carbon pump, the biological carbon pump constitutes the ocean's CO2 sink, and these two major processes in the global carbon cycle have removed about 2- 2.5 Pg Carbon per year (last decade average)(I Pg=1015g). Today, about half of the CO2 emitted from fossil fuel burning and land use changes remains in the atmosphere, and the other half is captured by land sinks and the ocean. The modern carbon cycle is often completely separated from the short- and long-term carbon cycles of the geological past, and students from biology or biogeochemistry rarely learn about these processes and the respective timescales in a joint lecture. The purpose of this interdisciplinary lecture thus is to cover processes related to the biological carbon pump and how it functions, while paying close attention to the relevant timescales in the global carbon cycle. Note that we focus mainly on the production and sinking of particulates, we do not delve into detailed mechanisms of carbon sequestration due to the removal of dissolved organic matter. Topics will include an introduction to the different carbon pumps (biological, carbonate and physical), followed by a detailed process-oriented introduction to the biological carbon pumps. This will also include the organismal aspects, such as an introduction to phytoplankton, primary production, distribution of primary producers in the global ocean, and the role of zooplankton in the biological carbon pump. More mechanistic aspects follow, such as the concepts of new and export production, the flux attenuation and the role of mineral ballasting. We cover specific aspects of the lecture as modules (Excursions) that give the reader/lecturer the chance to explore some topics in greater detail. These 'Excursions' are entitled 'Instrumentation: Quantifying Particle Flux', 'Particle Sinking and Degradation' and 'The Biological Carbon Pump on Geological Timescales'. The lecture is intended for senior undergraduates/graduates students and can be used in courses such as Oceanography, Biogeochemistry, Geology, and Environmental Life Sciences.","container-title":"Limnology and Oceanography e-Lectures","DOI":"10.4319/lol.2014.sneuer.miversen.gfischer.9","ISSN":"2164-0254","issue":"4","language":"en","note":"_eprint: https://aslopubs.onlinelibrary.wiley.com/doi/pdf/10.4319/lol.2014.sneuer.miversen.gfischer.9","page":"1-51","source":"Wiley Online Library","title":"The Ocean's Biological Carbon pump as part of the global Carbon Cycle","volume":"4","author":[{"family":"Neuer","given":"Susanne"},{"family":"Iversen","given":"Morten"},{"family":"Fischer","given":"Gerhard"}],"issued":{"date-parts":[["2014"]]}}},{"id":7539,"uris":["http://zotero.org/users/158097/items/2TMLP75M"],"uri":["http://zotero.org/users/158097/items/2TMLP75M"],"itemData":{"id":7539,"type":"article-journal","abstract":"The ‘‘biological pump’’ is the process by which photosynthetically-produced organic matter in the ocean descends from the surface layer to depth by a combination of sinking particles, advection or vertical mixing of dissolved organic matter, and transport by animals. Particulate organic matter that is exported downward from the euphotic zone is composed of combinations of fecal pellets from zooplankton and ﬁsh, organic aggregates known as ‘‘marine snow’’ and phytodetritus from sinking phytoplankton. Previous reviews by Turner and Ferrante (1979) and Turner (2002) focused on publications that appeared through late 2001. Since that time, studies of the biological pump have continued, and there have been &gt;300 papers on vertical export ﬂux using sediment traps, large-volume ﬁltration systems and other techniques from throughout the global ocean. This review will focus primarily on recent studies that have appeared since 2001. Major topics covered in this review are (1) an overview of the biological pump, and its efﬁciency and variability, and the role of dissolved organic carbon in the biological pump; (2) zooplankton fecal pellets, including the contribution of zooplankton fecal pellets to export ﬂux, epipelagic retention of zooplankton fecal pellets due to zooplankton activities, zooplankton vertical migration and fecal pellet repackaging, microbial ecology of fecal pellets, sinking velocities of fecal pellets and aggregates, ballasting of sinking particles by mineral contents, phytoplankton cysts, intact cells and harmful algae toxins in fecal pellets, importance of fecal pellets from various types of zooplankton, and the role of zooplankton fecal pellets in picoplankton export; (3) marine snow, including the origins, abundance, and distributions of marine snow, particles and organisms associated with marine snow, consumption and fragmentation of marine snow by animals, pathogens associated with marine snow; (4) phytodetritus, including pulsed export of phytodetritus, phytodetritus from Phaeocystis spp., picoplankton in phytodetritus, the summer export pulse (SEP) of phytodetritus in the subtropical North Paciﬁc, benthic community responses to phytodetritus; (5) other components of the biological pump, including ﬁsh fecal pellets and ﬁsh-mediated export, sinking carcasses of animals and macrophytes, feces from marine mammals, transparent exopolymer particles (TEP); (6) the biological pump and climate, including origins of the biological pump, the biological pump and glacial/interglacial cycles, the biological pump and contemporary climate variations, and the biological pump and anthropogenic climate change. The review concludes with potential future modiﬁcations in the biological pump due to climate change.","container-title":"Progress in Oceanography","DOI":"10.1016/j.pocean.2014.08.005","ISSN":"00796611","language":"en","page":"205-248","source":"Crossref","title":"Zooplankton fecal pellets, marine snow, phytodetritus and the ocean’s biological pump","volume":"130","author":[{"family":"Turner","given":"Jefferson T."}],"issued":{"date-parts":[["2015",1]]}}}],"schema":"https://github.com/citation-style-language/schema/raw/master/csl-citation.json"} </w:instrText>
      </w:r>
      <w:r w:rsidR="003C1A71">
        <w:fldChar w:fldCharType="separate"/>
      </w:r>
      <w:r w:rsidR="00DF46B2" w:rsidRPr="00DF46B2">
        <w:t>(Neuer et al., 2014; Turner, 2015)</w:t>
      </w:r>
      <w:r w:rsidR="003C1A71">
        <w:fldChar w:fldCharType="end"/>
      </w:r>
      <w:r>
        <w:t xml:space="preserve">. Organic matter flux into the deep ocean </w:t>
      </w:r>
      <w:r w:rsidR="00854442">
        <w:t>(&gt;1000</w:t>
      </w:r>
      <w:r w:rsidR="00521422">
        <w:t> </w:t>
      </w:r>
      <w:r w:rsidR="00854442">
        <w:t xml:space="preserve">m) </w:t>
      </w:r>
      <w:r>
        <w:t xml:space="preserve">is a function both of export from the photic zone into the mesopelagic (export flux), and the fraction of that flux that crosses through the mesopelagic (transfer efficiency) </w:t>
      </w:r>
      <w:r w:rsidR="00304B9F">
        <w:fldChar w:fldCharType="begin"/>
      </w:r>
      <w:r w:rsidR="00DF46B2">
        <w:instrText xml:space="preserve"> ADDIN ZOTERO_ITEM CSL_CITATION {"citationID":"qicAN8XE","properties":{"formattedCitation":"(Francois et al., 2002; Passow &amp; Carlson, 2012; Siegel et al., 2016)","plainCitation":"(Francois et al., 2002; Passow &amp; Carlson, 2012; Siegel et al., 2016)","noteIndex":0},"citationItems":[{"id":706,"uris":["http://zotero.org/users/158097/items/FBITP2E2"],"uri":["http://zotero.org/users/158097/items/FBITP2E2"],"itemData":{"id":706,"type":"article-journal","abstract":"Particle fluxes measured with time series sediment traps deployed below 2000 m at 68 sites in the world ocean are combined with satellite-derived estimates of export production from the overlying water to assess the factors affecting the transfer of particulate organic matter from surface to deep water. Multiple linear regression is used to derive an algorithm suggesting that the transfer efficiency of organic carbon, defined as the settling flux of organic carbon normalized to export production, increases with the flux of carbonate and decreases with water depth and seasonality. The algorithm predicts &gt;80% of the organic carbon transfer efficiency variability in diverse oceanic regions. The influence of the carbonate flux suggests that the ballasting effect of this biogenic mineral may be an important factor promoting export of organic carbon to the deep sea by increasing the density of settling particles. However, the lack of a similar effect for biogenic opal suggests that factors other than particle density also play a role. The adverse effect of increasing seasonality on the transfer efficiency of carbon to the deep sea is tentatively attributed to greater biodegradability of organic matter exported during bloom events. In high latitude opal-dominated regions with high f-ratios and seasonality, while a higher fraction of net production is exported, a higher fraction of the exported organic matter is remineralized before reaching bathypelagic depths. On the other hand, in warm, low latitude, carbonate-dominated regions with low f-ratios and seasonality, a higher fraction of the exported organic matter sinks to the deep sea.","container-title":"Global Biogeochemical Cycles","DOI":"10.1029/2001GB001722","ISSN":"1944-9224","issue":"4","language":"en","page":"34-1–34-20","source":"Wiley Online Library","title":"Factors controlling the flux of organic carbon to the bathypelagic zone of the ocean","volume":"16","author":[{"family":"Francois","given":"Roger"},{"family":"Honjo","given":"Susumu"},{"family":"Krishfield","given":"Richard"},{"family":"Manganini","given":"Steve"}],"issued":{"date-parts":[["2002"]]}}},{"id":7156,"uris":["http://zotero.org/users/158097/items/VMUBCXTP"],"uri":["http://zotero.org/users/158097/items/VMUBCXTP"],"itemData":{"id":7156,"type":"article-journal","container-title":"Marine Ecology Progress Series","DOI":"10.3354/meps09985","ISSN":"0171-8630, 1616-1599","language":"en","page":"249-271","source":"CrossRef","title":"The biological pump in a high CO2 world","volume":"470","author":[{"family":"Passow","given":"Uta"},{"family":"Carlson","given":"Ca"}],"issued":{"date-parts":[["2012",12,6]]}}},{"id":7229,"uris":["http://zotero.org/users/158097/items/GH5IXA4R"],"uri":["http://zotero.org/users/158097/items/GH5IXA4R"],"itemData":{"id":7229,"type":"article-journal","abstract":"Ocean ecosystems play a critical role in the Earth’s carbon cycle and the quantification of their impacts for both present conditions and for predictions into the future remains one of the greatest challenges in oceanography. The goal of the EXport Processes in the Ocean from Remote Sensing (EXPORTS) Science Plan is to develop a predictive understanding of the export and fate of global ocean net primary production (NPP) and its implications for present and future climates. The achievement of this goal requires a quantification of the mechanisms that control the export of carbon from the euphotic zone as well as its fate in the underlying “twilight zone” where some fraction of exported carbon will be sequestered in the ocean’s interior on time scales of months to millennia. Here we present a measurement / synthesis / modeling framework aimed at quantifying the fates of upper ocean NPP and its impacts on the global carbon cycle based upon the EXPORTS Science Plan. The proposed approach will diagnose relationships among the ecological, biogeochemical and physical oceanographic processes that control carbon cycling across a range of ecosystem and carbon cycling states leading to advances in satellite diagnostic and numerical prognostic models. To collect these data, a combination of ship and robotic field sampling, satellite remote sensing and numerical modeling is proposed which enables the sampling of the many pathways of NPP export and fates. This coordinated, process-oriented approach has the potential to foster new insights on ocean carbon cycling that maximizes its societal relevance through the achievement of research goals of many international research agencies and will be a key step towards our understanding of the Earth as an integrated system.","container-title":"Frontiers in Marine Science","DOI":"10.3389/fmars.2016.00022","ISSN":"2296-7745","journalAbbreviation":"Front. Mar. Sci.","language":"English","source":"Frontiers","title":"Prediction of the Export and Fate of Global Ocean Net Primary Production: The EXPORTS Science Plan","title-short":"Prediction of the Export and Fate of Global Ocean Net Primary Production","URL":"http://journal.frontiersin.org/article/10.3389/fmars.2016.00022/abstract","volume":"3","author":[{"family":"Siegel","given":"D. A."},{"family":"Buesseler","given":"Ken O."},{"family":"Behrenfeld","given":"Michael J."},{"family":"Benitez-Nelson","given":"Claudia R."},{"family":"Boss","given":"Emmanuel"},{"family":"Brzezinski","given":"Mark A."},{"family":"Burd","given":"Adrian"},{"family":"Carlson","given":"Craig A."},{"family":"D'Asaro","given":"Eric A."},{"family":"Doney","given":"Scott C."},{"family":"Perry","given":"Mary J."},{"family":"Stanley","given":"Rachel H. R."},{"family":"Steinberg","given":"Deborah K."}],"accessed":{"date-parts":[["2017",4,7]]},"issued":{"date-parts":[["2016"]]}}}],"schema":"https://github.com/citation-style-language/schema/raw/master/csl-citation.json"} </w:instrText>
      </w:r>
      <w:r w:rsidR="00304B9F">
        <w:fldChar w:fldCharType="separate"/>
      </w:r>
      <w:r w:rsidR="00DF46B2" w:rsidRPr="00DF46B2">
        <w:t>(Francois et al., 2002; Passow &amp; Carlson, 2012; Siegel et al., 2016)</w:t>
      </w:r>
      <w:r w:rsidR="00304B9F">
        <w:fldChar w:fldCharType="end"/>
      </w:r>
      <w:r w:rsidR="007B69A1">
        <w:t>.</w:t>
      </w:r>
      <w:r w:rsidR="00A51923">
        <w:t xml:space="preserve"> </w:t>
      </w:r>
      <w:bookmarkStart w:id="9" w:name="_Hlk84863631"/>
      <w:r w:rsidR="00A51923">
        <w:t>While definitions vary</w:t>
      </w:r>
      <w:r w:rsidR="00540071">
        <w:t xml:space="preserve"> between studies</w:t>
      </w:r>
      <w:r w:rsidR="00A51923">
        <w:t xml:space="preserve">, we define </w:t>
      </w:r>
      <w:r w:rsidR="00540071">
        <w:t>“</w:t>
      </w:r>
      <w:bookmarkStart w:id="10" w:name="_Hlk84863652"/>
      <w:r w:rsidR="00540071">
        <w:t>mesopelagic</w:t>
      </w:r>
      <w:bookmarkEnd w:id="10"/>
      <w:r w:rsidR="00540071">
        <w:t>”</w:t>
      </w:r>
      <w:r w:rsidR="00A51923">
        <w:t xml:space="preserve"> as the </w:t>
      </w:r>
      <w:r w:rsidR="00540071">
        <w:t>region</w:t>
      </w:r>
      <w:r w:rsidR="00A51923">
        <w:t xml:space="preserve"> between the base of the photic zone, and 1000</w:t>
      </w:r>
      <w:r w:rsidR="00521422">
        <w:t> </w:t>
      </w:r>
      <w:r w:rsidR="00A51923">
        <w:t>m</w:t>
      </w:r>
      <w:r w:rsidR="00A55882">
        <w:t xml:space="preserve"> </w:t>
      </w:r>
      <w:r w:rsidR="00A55882">
        <w:fldChar w:fldCharType="begin"/>
      </w:r>
      <w:r w:rsidR="00A55882">
        <w:instrText xml:space="preserve"> ADDIN ZOTERO_ITEM CSL_CITATION {"citationID":"JGQ21b8t","properties":{"unsorted":true,"formattedCitation":"(following Francois et al., 2002; Cram et al., 2018)","plainCitation":"(following Francois et al., 2002; Cram et al., 2018)","noteIndex":0},"citationItems":[{"id":706,"uris":["http://zotero.org/users/158097/items/FBITP2E2"],"uri":["http://zotero.org/users/158097/items/FBITP2E2"],"itemData":{"id":706,"type":"article-journal","abstract":"Particle fluxes measured with time series sediment traps deployed below 2000 m at 68 sites in the world ocean are combined with satellite-derived estimates of export production from the overlying water to assess the factors affecting the transfer of particulate organic matter from surface to deep water. Multiple linear regression is used to derive an algorithm suggesting that the transfer efficiency of organic carbon, defined as the settling flux of organic carbon normalized to export production, increases with the flux of carbonate and decreases with water depth and seasonality. The algorithm predicts &gt;80% of the organic carbon transfer efficiency variability in diverse oceanic regions. The influence of the carbonate flux suggests that the ballasting effect of this biogenic mineral may be an important factor promoting export of organic carbon to the deep sea by increasing the density of settling particles. However, the lack of a similar effect for biogenic opal suggests that factors other than particle density also play a role. The adverse effect of increasing seasonality on the transfer efficiency of carbon to the deep sea is tentatively attributed to greater biodegradability of organic matter exported during bloom events. In high latitude opal-dominated regions with high f-ratios and seasonality, while a higher fraction of net production is exported, a higher fraction of the exported organic matter is remineralized before reaching bathypelagic depths. On the other hand, in warm, low latitude, carbonate-dominated regions with low f-ratios and seasonality, a higher fraction of the exported organic matter sinks to the deep sea.","container-title":"Global Biogeochemical Cycles","DOI":"10.1029/2001GB001722","ISSN":"1944-9224","issue":"4","language":"en","page":"34-1–34-20","source":"Wiley Online Library","title":"Factors controlling the flux of organic carbon to the bathypelagic zone of the ocean","volume":"16","author":[{"family":"Francois","given":"Roger"},{"family":"Honjo","given":"Susumu"},{"family":"Krishfield","given":"Richard"},{"family":"Manganini","given":"Steve"}],"issued":{"date-parts":[["2002"]]}},"prefix":"following"},{"id":7302,"uris":["http://zotero.org/users/158097/items/ED3B4FEN"],"uri":["http://zotero.org/users/158097/items/ED3B4FEN"],"itemData":{"id":7302,"type":"article-journal","abstract":"The “transfer efﬁciency” of organic particles from the surface to depth is a critical determinant of ocean carbon sequestration. Recently, direct observations and geochemical analyses have revealed a systematic geographical pattern of transfer efﬁciency, which is highest in high latitude regions and lowest in the subtropical gyres. We evaluate the possible causes of this pattern using a mechanistic model of sinking particle dynamics. The model represents the size distribution of particles, the effects of mineral ballast, seawater temperature (which inﬂuences both particle settling velocity and microbial metabolic rates), and O2. Parameters are optimized within reasonable ranges to best match the observational constraints. Our model shows that no single factor can explain the observed pattern of transfer efﬁciency, but the biological effect of temperature on remineralization rate and particle size effects together can reproduce most of the regional variability with both factors contributing to low transfer efﬁciency in the subtropical gyres and high transfer efﬁciency in high latitudes. Particle density from mineral ballast has a similar directional effect to temperature and size but plays a substantially smaller role in our optimum solution, due to the opposing patterns of silicate and calcium carbonate ballasting. Oxygen effects modestly improved model ﬁt by depressing remineralization rates and thus increasing transfer efﬁciency in the Eastern Tropical Paciﬁc. Our model implies that climate-driven changes to upper ocean temperature and associated changes in surface plankton size distribution would reduce the carbon sequestration efﬁciency in a warmer ocean.","container-title":"Global Biogeochemical Cycles","DOI":"10.1029/2017GB005710","ISSN":"08866236","issue":"5","language":"en","page":"858-876","source":"Crossref","title":"The Role of Particle Size, Ballast, Temperature, and Oxygen in the Sinking Flux to the Deep Sea","volume":"32","author":[{"family":"Cram","given":"Jacob A."},{"family":"Weber","given":"Thomas"},{"family":"Leung","given":"Shirley W."},{"family":"McDonnell","given":"Andrew M. P."},{"family":"Liang","given":"Jun-Hong"},{"family":"Deutsch","given":"Curtis"}],"issued":{"date-parts":[["2018",5]]}}}],"schema":"https://github.com/citation-style-language/schema/raw/master/csl-citation.json"} </w:instrText>
      </w:r>
      <w:r w:rsidR="00A55882">
        <w:fldChar w:fldCharType="separate"/>
      </w:r>
      <w:r w:rsidR="00A55882" w:rsidRPr="00A55882">
        <w:t>(following Francois et al., 2002; Cram et al., 2018)</w:t>
      </w:r>
      <w:r w:rsidR="00A55882">
        <w:fldChar w:fldCharType="end"/>
      </w:r>
      <w:r w:rsidR="00FE24B9">
        <w:t>.</w:t>
      </w:r>
      <w:r w:rsidR="00A51923">
        <w:t xml:space="preserve"> </w:t>
      </w:r>
      <w:bookmarkEnd w:id="9"/>
      <w:r>
        <w:t xml:space="preserve">The transfer efficiency of the biological pump may affect global atmospheric carbon levels </w:t>
      </w:r>
      <w:r w:rsidR="00B73EBD">
        <w:fldChar w:fldCharType="begin"/>
      </w:r>
      <w:r w:rsidR="00DF46B2">
        <w:instrText xml:space="preserve"> ADDIN ZOTERO_ITEM CSL_CITATION {"citationID":"fidHM7qf","properties":{"formattedCitation":"(Kwon &amp; Primeau, 2008)","plainCitation":"(Kwon &amp; Primeau, 2008)","noteIndex":0},"citationItems":[{"id":7322,"uris":["http://zotero.org/users/158097/items/Z5S6FWW7"],"uri":["http://zotero.org/users/158097/items/Z5S6FWW7"],"itemData":{"id":7322,"type":"article-journal","abstract":"We present a systematic parameter optimization and sensitivity analysis of a three-dimensional global ocean biogeochemistry model. We use the global data sets of dissolved inorganic carbon (DIC), alkalinity, and phosphate to constrain the parameters of a biogeochemistry model which include the stoichiometric ratios rC:P and rN:P, the fraction σ of organic material production allocated to dissolved organic matter (DOM), the lifetime 1/κ of DOM, the exponent α in the power law for the depth profile of the remineralization of particulate organic carbon (POC), the rain ratio R of CaCO3, and the e-folding length scale d for the depth profile of CaCO3 dissolution. The data-constrained parameter values are rC:P = 137 ± 11, σ = 0.74 ± 0.04, 1/κ = 1.7 ± 0.5 years, α = −0.97 ± 0.07, R = 0.081 ± 0.008, and d = 2100 ± 300 m. The postoptimization carbon export from POC is 15 ± 1 Gt/a and from CaCO3 is 1.2 ± 0.1 Gt/a of which 67 ± 4% dissolves above 2000 m. The ± ranges indicate an average 1% decrease in the fraction of the spatial variance in the observed tracer data captured by the model. The sensitivity of the model to its parameters is presented in terms of sensitivity patterns defined as the derivative of the model's equilibrium tracer distribution with respect to the parameters (S patterns). The soft-tissue, carbonate, and gas exchange pump mechanisms responsible for the sensitivities are presented. The pump decomposition of the S patterns illustrates quantitatively how changes in organic and inorganic carbon fluxes are coupled with the large-scale ocean circulation and how the gas exchange pump couples to the global ventilation patterns through changes in surface chemistry.","container-title":"Journal of Geophysical Research: Oceans","DOI":"10.1029/2007JC004520","ISSN":"2156-2202","issue":"C8","journalAbbreviation":"J. Geophys. Res.","language":"en","page":"C08011","source":"Wiley Online Library","title":"Optimization and sensitivity of a global biogeochemistry ocean model using combined in situ DIC, alkalinity, and phosphate data","volume":"113","author":[{"family":"Kwon","given":"Eun Young"},{"family":"Primeau","given":"François"}],"issued":{"date-parts":[["2008",8,1]]}}}],"schema":"https://github.com/citation-style-language/schema/raw/master/csl-citation.json"} </w:instrText>
      </w:r>
      <w:r w:rsidR="00B73EBD">
        <w:fldChar w:fldCharType="separate"/>
      </w:r>
      <w:r w:rsidR="00DF46B2" w:rsidRPr="00DF46B2">
        <w:t>(Kwon &amp; Primeau, 2008)</w:t>
      </w:r>
      <w:r w:rsidR="00B73EBD">
        <w:fldChar w:fldCharType="end"/>
      </w:r>
      <w:r>
        <w:t>. Thus, understanding the processes that shape organic matter degradation in the mesopelagic is critical.</w:t>
      </w:r>
      <w:r w:rsidR="00743FA3" w:rsidRPr="00743FA3">
        <w:t xml:space="preserve"> </w:t>
      </w:r>
    </w:p>
    <w:p w14:paraId="00000018" w14:textId="46FF26DC" w:rsidR="00104E87" w:rsidRDefault="00743FA3" w:rsidP="00EF63F8">
      <w:r>
        <w:t>Oxygen concentrations, and</w:t>
      </w:r>
      <w:r w:rsidR="00854442">
        <w:t xml:space="preserve"> especially</w:t>
      </w:r>
      <w:r>
        <w:t xml:space="preserve"> the geographic and </w:t>
      </w:r>
      <w:r w:rsidR="00854442">
        <w:t>vertical extent</w:t>
      </w:r>
      <w:r w:rsidR="00890973">
        <w:t xml:space="preserve"> of</w:t>
      </w:r>
      <w:r>
        <w:t xml:space="preserve"> anoxic ocean regions, appear to modulate particle flux through the mesopelagic. Observations of particle flux in the Eastern Tropical North Pacific near the Mexican coast </w:t>
      </w:r>
      <w:r>
        <w:fldChar w:fldCharType="begin"/>
      </w:r>
      <w:r>
        <w:instrText xml:space="preserve"> ADDIN ZOTERO_ITEM CSL_CITATION {"citationID":"engQZWn1","properties":{"formattedCitation":"(Hartnett &amp; Devol, 2003; Van Mooy et al., 2002; Weber &amp; Bianchi, 2020)","plainCitation":"(Hartnett &amp; Devol, 2003; Van Mooy et al., 2002; Weber &amp; Bianchi, 2020)","noteIndex":0},"citationItems":[{"id":9389,"uris":["http://zotero.org/users/158097/items/U3QNA93Z"],"uri":["http://zotero.org/users/158097/items/U3QNA93Z"],"itemData":{"id":9389,"type":"article-journal","container-title":"Geochimica et Cosmochimica Acta","DOI":"10.1016/S0016-7037(02)01076-1","ISSN":"00167037","issue":"2","journalAbbreviation":"Geochimica et Cosmochimica Acta","language":"en","page":"247-264","source":"DOI.org (Crossref)","title":"Role of a strong oxygen-deficient zone in the preservation and degradation of organic matter: a carbon budget for the continental margins of northwest Mexico and Washington State","title-short":"Role of a strong oxygen-deficient zone in the preservation and degradation of organic matter","volume":"67","author":[{"family":"Hartnett","given":"Hilairy E"},{"family":"Devol","given":"Allan H"}],"issued":{"date-parts":[["2003",1]]}}},{"id":7558,"uris":["http://zotero.org/users/158097/items/BI9L2XWA"],"uri":["http://zotero.org/users/158097/items/BI9L2XWA"],"itemData":{"id":7558,"type":"article-journal","abstract":"Fluxes of particulate organic carbon (POC) through the oxygen deficient waters in the eastern tropical North Pacific were found to be relatively less attenuated with depth than elsewhere in the eastern North Pacific. The attenuation coefficient (b) for the flux was found to be 0.40 versus the composite value of 0.86 determined by Martin et al. (1987). To examine this further, sinking POC was collected using sediment traps and allowed to degrade in oxic and suboxic experiments. Using a kinetic model, it was found that degradation proceeded at similar rates (roughly 0.8 day−1) under oxic and suboxic conditions, but a greater fraction of bulk POC was resistant to degradation in the suboxic experiments (61% vs. 23%). Amino acids accounted for 37% of POC collected at 75m, but following degradation the value dropped to 17% and 16% in the oxic and suboxic experiments respectively. POC collected from 500m was 10% amino acids. The non-AA component of POC collected at 75m was not degraded under suboxic conditions, while under oxic conditions it was. These results suggest that microbes degrading OC under suboxic conditions via denitrification preferentially utilize nitrogen-rich amino acids. This preferential degradation of amino acids suggests that 9% more nitrogen may be lost via water column denitrification than is accounted for when a more “Redfieldian” stoichiometry for POC is assumed.","container-title":"Geochimica et Cosmochimica Acta","DOI":"10.1016/S0016-7037(01)00787-6","ISSN":"0016-7037","issue":"3","journalAbbreviation":"Geochimica et Cosmochimica Acta","language":"en","page":"457-465","source":"ScienceDirect","title":"Impact of suboxia on sinking particulate organic carbon: Enhanced carbon flux and preferential degradation of amino acids via denitrification","title-short":"Impact of suboxia on sinking particulate organic carbon","volume":"66","author":[{"family":"Van Mooy","given":"Benjamin A. S"},{"family":"Keil","given":"Richard G"},{"family":"Devol","given":"Allan H"}],"issued":{"date-parts":[["2002",2,1]]}}},{"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chema":"https://github.com/citation-style-language/schema/raw/master/csl-citation.json"} </w:instrText>
      </w:r>
      <w:r>
        <w:fldChar w:fldCharType="separate"/>
      </w:r>
      <w:r w:rsidRPr="00DF46B2">
        <w:t>(Hartnett &amp; Devol, 2003; Van Mooy et al., 2002; Weber &amp; Bianchi, 2020)</w:t>
      </w:r>
      <w:r>
        <w:fldChar w:fldCharType="end"/>
      </w:r>
      <w:r>
        <w:t xml:space="preserve">, the Eastern Tropical South Pacific </w:t>
      </w:r>
      <w:r>
        <w:fldChar w:fldCharType="begin"/>
      </w:r>
      <w:r>
        <w:instrText xml:space="preserve"> ADDIN ZOTERO_ITEM CSL_CITATION {"citationID":"em6puV7L","properties":{"formattedCitation":"(Pavia et al., 2019)","plainCitation":"(Pavia et al., 2019)","noteIndex":0},"citationItems":[{"id":9340,"uris":["http://zotero.org/users/158097/items/M57GF4N9"],"uri":["http://zotero.org/users/158097/items/M57GF4N9"],"itemData":{"id":9340,"type":"article-journal","abstract":"Particulate organic carbon (POC) produced in the surface ocean sinks through the water column and is respired at depth, acting as a primary vector sequestering carbon in the abyssal ocean. Atmospheric carbon dioxide levels are sensitive to the length (depth) scale over which respiration converts POC back to inorganic carbon, because shallower waters exchange with the atmosphere more rapidly than deeper ones. However, estimates of this carbon regeneration length scale and its spatiotemporal variability are limited, hindering the ability to characterize its sensitivity to environmental conditions. Here, we present a zonal section of POC fluxes at high vertical and spatial resolution from the GEOTRACES GP16 transect in the eastern tropical South Pacific, based on normalization to the radiogenic thorium isotope\n              230\n              Th. We find shallower carbon regeneration length scales than previous estimates for the oligotrophic South Pacific gyre, indicating less efficient carbon transfer to the deep ocean. Carbon regeneration is strongly inhibited within suboxic waters near the Peru coast. Canonical Martin curve power laws inadequately capture POC flux profiles at suboxic stations. We instead fit these profiles using an exponential function with flux preserved at depth, finding shallow regeneration but high POC sequestration below 1,000 m. Both regeneration length scales and POC flux at depth closely track the depths at which oxygen concentrations approach zero. Our findings imply that climate warming will result in reduced ocean carbon storage due to expanding oligotrophic gyres, but opposing effects on ocean carbon storage from expanding suboxic waters will require modeling and future work to disentangle.","container-title":"Proceedings of the National Academy of Sciences","DOI":"10.1073/pnas.1901863116","ISSN":"0027-8424, 1091-6490","issue":"20","journalAbbreviation":"Proc Natl Acad Sci USA","language":"en","page":"9753-9758","source":"DOI.org (Crossref)","title":"Shallow particulate organic carbon regeneration in the South Pacific Ocean","volume":"116","author":[{"family":"Pavia","given":"Frank J."},{"family":"Anderson","given":"Robert F."},{"family":"Lam","given":"Phoebe J."},{"family":"Cael","given":"B. B."},{"family":"Vivancos","given":"Sebastian M."},{"family":"Fleisher","given":"Martin Q."},{"family":"Lu","given":"Yanbin"},{"family":"Zhang","given":"Pu"},{"family":"Cheng","given":"Hai"},{"family":"Edwards","given":"R. Lawrence"}],"issued":{"date-parts":[["2019",5,14]]}}}],"schema":"https://github.com/citation-style-language/schema/raw/master/csl-citation.json"} </w:instrText>
      </w:r>
      <w:r>
        <w:fldChar w:fldCharType="separate"/>
      </w:r>
      <w:r w:rsidRPr="00DF46B2">
        <w:t>(Pavia et al., 2019)</w:t>
      </w:r>
      <w:r>
        <w:fldChar w:fldCharType="end"/>
      </w:r>
      <w:r>
        <w:t xml:space="preserve">, and Arabian Sea </w:t>
      </w:r>
      <w:r>
        <w:fldChar w:fldCharType="begin"/>
      </w:r>
      <w:r>
        <w:instrText xml:space="preserve"> ADDIN ZOTERO_ITEM CSL_CITATION {"citationID":"jyZu3NlO","properties":{"formattedCitation":"(Keil et al., 2016; Roullier et al., 2014)","plainCitation":"(Keil et al., 2016; Roullier et al., 2014)","noteIndex":0},"citationItems":[{"id":7189,"uris":["http://zotero.org/users/158097/items/QIAZNTII"],"uri":["http://zotero.org/users/158097/items/QIAZNTII"],"itemData":{"id":7189,"type":"article-journal","abstract":"Free-drifting sediment net traps were deployed 14 times at depths between 80 and 500-m for 1-3 days each during the late monsoon-intermonsoon transition in the central Arabian Sea. Two locations (19.5 and 15.5°-N) were within the permanently oxygen-deficient zone (ODZ), and a third (11°-N) had a shallow and thin oxygen minimum. The secondary nitrite maximum, which serves as a tracer of the ODZ, thinned from 250-m thick at stations 19.5 and 15.5°-N to 50-m thick at station 11°-N. Overall, organic carbon fluxes ranged from 13.2-g-m&lt;sup&gt;2&lt;/sup&gt;-yr&lt;sup&gt;-1&lt;/sup&gt; at 80-m to a minimum of 1.1-g-m&lt;sup&gt;2&lt;/sup&gt;-yr&lt;sup&gt;-1&lt;/sup&gt; at 500-m. Fluxes at the more oxygenated 11°-N station attenuate faster than within the permanent ODZ. Martin curve attenuation coefficients for 19.5 and 15.5°-N are respectively 0.59 and 0.63 and for 11°-N it is 0.98. At least six potential mechanisms might explain why particles sinking through the ODZ are more effectively transferred to depth: (M1) oxygen effects, (M2) microbial loop efficiencies and chemoautotrophy, (M3) changes in zooplankton dynamics, (M4) additions of ballast that might sorb and protect organic matter from decay (M4a) or change sinking speeds (M4b), (M5) inputs of refractory organic matter and (M6) temperature effects. These mechanisms are intertwined, and they were explored using a combination of mineral (XPS) and organic matter characterizations of the sinking material, shipboard incubation experiments, and evaluations of existing literature. Direct evidence was found supporting an oxygen effect and/or changes in the efficiency of the microbial loop including the addition of chemoautotrophic carbon to the sinking flux in the upper 500-m. Less direct evidence was found for the other potential mechanisms. A simple conceptual model consistent with our and other recent data suggests that the upper ODZ microbial community determines the initial flux attenuation, and that zooplankton and sinking speed become more important deeper in the water column. The exact interplay between the various mechanisms remains to be further evaluated.","container-title":"Biogeosciences","DOI":"http://dx.doi.org/10.5194/bg-13-2077-2016","issue":"7","language":"English","page":"2077-2092","source":"ProQuest","title":"A multiproxy approach to understanding the \"enhanced\" flux of organic matter through the oxygen-deficient waters of the Arabian Sea","volume":"13","author":[{"family":"Keil","given":"Richard G."},{"family":"Neibauer","given":"Jacquelyn A."},{"family":"Devol","given":"Allan H."}],"issued":{"date-parts":[["2016"]]}}},{"id":6601,"uris":["http://zotero.org/users/158097/items/LNFCMLBJ"],"uri":["http://zotero.org/users/158097/items/LNFCMLBJ"],"itemData":{"id":6601,"type":"article-journal","container-title":"Biogeosciences","DOI":"10.5194/bg-11-4541-2014","ISSN":"1726-4189","issue":"16","language":"en","page":"4541-4557","source":"Crossref","title":"Particle size distribution and estimated carbon flux across the Arabian Sea oxygen minimum zone","volume":"11","author":[{"family":"Roullier","given":"F."},{"family":"Berline","given":"L."},{"family":"Guidi","given":"L."},{"family":"Durrieu De Madron","given":"X."},{"family":"Picheral","given":"M."},{"family":"Sciandra","given":"A."},{"family":"Pesant","given":"S."},{"family":"Stemmann","given":"L."}],"issued":{"date-parts":[["2014",8,28]]}}}],"schema":"https://github.com/citation-style-language/schema/raw/master/csl-citation.json"} </w:instrText>
      </w:r>
      <w:r>
        <w:fldChar w:fldCharType="separate"/>
      </w:r>
      <w:r w:rsidRPr="00DF46B2">
        <w:t>(Keil et al., 2016; Roullier et al., 2014)</w:t>
      </w:r>
      <w:r>
        <w:fldChar w:fldCharType="end"/>
      </w:r>
      <w:r>
        <w:t xml:space="preserve"> have suggested lower flux attenuation in these ODZ systems. Models have shown that accounting for oxygen limitation in ODZs is necessary to fit global patterns of particle transfer</w:t>
      </w:r>
      <w:r w:rsidR="00854442">
        <w:t xml:space="preserve"> </w:t>
      </w:r>
      <w:r>
        <w:fldChar w:fldCharType="begin"/>
      </w:r>
      <w:r>
        <w:instrText xml:space="preserve"> ADDIN ZOTERO_ITEM CSL_CITATION {"citationID":"qj0pAtiC","properties":{"formattedCitation":"(Cram et al., 2018; DeVries &amp; Weber, 2017)","plainCitation":"(Cram et al., 2018; DeVries &amp; Weber, 2017)","noteIndex":0},"citationItems":[{"id":7302,"uris":["http://zotero.org/users/158097/items/ED3B4FEN"],"uri":["http://zotero.org/users/158097/items/ED3B4FEN"],"itemData":{"id":7302,"type":"article-journal","abstract":"The “transfer efﬁciency” of organic particles from the surface to depth is a critical determinant of ocean carbon sequestration. Recently, direct observations and geochemical analyses have revealed a systematic geographical pattern of transfer efﬁciency, which is highest in high latitude regions and lowest in the subtropical gyres. We evaluate the possible causes of this pattern using a mechanistic model of sinking particle dynamics. The model represents the size distribution of particles, the effects of mineral ballast, seawater temperature (which inﬂuences both particle settling velocity and microbial metabolic rates), and O2. Parameters are optimized within reasonable ranges to best match the observational constraints. Our model shows that no single factor can explain the observed pattern of transfer efﬁciency, but the biological effect of temperature on remineralization rate and particle size effects together can reproduce most of the regional variability with both factors contributing to low transfer efﬁciency in the subtropical gyres and high transfer efﬁciency in high latitudes. Particle density from mineral ballast has a similar directional effect to temperature and size but plays a substantially smaller role in our optimum solution, due to the opposing patterns of silicate and calcium carbonate ballasting. Oxygen effects modestly improved model ﬁt by depressing remineralization rates and thus increasing transfer efﬁciency in the Eastern Tropical Paciﬁc. Our model implies that climate-driven changes to upper ocean temperature and associated changes in surface plankton size distribution would reduce the carbon sequestration efﬁciency in a warmer ocean.","container-title":"Global Biogeochemical Cycles","DOI":"10.1029/2017GB005710","ISSN":"08866236","issue":"5","language":"en","page":"858-876","source":"Crossref","title":"The Role of Particle Size, Ballast, Temperature, and Oxygen in the Sinking Flux to the Deep Sea","volume":"32","author":[{"family":"Cram","given":"Jacob A."},{"family":"Weber","given":"Thomas"},{"family":"Leung","given":"Shirley W."},{"family":"McDonnell","given":"Andrew M. P."},{"family":"Liang","given":"Jun-Hong"},{"family":"Deutsch","given":"Curtis"}],"issued":{"date-parts":[["2018",5]]}}},{"id":7481,"uris":["http://zotero.org/users/158097/items/C44P754W"],"uri":["http://zotero.org/users/158097/items/C44P754W"],"itemData":{"id":7481,"type":"article-journal","abstract":"The ocean's biological pump transfers carbon from the surface euphotic zone into the deep ocean, reducing the atmospheric CO2 concentration. Despite its climatic importance, there are large uncertainties in basic metrics of the biological pump. Previous estimates of the strength of the biological pump, as measured by the amount of organic carbon exported from the euphotic zone, range from about 4–12 Pg C yr−1. The fate of exported carbon, in terms of how efficiently it is transferred into the deep ocean, is even more uncertain. Here we present a new model of the biological pump that assimilates satellite and oceanographic tracer observations to constrain rates and patterns of organic matter production, export and remineralization in the ocean. The data-assimilated model predicts a global particulate organic carbon (POC) flux out of the euphotic zone of </w:instrText>
      </w:r>
      <w:r>
        <w:rPr>
          <w:rFonts w:ascii="Cambria Math" w:hAnsi="Cambria Math" w:cs="Cambria Math"/>
        </w:rPr>
        <w:instrText>∼</w:instrText>
      </w:r>
      <w:r>
        <w:instrText xml:space="preserve">9 Pg C yr−1. The particle export ratio (the ratio of POC export to net primary production) is highest at high latitudes and lowest at low latitudes, but low-latitude export is greater than predicted by previous models, in better agreement with observed patterns of long-term carbon export. Particle transfer efficiency (Teff) through the mesopelagic zone is controlled by temperature and oxygen, with highest Teff for high-latitude regions and oxygen minimum zones. In contrast, Teff in the deep ocean (below 1000 m) is controlled by particle sinking speed, with highest deep-ocean Teff below the subtropical gyres. These results emphasize the utility of both remote sensing and oceanographic tracer observations for constraining the operation of the biological pump.","container-title":"Global Biogeochemical Cycles","DOI":"10.1002/2016GB005551","ISSN":"1944-9224","journalAbbreviation":"Global Biogeochem. Cycles","language":"en","page":"2016GB005551","source":"Wiley Online Library","title":"The export and fate of organic matter in the ocean: New constraints from combining satellite and oceanographic tracer observations","title-short":"The export and fate of organic matter in the ocean","author":[{"family":"DeVries","given":"Timothy"},{"family":"Weber","given":"Thomas"}],"issued":{"date-parts":[["2017",1,1]]}}}],"schema":"https://github.com/citation-style-language/schema/raw/master/csl-citation.json"} </w:instrText>
      </w:r>
      <w:r>
        <w:fldChar w:fldCharType="separate"/>
      </w:r>
      <w:r w:rsidRPr="00DF46B2">
        <w:t>(Cram et al., 2018; DeVries &amp; Weber, 2017)</w:t>
      </w:r>
      <w:r>
        <w:fldChar w:fldCharType="end"/>
      </w:r>
      <w:r>
        <w:t xml:space="preserve">. Analysis of remineralization tracers </w:t>
      </w:r>
      <w:r w:rsidR="00854442">
        <w:t xml:space="preserve">has </w:t>
      </w:r>
      <w:r>
        <w:t>also</w:t>
      </w:r>
      <w:r w:rsidR="00E8008B">
        <w:t xml:space="preserve"> </w:t>
      </w:r>
      <w:r>
        <w:t>show</w:t>
      </w:r>
      <w:r w:rsidR="00E8008B">
        <w:t>n</w:t>
      </w:r>
      <w:r>
        <w:t xml:space="preserve"> evidence of slow flux attention in the ODZs </w:t>
      </w:r>
      <w:r>
        <w:fldChar w:fldCharType="begin"/>
      </w:r>
      <w:r>
        <w:instrText xml:space="preserve"> ADDIN ZOTERO_ITEM CSL_CITATION {"citationID":"X03oe2Ha","properties":{"formattedCitation":"(Weber &amp; Bianchi, 2020)","plainCitation":"(Weber &amp; Bianchi, 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chema":"https://github.com/citation-style-language/schema/raw/master/csl-citation.json"} </w:instrText>
      </w:r>
      <w:r>
        <w:fldChar w:fldCharType="separate"/>
      </w:r>
      <w:r w:rsidRPr="00DF46B2">
        <w:t>(Weber &amp; Bianchi, 2020)</w:t>
      </w:r>
      <w:r>
        <w:fldChar w:fldCharType="end"/>
      </w:r>
      <w:r>
        <w:t xml:space="preserve">. </w:t>
      </w:r>
      <w:r w:rsidR="00144112">
        <w:t>Understanding the driving mechanisms of these patterns is important because the oxygen content</w:t>
      </w:r>
      <w:r w:rsidR="00144112" w:rsidDel="00144112">
        <w:t xml:space="preserve"> </w:t>
      </w:r>
      <w:r>
        <w:t xml:space="preserve">of the ocean is decreasing </w:t>
      </w:r>
      <w:r>
        <w:fldChar w:fldCharType="begin"/>
      </w:r>
      <w:r>
        <w:instrText xml:space="preserve"> ADDIN ZOTERO_ITEM CSL_CITATION {"citationID":"V1Nn23l0","properties":{"formattedCitation":"(Ito et al., 2017; Schmidtko et al., 2017)","plainCitation":"(Ito et al., 2017; Schmidtko et al., 2017)","noteIndex":0},"citationItems":[{"id":7180,"uris":["http://zotero.org/users/158097/items/N2T9WI8L"],"uri":["http://zotero.org/users/158097/items/N2T9WI8L"],"itemData":{"id":7180,"type":"article-journal","container-title":"Geophysical Research Letters","DOI":"10.1002/2017GL073613","ISSN":"00948276","issue":"9","language":"en","page":"4214-4223","source":"CrossRef","title":"Upper ocean O&lt;sub&gt;2&lt;/sub&gt; trends: 1958-2015","title-short":"Upper ocean O &lt;sub&gt;2&lt;/sub&gt; trends","volume":"44","author":[{"family":"Ito","given":"Takamitsu"},{"family":"Minobe","given":"Shoshiro"},{"family":"Long","given":"Matthew C."},{"family":"Deutsch","given":"Curtis"}],"issued":{"date-parts":[["2017",5,16]]}}},{"id":7467,"uris":["http://zotero.org/users/158097/items/4GN6VE24"],"uri":["http://zotero.org/users/158097/items/4GN6VE24"],"itemData":{"id":7467,"type":"article-journal","abstract":"Ocean models predict a decline in the dissolved oxygen inventory of the global ocean of one to seven per cent by the year 2100, caused by a combination of a warming-induced decline in oxygen solubility and reduced ventilation of the deep ocean(1,2). It is thought that such a decline in the oceanic oxygen content could affect ocean nutrient cycles and the marine habitat, with potentially detrimental consequences for fisheries and coastal economies(3-6). Regional observational data indicate a continuous decrease in oceanic dissolved oxygen concentrations in most regions of the global ocean(1,7-10), with an increase reported in a few limited areas, varying by study(1,10). Prior work attempting to resolve variations in dissolved oxygen concentrations at the global scale reported a global oxygen loss of 550 +/- 130 teramoles (10(12) mol) per decade between 100 and 1,000 metres depth based on a comparison of data from the 1970s and 1990s(10). Here we provide a quantitative assessment of the entire ocean oxygen inventory by analysing dissolved oxygen and supporting data for the complete oceanic water column over the past 50 years. We find that the global oceanic oxygen content of 227.4 +/- 1.1 petamoles (10(15) mol) has decreased by more than two per cent (4.8 +/- 2.1 petamoles) since 1960, with large variations in oxygen loss in different ocean basins and at different depths. We suggest that changes in the upper water column are mostly due to a warming-induced decrease in solubility and biological consumption. Changes in the deeper ocean may have their origin in basin-scale multi-decadal variability, oceanic overturning slow-down and a potential increase in biological consumption(11,12).","container-title":"Nature","DOI":"10.1038/nature21399","ISSN":"0028-0836","issue":"7641","journalAbbreviation":"Nature","language":"English","note":"WOS:000394451600034","page":"335-341","source":"Web of Science","title":"Decline in global oceanic oxygen content during the past five decades","volume":"542","author":[{"family":"Schmidtko","given":"Sunke"},{"family":"Stramma","given":"Lothar"},{"family":"Visbeck","given":"Martin"}],"issued":{"date-parts":[["2017",2,16]]}}}],"schema":"https://github.com/citation-style-language/schema/raw/master/csl-citation.json"} </w:instrText>
      </w:r>
      <w:r>
        <w:fldChar w:fldCharType="separate"/>
      </w:r>
      <w:r w:rsidRPr="00DF46B2">
        <w:t>(Ito et al., 2017; Schmidtko et al., 2017)</w:t>
      </w:r>
      <w:r>
        <w:fldChar w:fldCharType="end"/>
      </w:r>
      <w:r>
        <w:t>, and the spatial extent and depth range of ODZs, including the</w:t>
      </w:r>
      <w:r w:rsidR="00D96FCC">
        <w:t xml:space="preserve"> Eastern Tropical North Pacific</w:t>
      </w:r>
      <w:r>
        <w:t xml:space="preserve"> </w:t>
      </w:r>
      <w:r w:rsidR="00D96FCC">
        <w:t>(</w:t>
      </w:r>
      <w:r>
        <w:t>ETNP</w:t>
      </w:r>
      <w:r w:rsidR="00D96FCC">
        <w:t>)</w:t>
      </w:r>
      <w:r>
        <w:t xml:space="preserve"> </w:t>
      </w:r>
      <w:r w:rsidR="00D96FCC">
        <w:t>Oxygen Deficient Zone (</w:t>
      </w:r>
      <w:r>
        <w:t>ODZ</w:t>
      </w:r>
      <w:r w:rsidR="00D96FCC">
        <w:t>)</w:t>
      </w:r>
      <w:r w:rsidR="00E54B3D">
        <w:t>,</w:t>
      </w:r>
      <w:r>
        <w:t xml:space="preserve"> are likely to change, though there is disagreement over whether they are expanding or undergoing natural fluctuation </w:t>
      </w:r>
      <w:r>
        <w:fldChar w:fldCharType="begin"/>
      </w:r>
      <w:r>
        <w:instrText xml:space="preserve"> ADDIN ZOTERO_ITEM CSL_CITATION {"citationID":"pcTJwcrb","properties":{"formattedCitation":"(Deutsch et al., 2014; Horak et al., 2016; Stramma et al., 2008)","plainCitation":"(Deutsch et al., 2014; Horak et al., 2016; Stramma et al., 2008)","noteIndex":0},"citationItems":[{"id":1191,"uris":["http://zotero.org/users/158097/items/V8A2Z4G8"],"uri":["http://zotero.org/users/158097/items/V8A2Z4G8"],"itemData":{"id":1191,"type":"article-journal","container-title":"Science","DOI":"10.1126/science.1252332","ISSN":"0036-8075, 1095-9203","issue":"6197","language":"en","note":"tex.ids= deutschCentennialChangesNorth2014a\nPMID: 25104384\npublisher: American Association for the Advancement of Science\nsection: Report","page":"665-668","source":"CrossRef","title":"Centennial changes in North Pacific anoxia linked to tropical trade winds","volume":"345","author":[{"family":"Deutsch","given":"C."},{"family":"Berelson","given":"W."},{"family":"Thunell","given":"R."},{"family":"Weber","given":"T."},{"family":"Tems","given":"C."},{"family":"McManus","given":"J."},{"family":"Crusius","given":"J."},{"family":"Ito","given":"T."},{"family":"Baumgartner","given":"T."},{"family":"Ferreira","given":"V."},{"family":"Mey","given":"J."},{"family":"Geen","given":"A.","non-dropping-particle":"van"}],"issued":{"date-parts":[["2014",8,8]]}}},{"id":3831,"uris":["http://zotero.org/users/158097/items/5IE8SDNZ"],"uri":["http://zotero.org/users/158097/items/5IE8SDNZ"],"itemData":{"id":3831,"type":"article-journal","abstract":"The eastern tropical North Pacific (ETNP) is a large region of anoxic water that hosts widespread water column N loss (denitrification). There is some disagreement about the long-term trends of denitrification and anoxia and long-term studies of water column denitrification within the anoxic zone are lacking. In this study, we compared ETNP water column nitrite, N*, and O2 data along the same transect for four studies ranging from 1972 to 2012. Anoxic water volume increased, and low-oxygen conditions expanded into shallower isopycnals from 1972 to 2012. A geochemical marker for cumulative N loss indicates that denitrification was highest in 2012 and the upper oxygen-deficient zone (ODZ) experienced the most change. Oxygen and N loss changes in the world's largest ODZ for 2012 could not be explained by the Pacific Decadal Oscillation, and decreased O2 in supply currents and increased wind-driven upwelling are likely mechanisms contributing to increased N loss and anoxia.","container-title":"Geophysical Research Letters","DOI":"10.1002/2016GL068871","ISSN":"1944-8007","issue":"10","journalAbbreviation":"Geophys. Res. Lett.","language":"en","page":"2016GL068871","source":"Wiley Online Library","title":"Expansion of denitrification and anoxia in the eastern tropical North Pacific from 1972 to 2012","volume":"43","author":[{"family":"Horak","given":"Rachel E. A."},{"family":"Ruef","given":"Wendi"},{"family":"Ward","given":"Bess B."},{"family":"Devol","given":"Allan H."}],"issued":{"date-parts":[["2016",5,28]]}}},{"id":7178,"uris":["http://zotero.org/users/158097/items/64CRZ7WU"],"uri":["http://zotero.org/users/158097/items/64CRZ7WU"],"itemData":{"id":7178,"type":"article-journal","abstract":"Oxygen-poor waters occupy large volumes of the intermediate-depth eastern tropical oceans. Oxygen-poor conditions have far-reaching impacts on ecosystems because important mobile macroorganisms avoid or cannot survive in hypoxic zones. Climate models predict declines in oceanic dissolved oxygen produced by global warming. We constructed 50-year time series of dissolved-oxygen concentration for select tropical oceanic regions by augmenting a historical database with recent measurements. These time series reveal vertical expansion of the intermediate-depth low-oxygen zones in the eastern tropical Atlantic and the equatorial Pacific during the past 50 years. The oxygen decrease in the 300- to 700-m layer is 0.09 to 0.34 micromoles per kilogram per year. Reduced oxygen levels may have dramatic consequences for ecosystems and coastal economies.\nSince the 1950s, dissolved oxygen concentrations have decreased in low-oxygen zones of the tropical Atlantic and equatorial Pacific, and the zones have expanded toward the surface.\nSince the 1950s, dissolved oxygen concentrations have decreased in low-oxygen zones of the tropical Atlantic and equatorial Pacific, and the zones have expanded toward the surface.","container-title":"Science","DOI":"10.1126/science.1153847","ISSN":"0036-8075, 1095-9203","issue":"5876","language":"en","note":"PMID: 18451300","page":"655-658","source":"science.sciencemag.org","title":"Expanding Oxygen-Minimum Zones in the Tropical Oceans","volume":"320","author":[{"family":"Stramma","given":"Lothar"},{"family":"Johnson","given":"Gregory C."},{"family":"Sprintall","given":"Janet"},{"family":"Mohrholz","given":"Volker"}],"issued":{"date-parts":[["2008",5,2]]}}}],"schema":"https://github.com/citation-style-language/schema/raw/master/csl-citation.json"} </w:instrText>
      </w:r>
      <w:r>
        <w:fldChar w:fldCharType="separate"/>
      </w:r>
      <w:r w:rsidRPr="00DF46B2">
        <w:t>(Deutsch et al., 2014; Horak et al., 2016; Stramma et al., 2008)</w:t>
      </w:r>
      <w:r>
        <w:fldChar w:fldCharType="end"/>
      </w:r>
      <w:r>
        <w:t xml:space="preserve">. </w:t>
      </w:r>
      <w:r w:rsidR="00144112">
        <w:t>Recent data informed models</w:t>
      </w:r>
      <w:r>
        <w:t xml:space="preserve"> suggest that ODZs may enhance carbon transport to the deep ocean, by inhibiting microbial degradation of sinking marine particles </w:t>
      </w:r>
      <w:r>
        <w:fldChar w:fldCharType="begin"/>
      </w:r>
      <w:r>
        <w:instrText xml:space="preserve"> ADDIN ZOTERO_ITEM CSL_CITATION {"citationID":"lmkxNaWU","properties":{"formattedCitation":"(Cram et al., 2018)","plainCitation":"(Cram et al., 2018)","noteIndex":0},"citationItems":[{"id":7302,"uris":["http://zotero.org/users/158097/items/ED3B4FEN"],"uri":["http://zotero.org/users/158097/items/ED3B4FEN"],"itemData":{"id":7302,"type":"article-journal","abstract":"The “transfer efﬁciency” of organic particles from the surface to depth is a critical determinant of ocean carbon sequestration. Recently, direct observations and geochemical analyses have revealed a systematic geographical pattern of transfer efﬁciency, which is highest in high latitude regions and lowest in the subtropical gyres. We evaluate the possible causes of this pattern using a mechanistic model of sinking particle dynamics. The model represents the size distribution of particles, the effects of mineral ballast, seawater temperature (which inﬂuences both particle settling velocity and microbial metabolic rates), and O2. Parameters are optimized within reasonable ranges to best match the observational constraints. Our model shows that no single factor can explain the observed pattern of transfer efﬁciency, but the biological effect of temperature on remineralization rate and particle size effects together can reproduce most of the regional variability with both factors contributing to low transfer efﬁciency in the subtropical gyres and high transfer efﬁciency in high latitudes. Particle density from mineral ballast has a similar directional effect to temperature and size but plays a substantially smaller role in our optimum solution, due to the opposing patterns of silicate and calcium carbonate ballasting. Oxygen effects modestly improved model ﬁt by depressing remineralization rates and thus increasing transfer efﬁciency in the Eastern Tropical Paciﬁc. Our model implies that climate-driven changes to upper ocean temperature and associated changes in surface plankton size distribution would reduce the carbon sequestration efﬁciency in a warmer ocean.","container-title":"Global Biogeochemical Cycles","DOI":"10.1029/2017GB005710","ISSN":"08866236","issue":"5","language":"en","page":"858-876","source":"Crossref","title":"The Role of Particle Size, Ballast, Temperature, and Oxygen in the Sinking Flux to the Deep Sea","volume":"32","author":[{"family":"Cram","given":"Jacob A."},{"family":"Weber","given":"Thomas"},{"family":"Leung","given":"Shirley W."},{"family":"McDonnell","given":"Andrew M. P."},{"family":"Liang","given":"Jun-Hong"},{"family":"Deutsch","given":"Curtis"}],"issued":{"date-parts":[["2018",5]]}}}],"schema":"https://github.com/citation-style-language/schema/raw/master/csl-citation.json"} </w:instrText>
      </w:r>
      <w:r>
        <w:fldChar w:fldCharType="separate"/>
      </w:r>
      <w:r w:rsidRPr="00DF46B2">
        <w:t>(Cram et al., 2018)</w:t>
      </w:r>
      <w:r>
        <w:fldChar w:fldCharType="end"/>
      </w:r>
      <w:r>
        <w:t>. However, biological organic matter transport is also modulated by zooplankton whose interactions with particle flux in pelagic ODZs are only beginning to be</w:t>
      </w:r>
      <w:r w:rsidR="00CE0605">
        <w:t xml:space="preserve"> quantitatively</w:t>
      </w:r>
      <w:r>
        <w:t xml:space="preserve"> explored </w:t>
      </w:r>
      <w:r>
        <w:fldChar w:fldCharType="begin"/>
      </w:r>
      <w:r>
        <w:instrText xml:space="preserve"> ADDIN ZOTERO_ITEM CSL_CITATION {"citationID":"mpzHCOL6","properties":{"formattedCitation":"(Kiko et al., 2020)","plainCitation":"(Kiko et al., 2020)","noteIndex":0},"citationItems":[{"id":8944,"uris":["http://zotero.org/users/158097/items/DWVNRJ7K"],"uri":["http://zotero.org/users/158097/items/DWVNRJ7K"],"itemData":{"id":8944,"type":"article-journal","abstract":"Zooplankton organisms are a central part of pelagic ecosystems. They feed on all kinds of particulate matter and their egested fecal pellets contribute substantially to the passive sinking ﬂux to depth. Some zooplankton species also conduct diel vertical migrations (DVMs) between the surface layer (where they feed at nighttime) and midwater depth (where they hide at daytime from predation). These DVMs cause the active export of organic and inorganic matter from the surface layer as zooplankton organisms excrete, defecate, respire, die, and are preyed upon at depth. In the Eastern Tropical North Atlantic (ETNA), the daytime distribution depth of many migrators (300–600 m) coincides with an expanding and intensifying oxygen minimum zone (OMZ). We here assess the day and night-time biomass distribution of mesozooplankton with an equivalent spherical diameter of 0.39–20 mm in three regions of the ETNA, calculate the DVM-mediated ﬂuxes and compare these to particulate matter ﬂuxes and other biogeochemical processes. Integrated mesozooplankton biomass in the ETNA region is about twice as high at a central OMZ location (cOMZ; 11◦ N, 21◦ W) compared to the Cape Verde Ocean Observatory (CVOO; 17.6◦ N, 24.3◦ W) and an oligotrophic location at 5◦ N, 23◦ W (5N). An Intermediate Particle Maximum (IPM) is particularly strong at cOMZ compared to the other regions. This IPM seems to be related to DVM activity. Zooplankton DVM was found to be responsible for about 31–41% of nitrogen loss from the upper 200m of the water column. Gut ﬂux and mortality make up about 31% of particulate matter supply to the 300–600 m depth layer at cOMZ, whereas it makes up about 32% and 41% at CVOO and 5N, respectively. Resident and migrant zooplankton are responsible for about 7–27% of the total oxygen demand at 300–600 m depth. Changes in zooplankton abundance and migration behavior due to decreasing oxygen levels at midwater depth could therefore alter the elemental cycling of oxygen and carbon in the ETNA OMZ and impact the removal of nitrogen from the surface layer.","container-title":"Frontiers in Marine Science","DOI":"10.3389/fmars.2020.00358","ISSN":"2296-7745","language":"en","note":"tex.ids: kikoZooplanktonMediatedFluxesEastern2020a","source":"Crossref","title":"Zooplankton-Mediated Fluxes in the Eastern Tropical North Atlantic","URL":"https://www.frontiersin.org/article/10.3389/fmars.2020.00358/full","volume":"7","author":[{"family":"Kiko","given":"Rainer"},{"family":"Brandt","given":"Peter"},{"family":"Christiansen","given":"Svenja"},{"family":"Faustmann","given":"Jannik"},{"family":"Kriest","given":"Iris"},{"family":"Rodrigues","given":"Elizandro"},{"family":"Schütte","given":"Florian"},{"family":"Hauss","given":"Helena"}],"accessed":{"date-parts":[["2020",12,12]]},"issued":{"date-parts":[["2020",5,29]]}}}],"schema":"https://github.com/citation-style-language/schema/raw/master/csl-citation.json"} </w:instrText>
      </w:r>
      <w:r>
        <w:fldChar w:fldCharType="separate"/>
      </w:r>
      <w:r w:rsidRPr="00DF46B2">
        <w:t>(Kiko et al., 2020)</w:t>
      </w:r>
      <w:r>
        <w:fldChar w:fldCharType="end"/>
      </w:r>
      <w:r>
        <w:t>.</w:t>
      </w:r>
    </w:p>
    <w:p w14:paraId="7DD27884" w14:textId="23431916" w:rsidR="00C201F4" w:rsidRDefault="004D045E" w:rsidP="00EF63F8">
      <w:r>
        <w:t xml:space="preserve">Zooplankton modulate carbon flux through the mesopelagic </w:t>
      </w:r>
      <w:r w:rsidR="00B73EBD">
        <w:fldChar w:fldCharType="begin"/>
      </w:r>
      <w:r w:rsidR="00DF46B2">
        <w:instrText xml:space="preserve"> ADDIN ZOTERO_ITEM CSL_CITATION {"citationID":"S9U2CZDT","properties":{"formattedCitation":"(Jackson &amp; Burd, 2001; Steinberg &amp; Landry, 2017; Turner, 2015)","plainCitation":"(Jackson &amp; Burd, 2001; Steinberg &amp; Landry, 2017; Turner, 2015)","noteIndex":0},"citationItems":[{"id":7239,"uris":["http://zotero.org/users/158097/items/9ZFZCN2Y"],"uri":["http://zotero.org/users/158097/items/9ZFZCN2Y"],"itemData":{"id":7239,"type":"article-journal","abstract":"The sub-euphotic zone water column is important in controlling the downward transport of material falling from the surface waters. Descriptions of the carbon flux as a function of depth have focused on empirical relationships that neglect biological processes that might control them. We develop here a series of simple models of the region that describe changes in flux in terms of the population dynamics of a particle feeder and its predator. One model predicts that the flux and predator concentration at steady state decrease exponentially with depth while the concentration of the particle feeders is constant; a second predicts that flux, particle feeder, and predator concentrations are proportional and decrease at rates that are approximately inversely proportional to depth. Away from steady state, variations in particle flux leaving the surface can induce oscillations in the near-surface animal populations but not the deeper populations. As a result of the animal oscillations associated with the surface flux variations, there can be large swings in the deep vertical particle flux that are not synchronized to the surface variations for one model formulation; a second formulation predicts that fluctuations in surface flux are damped out near the bottom. The differences in predictions for the various models make it possible to verify the utility of one or the other formulation.","collection-title":"The US JGOFS Synthesis and Modeling Project: Phase 1","container-title":"Deep Sea Research Part II: Topical Studies in Oceanography","DOI":"10.1016/S0967-0645(01)00100-X","ISSN":"0967-0645","issue":"1","journalAbbreviation":"Deep Sea Research Part II: Topical Studies in Oceanography","page":"193-217","source":"ScienceDirect","title":"A model for the distribution of particle flux in the mid-water column controlled by subsurface biotic interactions","volume":"49","author":[{"family":"Jackson","given":"George A."},{"family":"Burd","given":"Adrian B."}],"issued":{"date-parts":[["2001",1,1]]}}},{"id":7435,"uris":["http://zotero.org/users/158097/items/67PXFJ6W"],"uri":["http://zotero.org/users/158097/items/67PXFJ6W"],"itemData":{"id":7435,"type":"article-journal","abstract":"Marine zooplankton comprise a phylogenetically and functionally diverse assemblage of protistan and metazoan consumers that occupy multiple trophic levels in pelagic food webs. Within this complex network, carbon flows via alternative zooplankton pathways drive temporal and spatial variability in production-grazing coupling, nutrient cycling, export, and transfer efficiency to higher trophic levels. We explore current knowledge of the processing of zooplankton food ingestion by absorption, egestion, respiration, excretion, and growth (production) processes. On a global scale, carbon fluxes are reasonably constrained by the grazing impact of microzooplankton and the respiratory requirements of mesozooplankton but are sensitive to uncertainties in trophic structure. The relative importance, combined magnitude, and efficiency of export mechanisms (mucous feeding webs, fecal pellets, molts, carcasses, and vertical migrations) likewise reflect regional variability in community structure. Climate change is expected to broadly alter carbon cycling by zooplankton and to have direct impacts on key species.","container-title":"Annual review of marine science","DOI":"10.1146/annurev-marine-010814-015924","note":"tex.ids: steinbergZooplanktonOceanCarbon2017a","page":"413-444","source":"Semantic Scholar","title":"Zooplankton and the Ocean Carbon Cycle.","volume":"9","author":[{"family":"Steinberg","given":"Deborah K."},{"family":"Landry","given":"Michael R."}],"issued":{"date-parts":[["2017"]]}}},{"id":7539,"uris":["http://zotero.org/users/158097/items/2TMLP75M"],"uri":["http://zotero.org/users/158097/items/2TMLP75M"],"itemData":{"id":7539,"type":"article-journal","abstract":"The ‘‘biological pump’’ is the process by which photosynthetically-produced organic matter in the ocean descends from the surface layer to depth by a combination of sinking particles, advection or vertical mixing of dissolved organic matter, and transport by animals. Particulate organic matter that is exported downward from the euphotic zone is composed of combinations of fecal pellets from zooplankton and ﬁsh, organic aggregates known as ‘‘marine snow’’ and phytodetritus from sinking phytoplankton. Previous reviews by Turner and Ferrante (1979) and Turner (2002) focused on publications that appeared through late 2001. Since that time, studies of the biological pump have continued, and there have been &gt;300 papers on vertical export ﬂux using sediment traps, large-volume ﬁltration systems and other techniques from throughout the global ocean. This review will focus primarily on recent studies that have appeared since 2001. Major topics covered in this review are (1) an overview of the biological pump, and its efﬁciency and variability, and the role of dissolved organic carbon in the biological pump; (2) zooplankton fecal pellets, including the contribution of zooplankton fecal pellets to export ﬂux, epipelagic retention of zooplankton fecal pellets due to zooplankton activities, zooplankton vertical migration and fecal pellet repackaging, microbial ecology of fecal pellets, sinking velocities of fecal pellets and aggregates, ballasting of sinking particles by mineral contents, phytoplankton cysts, intact cells and harmful algae toxins in fecal pellets, importance of fecal pellets from various types of zooplankton, and the role of zooplankton fecal pellets in picoplankton export; (3) marine snow, including the origins, abundance, and distributions of marine snow, particles and organisms associated with marine snow, consumption and fragmentation of marine snow by animals, pathogens associated with marine snow; (4) phytodetritus, including pulsed export of phytodetritus, phytodetritus from Phaeocystis spp., picoplankton in phytodetritus, the summer export pulse (SEP) of phytodetritus in the subtropical North Paciﬁc, benthic community responses to phytodetritus; (5) other components of the biological pump, including ﬁsh fecal pellets and ﬁsh-mediated export, sinking carcasses of animals and macrophytes, feces from marine mammals, transparent exopolymer particles (TEP); (6) the biological pump and climate, including origins of the biological pump, the biological pump and glacial/interglacial cycles, the biological pump and contemporary climate variations, and the biological pump and anthropogenic climate change. The review concludes with potential future modiﬁcations in the biological pump due to climate change.","container-title":"Progress in Oceanography","DOI":"10.1016/j.pocean.2014.08.005","ISSN":"00796611","language":"en","page":"205-248","source":"Crossref","title":"Zooplankton fecal pellets, marine snow, phytodetritus and the ocean’s biological pump","volume":"130","author":[{"family":"Turner","given":"Jefferson T."}],"issued":{"date-parts":[["2015",1]]}}}],"schema":"https://github.com/citation-style-language/schema/raw/master/csl-citation.json"} </w:instrText>
      </w:r>
      <w:r w:rsidR="00B73EBD">
        <w:fldChar w:fldCharType="separate"/>
      </w:r>
      <w:r w:rsidR="00DF46B2" w:rsidRPr="00DF46B2">
        <w:t>(Jackson &amp; Burd, 2001; Steinberg &amp; Landry, 2017; Turner, 2015)</w:t>
      </w:r>
      <w:r w:rsidR="00B73EBD">
        <w:fldChar w:fldCharType="end"/>
      </w:r>
      <w:r w:rsidR="007B69A1">
        <w:t>,</w:t>
      </w:r>
      <w:r>
        <w:t xml:space="preserve"> and by extension the </w:t>
      </w:r>
      <w:r w:rsidR="00FD75C4">
        <w:t xml:space="preserve">transfer efficiency </w:t>
      </w:r>
      <w:r>
        <w:t xml:space="preserve">of the biological pump </w:t>
      </w:r>
      <w:r w:rsidR="009E7DEC">
        <w:fldChar w:fldCharType="begin"/>
      </w:r>
      <w:r w:rsidR="00DF46B2">
        <w:instrText xml:space="preserve"> ADDIN ZOTERO_ITEM CSL_CITATION {"citationID":"WxXJuU1v","properties":{"formattedCitation":"(Archibald et al., 2019; Cavan et al., 2017)","plainCitation":"(Archibald et al., 2019; Cavan et al., 2017)","noteIndex":0},"citationItems":[{"id":8972,"uris":["http://zotero.org/users/158097/items/NSLYPCLM"],"uri":["http://zotero.org/users/158097/items/NSLYPCLM"],"itemData":{"id":8972,"type":"article-journal","abstract":"One pathway of the biological pump that remains largely unquantified in many export models is the active transport of carbon from the surface ocean to the mesopelagic by zooplankton diel vertical migration (DVM). Here, we develop a simple representation of zooplankton DVM and implement it in a global export model as a thought experiment to illustrate the effects of DVM on carbon export and mesopelagic biogeochemistry. The model is driven by diagnostic satellite measurements of net primary production, algal biomass, and phytoplankton size structure. Due to constraints on available satellite data, the results are restricted to the latitude range from 60°N to 60°S. The modeled global export flux from the base of the euphotic zone was 6.5 PgC/year, which represents a 14% increase over the export flux in model runs without DVM. The mean (± standard deviation, SD) proportional contribution of the DVM-mediated export flux to total carbon export, averaged over the global domain and the climatological seasonal cycle, was 0.16 ± 0.04 and the proportional contribution of DVM activity to total respiration within the twilight zone was 0.16 ± 0.06. Adding DVM activity to the model also resulted in a deep local maximum in the oxygen utilization profile. The model results were most sensitive to the assumptions for the fraction of individuals participating in DVM, the fraction of fecal pellets produced in the euphotic zone, and the fraction of grazed carbon that is metabolized.","container-title":"Global Biogeochemical Cycles","DOI":"https://doi.org/10.1029/2018GB005983","ISSN":"1944-9224","issue":"2","language":"en","note":"_eprint: https://onlinelibrary.wiley.com/doi/pdf/10.1029/2018GB005983\ntex.ids: archibaldModelingImpactZooplankton2019a","page":"181-199","source":"Wiley Online Library","title":"Modeling the Impact of Zooplankton Diel Vertical Migration on the Carbon Export Flux of the Biological Pump","volume":"33","author":[{"family":"Archibald","given":"Kevin M."},{"family":"Siegel","given":"David A."},{"family":"Doney","given":"Scott C."}],"issued":{"date-parts":[["2019"]]}}},{"id":6225,"uris":["http://zotero.org/users/158097/items/6LKDIV8L"],"uri":["http://zotero.org/users/158097/items/6LKDIV8L"],"itemData":{"id":6225,"type":"article-journal","container-title":"Nature Communications","DOI":"10.1038/ncomms14847","ISSN":"2041-1723","language":"en","note":"tex.ids= cavanRemineralizationParticulateOrganic2017a, cavanRemineralizationParticulateOrganic2017b","page":"14847","source":"Crossref","title":"Remineralization of particulate organic carbon in an ocean oxygen minimum zone","volume":"8","author":[{"family":"Cavan","given":"E. L."},{"family":"Trimmer","given":"M."},{"family":"Shelley","given":"F."},{"family":"Sanders","given":"R."}],"issued":{"date-parts":[["2017",3,21]]}}}],"schema":"https://github.com/citation-style-language/schema/raw/master/csl-citation.json"} </w:instrText>
      </w:r>
      <w:r w:rsidR="009E7DEC">
        <w:fldChar w:fldCharType="separate"/>
      </w:r>
      <w:r w:rsidR="00DF46B2" w:rsidRPr="00DF46B2">
        <w:t>(Archibald et al., 2019; Cavan et al., 2017)</w:t>
      </w:r>
      <w:r w:rsidR="009E7DEC">
        <w:fldChar w:fldCharType="end"/>
      </w:r>
      <w:r w:rsidR="00743FA3">
        <w:t>, in three</w:t>
      </w:r>
      <w:r w:rsidR="00E82633">
        <w:t xml:space="preserve"> key</w:t>
      </w:r>
      <w:r w:rsidR="00743FA3">
        <w:t xml:space="preserve"> ways</w:t>
      </w:r>
      <w:r w:rsidR="007D0A96">
        <w:t xml:space="preserve"> that</w:t>
      </w:r>
      <w:r w:rsidR="00743FA3">
        <w:t xml:space="preserve"> </w:t>
      </w:r>
      <w:r w:rsidR="00E82633">
        <w:t xml:space="preserve">could </w:t>
      </w:r>
      <w:r w:rsidR="00743FA3">
        <w:t xml:space="preserve">be affected by </w:t>
      </w:r>
      <w:r w:rsidR="00E82633">
        <w:t>ocean oxygen concentrations</w:t>
      </w:r>
      <w:r w:rsidR="00C201F4">
        <w:t xml:space="preserve">: </w:t>
      </w:r>
    </w:p>
    <w:p w14:paraId="5B7A60A6" w14:textId="236EE687" w:rsidR="00C201F4" w:rsidRDefault="00C201F4" w:rsidP="00EF63F8">
      <w:r>
        <w:t xml:space="preserve">(1) </w:t>
      </w:r>
      <w:r>
        <w:rPr>
          <w:i/>
          <w:iCs/>
        </w:rPr>
        <w:t>Active transport</w:t>
      </w:r>
      <w:r w:rsidR="00822226">
        <w:t xml:space="preserve">: </w:t>
      </w:r>
      <w:r w:rsidR="00FA164D">
        <w:t xml:space="preserve">Zooplankton migrate between the surface and </w:t>
      </w:r>
      <w:r w:rsidR="00084CDA">
        <w:t>mesopelagic</w:t>
      </w:r>
      <w:r w:rsidR="00FA164D">
        <w:t xml:space="preserve">, consuming plankton and particles in the surface and </w:t>
      </w:r>
      <w:r w:rsidR="00094676">
        <w:t>producing</w:t>
      </w:r>
      <w:r w:rsidR="00FA164D">
        <w:t xml:space="preserve"> </w:t>
      </w:r>
      <w:r w:rsidR="000B157A">
        <w:t>particulate organic carbon (</w:t>
      </w:r>
      <w:r w:rsidR="00FA164D">
        <w:t>POC</w:t>
      </w:r>
      <w:r w:rsidR="000B157A">
        <w:t>)</w:t>
      </w:r>
      <w:r w:rsidR="00FA164D">
        <w:t xml:space="preserve">, </w:t>
      </w:r>
      <w:r w:rsidR="000B157A">
        <w:t xml:space="preserve">dissolved organic </w:t>
      </w:r>
      <w:r w:rsidR="00A55882">
        <w:t>carbon</w:t>
      </w:r>
      <w:r w:rsidR="000B157A">
        <w:t xml:space="preserve"> (</w:t>
      </w:r>
      <w:r w:rsidR="00FA164D">
        <w:t>DOC</w:t>
      </w:r>
      <w:r w:rsidR="000B157A">
        <w:t>)</w:t>
      </w:r>
      <w:r w:rsidR="00FA164D">
        <w:t xml:space="preserve">, </w:t>
      </w:r>
      <w:r w:rsidR="00FA164D">
        <w:lastRenderedPageBreak/>
        <w:t>resp</w:t>
      </w:r>
      <w:r w:rsidR="00E8008B">
        <w:t>i</w:t>
      </w:r>
      <w:r w:rsidR="00FA164D">
        <w:t>ratory</w:t>
      </w:r>
      <w:r w:rsidR="00D94DD2">
        <w:t xml:space="preserve"> </w:t>
      </w:r>
      <w:r w:rsidR="00FA164D">
        <w:t>CO</w:t>
      </w:r>
      <w:r w:rsidR="00FA164D" w:rsidRPr="00410552">
        <w:rPr>
          <w:vertAlign w:val="subscript"/>
        </w:rPr>
        <w:t>2</w:t>
      </w:r>
      <w:r w:rsidR="00FA164D">
        <w:t xml:space="preserve">, and zooplankton carcasses </w:t>
      </w:r>
      <w:r w:rsidR="00FA164D" w:rsidRPr="00711AD1">
        <w:t>at depth</w:t>
      </w:r>
      <w:r w:rsidR="00E8008B" w:rsidRPr="00835EA8">
        <w:t xml:space="preserve"> </w:t>
      </w:r>
      <w:r w:rsidR="00084CDA" w:rsidRPr="00854442">
        <w:fldChar w:fldCharType="begin"/>
      </w:r>
      <w:r w:rsidR="00084CDA" w:rsidRPr="00835EA8">
        <w:instrText xml:space="preserve"> ADDIN ZOTERO_ITEM CSL_CITATION {"citationID":"nDGJJTrm","properties":{"formattedCitation":"(Archibald et al., 2019; Bianchi et al., 2013; Hannides et al., 2009; Steinberg et al., 2000; Stukel et al., 2018, 2019)","plainCitation":"(Archibald et al., 2019; Bianchi et al., 2013; Hannides et al., 2009; Steinberg et al., 2000; Stukel et al., 2018, 2019)","noteIndex":0},"citationItems":[{"id":8972,"uris":["http://zotero.org/users/158097/items/NSLYPCLM"],"uri":["http://zotero.org/users/158097/items/NSLYPCLM"],"itemData":{"id":8972,"type":"article-journal","abstract":"One pathway of the biological pump that remains largely unquantified in many export models is the active transport of carbon from the surface ocean to the mesopelagic by zooplankton diel vertical migration (DVM). Here, we develop a simple representation of zooplankton DVM and implement it in a global export model as a thought experiment to illustrate the effects of DVM on carbon export and mesopelagic biogeochemistry. The model is driven by diagnostic satellite measurements of net primary production, algal biomass, and phytoplankton size structure. Due to constraints on available satellite data, the results are restricted to the latitude range from 60°N to 60°S. The modeled global export flux from the base of the euphotic zone was 6.5 PgC/year, which represents a 14% increase over the export flux in model runs without DVM. The mean (± standard deviation, SD) proportional contribution of the DVM-mediated export flux to total carbon export, averaged over the global domain and the climatological seasonal cycle, was 0.16 ± 0.04 and the proportional contribution of DVM activity to total respiration within the twilight zone was 0.16 ± 0.06. Adding DVM activity to the model also resulted in a deep local maximum in the oxygen utilization profile. The model results were most sensitive to the assumptions for the fraction of individuals participating in DVM, the fraction of fecal pellets produced in the euphotic zone, and the fraction of grazed carbon that is metabolized.","container-title":"Global Biogeochemical Cycles","DOI":"https://doi.org/10.1029/2018GB005983","ISSN":"1944-9224","issue":"2","language":"en","note":"_eprint: https://onlinelibrary.wiley.com/doi/pdf/10.1029/2018GB005983\ntex.ids: archibaldModelingImpactZooplankton2019a","page":"181-199","source":"Wiley Online Library","title":"Modeling the Impact of Zooplankton Diel Vertical Migration on the Carbon Export Flux of the Biological Pump","volume":"33","author":[{"family":"Archibald","given":"Kevin M."},{"family":"Siegel","given":"David A."},{"family":"Doney","given":"Scott C."}],"issued":{"date-parts":[["2019"]]}}},{"id":9025,"uris":["http://zotero.org/users/158097/items/4P5CA86W"],"uri":["http://zotero.org/users/158097/items/4P5CA86W"],"itemData":{"id":9025,"type":"article-journal","abstract":"Diel vertical migration (DVM) of zooplankton and micronekton is widespread in the ocean and forms a fundamental component of the biological pump, but is generally overlooked in global models of the Earth system. We develop a parameterization of DVM in the ocean and integrate it with a size-structured NPZD model. We assess the model's ability to recreate ecosystem and DVM patterns at three well-observed Pacific sites, ALOHA, K2, and EQPAC, and use it to estimate the impact of DVM on marine ecosystems and biogeochemical dynamics. Our model includes the following: (1) a representation of migration dynamics in response to food availability and light intensity; (2) a representation of the digestive and metabolic processes that decouple zooplankton feeding from excretion, egestion, and respiration; and (3) a light-dependent parameterization of visual predation on zooplankton. The model captures the first-order patterns in plankton biomass and productivity across the biomes, including the biomass of migrating organisms. We estimate that realistic migratory populations sustain active fluxes to the mesopelagic zone equivalent to between 15% and 40% of the particle export and contribute up to half of the total respiration within the layers affected by migration. The localized active transport has important consequences for the cycling of oxygen, nutrients, and carbon. We highlight the importance of decoupling zooplankton feeding and respiration and excretion with depth for capturing the impact of migration on the redistribution of carbon and nutrients in the upper ocean.","container-title":"Global Biogeochemical Cycles","DOI":"https://doi.org/10.1002/gbc.20031","ISSN":"1944-9224","issue":"2","language":"en","note":"_eprint: https://onlinelibrary.wiley.com/doi/pdf/10.1002/gbc.20031","page":"478-491","source":"Wiley Online Library","title":"Diel vertical migration: Ecological controls and impacts on the biological pump in a one-dimensional ocean model","title-short":"Diel vertical migration","volume":"27","author":[{"family":"Bianchi","given":"Daniele"},{"family":"Stock","given":"Charles"},{"family":"Galbraith","given":"Eric D."},{"family":"Sarmiento","given":"Jorge L."}],"issued":{"date-parts":[["2013"]]}}},{"id":9242,"uris":["http://zotero.org/users/158097/items/YJ4RFC8G"],"uri":["http://zotero.org/users/158097/items/YJ4RFC8G"],"itemData":{"id":9242,"type":"article-journal","container-title":"Deep Sea Research Part I: Oceanographic Research Papers","DOI":"10.1016/j.dsr.2008.08.003","ISSN":"09670637","issue":"1","journalAbbreviation":"Deep Sea Research Part I: Oceanographic Research Papers","language":"en","note":"tex.ids: hannidesExportStoichiometryMigrantmediated2009a","page":"73-88","source":"DOI.org (Crossref)","title":"Export stoichiometry and migrant-mediated flux of phosphorus in the North Pacific Subtropical Gyre","volume":"56","author":[{"family":"Hannides","given":"Cecelia C.S."},{"family":"Landry","given":"Michael R."},{"family":"Benitez-Nelson","given":"Claudia R."},{"family":"Styles","given":"Renée M."},{"family":"Montoya","given":"Joseph P."},{"family":"Karl","given":"David M."}],"issued":{"date-parts":[["2009",1]]}}},{"id":999,"uris":["http://zotero.org/users/158097/items/PUWG7C2Q"],"uri":["http://zotero.org/users/158097/items/PUWG7C2Q"],"itemData":{"id":999,"type":"article-journal","abstract":"The least known component of the “biological pump” is the active transport of carbon and nutrients by diel vertical migration of zooplankton. We measured CO2 respiration and dissolved organic carbon (DOC) excretion by individual species of common vertically migrating zooplankton at the US JGOFS Bermuda Atlantic Time-series Study (BATS) station. The inclusion of DOC excretion in this study builds on published research on active transport by respiration of inorganic carbon and allows a direct assessment of the role of zooplankton in the production of dissolved organic matter used in midwater microbial processes. On average, excretion of DOC makes up 24% (range=5–42%) of the total C metabolized (excreted+respired) and could represent a significant augmentation to the vertical flux that has already been documented for respiratory CO2 flux by migrant zooplankton. Migratory fluxes were compared to other transport processes at BATS. Estimates of combined active transport of CO2 and DOC by migrators at BATS averaged 7.8% and reached 38.6% of mean sinking POC flux at 150 m, and reached 71.4% of mean sinking POC flux at 300 m. DOC export by migrator excretion averaged 1.9% and reached 13.3% of annual DOC export by physical mixing at this site. During most of the year when deep mixing does not occur, diel migration by zooplankton could provide a supply of DOC to the deeper layers that is available for use by the microbial community. A carbon budget comparing migrant zooplankton transport to the balance of fluxes in the 300–600 m depth strata at BATS shows on average that the total migrant flux supplies 37% of the organic carbon remineralized in this layer, and that migrant DOC flux is more than 3 times the DOC flux gradient by diapycnal mixing. New estimates of active transport of both organic and inorganic carbon by migrants may help resolve observed imbalances in the C budget at BATS, but the magnitude is highly dependent on the biomass of the migrating community.","container-title":"Deep Sea Research Part I: Oceanographic Research Papers","DOI":"10.1016/S0967-0637(99)00052-7","ISSN":"0967-0637","issue":"1","journalAbbreviation":"Deep Sea Research Part I: Oceanographic Research Papers","note":"tex.ids: steinbergZooplanktonVerticalMigration2000a, steinbergZooplanktonVerticalMigration2000b","page":"137-158","source":"ScienceDirect","title":"Zooplankton vertical migration and the active transport of dissolved organic and inorganic carbon in the Sargasso Sea","volume":"47","author":[{"family":"Steinberg","given":"Deborah K."},{"family":"Carlson","given":"Craig A."},{"family":"Bates","given":"Nicholas R."},{"family":"Goldthwait","given":"Sarah A."},{"family":"Madin","given":"Laurence P."},{"family":"Michaels","given":"Anthony F."}],"issued":{"date-parts":[["2000",1]]}}},{"id":9243,"uris":["http://zotero.org/users/158097/items/NHVJRKLZ"],"uri":["http://zotero.org/users/158097/items/NHVJRKLZ"],"itemData":{"id":9243,"type":"article-journal","container-title":"Global Biogeochemical Cycles","DOI":"10.1029/2018GB005968","ISSN":"0886-6236, 1944-9224","issue":"12","journalAbbreviation":"Global Biogeochem. Cycles","language":"en","page":"1815-1832","source":"DOI.org (Crossref)","title":"Nitrogen and Isotope Flows Through the Costa Rica Dome Upwelling Ecosystem: The Crucial Mesozooplankton Role in Export Flux","title-short":"Nitrogen and Isotope Flows Through the Costa Rica Dome Upwelling Ecosystem","volume":"32","author":[{"family":"Stukel","given":"Michael R."},{"family":"Décima","given":"Moira"},{"family":"Landry","given":"Michael R."},{"family":"Selph","given":"Karen E."}],"issued":{"date-parts":[["2018",12]]}}},{"id":9010,"uris":["http://zotero.org/users/158097/items/SC2MMAK9"],"uri":["http://zotero.org/users/158097/items/SC2MMAK9"],"itemData":{"id":9010,"type":"article-journal","abstract":"Zooplankton are important consumers of sinking particles in the ocean’s twilight zone. However, the impact of different taxa depends on their feeding mode. In contrast to typical suspension-feeding zooplankton, flux-feeding taxa preferentially consume rapidly-sinking particles that would otherwise penetrate into the deep ocean. To quantify the potential impact of two flux-feeding zooplankton taxa (Aulosphaeridae [Rhizaria], and Limacina helicina [euthecosome pteropod]) and the total suspension-feeding zooplankton community, we measured depth-stratified abundances of these organisms during six cruises in the California Current Ecosystem. Using allometric-scaling relationships, we computed the percentage of carbon flux intercepted by flux feeders and suspension feeders. These estimates were compared to direct measurements of carbon flux attenuation made using drifting sediment traps and 238U-234Th disequilibrium. We found that carbon flux attenuation in the shallow twilight zone typically ranged from 500 – 1000 µmol organic C flux remineralized per 10-m vertical depth bin. This equated to approximately 6 – 10% of carbon flux remineralized / 10 m. The two flux-feeding taxa considered in this study could account for a substantial proportion of this flux near the base of the euphotic zone. The mean flux attenuation attributable to Aulosphaeridae was 0.69% / 10 m (median = 0.21%/10 m, interquartile range = 0.04 – 0.81%) at their depth of maximum abundance (~100 m), which would equate to ~ 10% of total flux attenuation in this depth range. The maximum flux attenuation attributable to Aulosphaeridae reached 4.2% / 10 m when these protists were most abundant. L. helicina, meanwhile, could intercept 0.45 – 1.6% of carbon flux / 10 m, which was slightly greater (on average) than the Aulosphaeridae. In contrast, suspension-feeding zooplankton in the mesopelagic (including copepods, euphausiids, appendicularians, and ostracods) had combined clearance rates of 2–81 L m-3 d-1 (mean of 19.6 L m-3 d-1). This implies a substantial impact on slowly sinking particles, but a negligible impact on the presumably rapidly-sinking fecal pellets that comprised the majority of the material collected in sediment traps. Our results highlight the need for a greater research focus on the many taxa that potentially act as flux feeders in the oceanic twilight zone.","container-title":"Frontiers in Marine Science","DOI":"10.3389/fmars.2019.00397","ISSN":"2296-7745","journalAbbreviation":"Front. Mar. Sci.","language":"English","note":"publisher: Frontiers","source":"Frontiers","title":"The Roles of Suspension-Feeding and Flux-Feeding Zooplankton as Gatekeepers of Particle Flux Into the Mesopelagic Ocean in the Northeast Pacific","URL":"http://www.frontiersin.org/articles/10.3389/fmars.2019.00397/full","volume":"6","author":[{"family":"Stukel","given":"Michael R."},{"family":"Ohman","given":"Mark D."},{"family":"Kelly","given":"Thomas B."},{"family":"Biard","given":"Tristan"}],"accessed":{"date-parts":[["2021",1,5]]},"issued":{"date-parts":[["2019"]]}}}],"schema":"https://github.com/citation-style-language/schema/raw/master/csl-citation.json"} </w:instrText>
      </w:r>
      <w:r w:rsidR="00084CDA" w:rsidRPr="00854442">
        <w:fldChar w:fldCharType="separate"/>
      </w:r>
      <w:r w:rsidR="00084CDA" w:rsidRPr="00711AD1">
        <w:t>(Archibald et al., 2019; Bianchi et al., 2013; Hannides et al., 2009;</w:t>
      </w:r>
      <w:r w:rsidR="00084CDA" w:rsidRPr="00835EA8">
        <w:t xml:space="preserve"> Steinberg et al., 2000; Stukel et al., 2018, 2019)</w:t>
      </w:r>
      <w:r w:rsidR="00084CDA" w:rsidRPr="00854442">
        <w:fldChar w:fldCharType="end"/>
      </w:r>
      <w:r w:rsidR="00094676">
        <w:t>. T</w:t>
      </w:r>
      <w:r w:rsidR="00FA164D">
        <w:t>his manuscrip</w:t>
      </w:r>
      <w:r w:rsidR="00094676">
        <w:t>t</w:t>
      </w:r>
      <w:r w:rsidR="00FA164D">
        <w:t xml:space="preserve"> focuses on particles</w:t>
      </w:r>
      <w:r w:rsidR="00094676">
        <w:t>, so</w:t>
      </w:r>
      <w:r w:rsidR="00FA164D">
        <w:t xml:space="preserve"> we only consider </w:t>
      </w:r>
      <w:r w:rsidR="00D94DD2">
        <w:t>P</w:t>
      </w:r>
      <w:r w:rsidR="00FA164D">
        <w:t xml:space="preserve">OC and carcass production, which </w:t>
      </w:r>
      <w:r w:rsidR="0079676E">
        <w:t>cause particles to “appear” in the midwater.</w:t>
      </w:r>
      <w:r w:rsidR="00822226">
        <w:t xml:space="preserve"> </w:t>
      </w:r>
    </w:p>
    <w:p w14:paraId="7CDCFAB8" w14:textId="136CC72E" w:rsidR="0079676E" w:rsidRDefault="00C201F4" w:rsidP="00EF63F8">
      <w:r>
        <w:t xml:space="preserve">(2) </w:t>
      </w:r>
      <w:r>
        <w:rPr>
          <w:i/>
          <w:iCs/>
        </w:rPr>
        <w:t>Repackaging</w:t>
      </w:r>
      <w:r w:rsidR="00822226">
        <w:t xml:space="preserve">: </w:t>
      </w:r>
      <w:r w:rsidR="0079676E">
        <w:t>Zooplankton fecal pellets have different physical pro</w:t>
      </w:r>
      <w:r w:rsidR="000B157A">
        <w:t>p</w:t>
      </w:r>
      <w:r w:rsidR="0079676E">
        <w:t>erties than the p</w:t>
      </w:r>
      <w:r w:rsidR="00094676">
        <w:t>arrticles</w:t>
      </w:r>
      <w:r w:rsidR="0079676E">
        <w:t xml:space="preserve"> and plankton that they </w:t>
      </w:r>
      <w:r w:rsidR="00084CDA" w:rsidRPr="00242542">
        <w:t>ingest</w:t>
      </w:r>
      <w:r w:rsidR="00084CDA">
        <w:t xml:space="preserve"> </w:t>
      </w:r>
      <w:r w:rsidR="00084CDA">
        <w:fldChar w:fldCharType="begin"/>
      </w:r>
      <w:r w:rsidR="00084CDA">
        <w:instrText xml:space="preserve"> ADDIN ZOTERO_ITEM CSL_CITATION {"citationID":"cCZXQTwY","properties":{"formattedCitation":"(Wilson et al., 2008)","plainCitation":"(Wilson et al., 2008)","noteIndex":0},"citationItems":[{"id":7194,"uris":["http://zotero.org/users/158097/items/J9FZ7TP7"],"uri":["http://zotero.org/users/158097/items/J9FZ7TP7"],"itemData":{"id":7194,"type":"article-journal","container-title":"Deep Sea Research Part II: Topical Studies in Oceanography","DOI":"10.1016/j.dsr2.2008.04.019","ISSN":"09670645","issue":"14-15","language":"en","page":"1636-1647","source":"CrossRef","title":"Changes in fecal pellet characteristics with depth as indicators of zooplankton repackaging of particles in the mesopelagic zone of the subtropical and subarctic North Pacific Ocean","volume":"55","author":[{"family":"Wilson","given":"Stephanie E."},{"family":"Steinberg","given":"Deborah K."},{"family":"Buesseler","given":"Ken O."}],"issued":{"date-parts":[["2008",7]]}}}],"schema":"https://github.com/citation-style-language/schema/raw/master/csl-citation.json"} </w:instrText>
      </w:r>
      <w:r w:rsidR="00084CDA">
        <w:fldChar w:fldCharType="separate"/>
      </w:r>
      <w:r w:rsidR="00084CDA" w:rsidRPr="00DF46B2">
        <w:t>(Wilson et al., 2008)</w:t>
      </w:r>
      <w:r w:rsidR="00084CDA">
        <w:fldChar w:fldCharType="end"/>
      </w:r>
      <w:r w:rsidR="0079676E">
        <w:t>. In this paper we define repackaging as zooplankton feeding in the mesopel</w:t>
      </w:r>
      <w:r w:rsidR="000B157A">
        <w:t>a</w:t>
      </w:r>
      <w:r w:rsidR="0079676E">
        <w:t xml:space="preserve">gic and producing fecal pellets, </w:t>
      </w:r>
      <w:r w:rsidR="005127C5">
        <w:t>effectively</w:t>
      </w:r>
      <w:r w:rsidR="0079676E">
        <w:t xml:space="preserve"> aggregating POM.</w:t>
      </w:r>
    </w:p>
    <w:p w14:paraId="3789F36F" w14:textId="7DAB455C" w:rsidR="00094676" w:rsidRDefault="0079676E" w:rsidP="00EF63F8">
      <w:r>
        <w:t xml:space="preserve">(3) </w:t>
      </w:r>
      <w:r w:rsidRPr="00410552">
        <w:rPr>
          <w:i/>
          <w:iCs/>
        </w:rPr>
        <w:t>Disaggregation</w:t>
      </w:r>
      <w:r>
        <w:t xml:space="preserve">: Zooplankton break large particles into smaller ones in two ways – by </w:t>
      </w:r>
      <w:r w:rsidR="00314489">
        <w:t>Coprorhexy</w:t>
      </w:r>
      <w:r w:rsidR="00084CDA">
        <w:t xml:space="preserve"> (also sometimes called sloppy feeding)</w:t>
      </w:r>
      <w:r w:rsidR="00314489">
        <w:t xml:space="preserve"> in </w:t>
      </w:r>
      <w:r w:rsidR="00314489" w:rsidRPr="00242542">
        <w:t>which the</w:t>
      </w:r>
      <w:r w:rsidR="00242542" w:rsidRPr="00683EBA">
        <w:t>y</w:t>
      </w:r>
      <w:r w:rsidR="00314489" w:rsidRPr="00683EBA">
        <w:t xml:space="preserve"> break</w:t>
      </w:r>
      <w:r w:rsidR="00314489">
        <w:t xml:space="preserve"> particles apart while feeding on them</w:t>
      </w:r>
      <w:r w:rsidR="00084CDA">
        <w:t xml:space="preserve"> </w:t>
      </w:r>
      <w:r w:rsidR="0067346A">
        <w:fldChar w:fldCharType="begin"/>
      </w:r>
      <w:r w:rsidR="0067346A">
        <w:instrText xml:space="preserve"> ADDIN ZOTERO_ITEM CSL_CITATION {"citationID":"rTmUxCSi","properties":{"formattedCitation":"(Lampitt et al., 1990; Noji et al., 1991; Poulsen &amp; Ki\\uc0\\u248{}rboe, 2005)","plainCitation":"(Lampitt et al., 1990; Noji et al., 1991; Poulsen &amp; Kiørboe, 2005)","noteIndex":0},"citationItems":[{"id":9006,"uris":["http://zotero.org/users/158097/items/R7LASUHS"],"uri":["http://zotero.org/users/158097/items/R7LASUHS"],"itemData":{"id":9006,"type":"article-journal","abstract":"Copepod faecal pellets have often been considered as rapid transporters of material out of the euphotic zone. Laboratory experiments on their degradation and sinking rates support this view, but field data on the distribution and flux of pellets through the water colomn present contradictory evidence. We suggest that due to the exclusion of metazoans from previously published degradation experiments, such studies may have little relevance to the natural environments. In 1987/1988 we carried out experiments using adult copepods of mixed species but dominated byCentropages hamatus collected in Kiel Bight (FRG). We have demonstrated that copepods can be highly adept at breaking up their own pellets while ingesting only a small proportion, a behaviour we define as “coprorhexy”. The microbiota is probably unable to cause significant modification to faecal pellets before they are fragmented within a few hours of their production. Thereafter, microbial remineralisation will become important. Many of the “difficult” field data can be readily explained if the process of coprorhexy is taken into account and, indeed, breakage of large particles by crustacean zooplankton may be an important process in modifying material transport in the ocean. Copepods appear to perform coprorhexy by removing the peritrophic membrane with its attached bacterial flora and this may then be ingested. We speculate on the nutritional value of such a behaviour and the possible significance of “ghost” pellets, consisting of a membrane with little or no apparent solid content.","container-title":"Marine Biology","DOI":"10.1007/BF01313152","ISSN":"1432-1793","issue":"1","journalAbbreviation":"Mar. Biol.","language":"en","page":"15-23","source":"Springer Link","title":"What happens to zooplankton faecal pellets? Implications for material flux","title-short":"What happens to zooplankton faecal pellets?","volume":"104","author":[{"family":"Lampitt","given":"R. S."},{"family":"Noji","given":"T."},{"family":"Bodungen","given":"B.","non-dropping-particle":"von"}],"issued":{"date-parts":[["1990",2,1]]}}},{"id":9939,"uris":["http://zotero.org/users/158097/items/TA4DIWMS"],"uri":["http://zotero.org/users/158097/items/TA4DIWMS"],"itemData":{"id":9939,"type":"article-journal","abstract":"Experiments involving three species of copepods(Acartia clausi Giesbrecht 1889, Pseudocalanus elongatus Boeck 1872 and Calanusfinmarchicus Gunnerus 1765) incubated with freshly produced copepod faecal material were conducted and analyzed using automatic image analysis. For two species (A. clausi and C. finmarchicus) the bulk of faecal material was not ingested but was fragmented. This process, coprorhexy, was accompanied by a shift toward smaller particles in the particle size-spectrum. Increases in total volume of the faecal particles after incubation with these copepods led us to propose a process which we refer to as 'coprochaly', derived from the Greek xot/Vaoio,(a loosening, as of bandages). Coprochaly was promoted by manipulation of the faecal material by the copepods. For the third species (P.elongatus) coprorhexy and coprochaly were coupled with coprophagy (ingestion of faecal material). Calculations indicated that the combined effect of coprorhexy and coprochaly reduced sinking velocities of the faecal particles by up to 50%. These processes increase pelagic residency time of particles, increase substrate area for aerobic microbes and presumably enhance remineralization of particulate organic matter.","container-title":"Journal of the Marine Biological Association of the United Kingdom","DOI":"10.1017/S0025315400051717","ISSN":"1469-7769, 0025-3154","issue":"2","language":"en","note":"publisher: Cambridge University Press","page":"465-480","source":"Cambridge University Press","title":"Image Analysis of Faecal Material Grazed Upon by Three Species Of Copepods: Evidence For Coprorhexy, Coprophagy and Coprochaly","title-short":"Image Analysis of Faecal Material Grazed Upon by Three Species Of Copepods","volume":"71","author":[{"family":"Noji","given":"Thomas T."},{"family":"Estep","given":"Kenneth W."},{"family":"Macintyre","given":"Ferren"},{"family":"Norrbin","given":"Fredrika"}],"issued":{"date-parts":[["1991",5]]}}},{"id":9941,"uris":["http://zotero.org/users/158097/items/YDU7M282"],"uri":["http://zotero.org/users/158097/items/YDU7M282"],"itemData":{"id":9941,"type":"article-journal","abstract":"Decades of sediment trap studies have revealed that zooplankton fecal pellets constitute a much smaller fraction of the sedimentary flux than expected from the abundance of copepods and their anticipated production rates of fecal pellets. The explanation for this is thought to be coprophagy (ingestion) of fecal pellets by copepods. We examined fecal pellet clearance rate of Acartia tonsa and Temora longicornis and feeding behaviour of A. tonsa. Pellet clearance rates in A. tonsa and T. longicornis females were similar but low on their own pellets (11 to 22 ml female–1 d–1). Our own data together with observations compiled from the literature revealed that copepod fecal pellet clearance rates decrease with increasing relative pellet size and that all species can be described by a common relationship. In A. tonsa, the presence of alternative phytoplankton food increased pellet clearance rate. Direct observations revealed that this was accomplished through the modulating effect of phytoplankton on the feeding behaviour. In the absence of phytoplankton, A. tonsa is nonmotile but perceives sinking fecal pellets at distance. However, only a small fraction of the pellets that came within detection distance elicited an attack. In the presence of phytoplankton food, A. tonsa switched to suspension feeding, and all fecal pellets entrained in the feeding current were encountered. Independent of the feeding mode, fecal pellets were mainly degraded by fragmentation during rejection and only a small fraction was actually ingested (5%). The main impact of A. tonsa on the vertical flux of fecal pellets is therefore through coprorhexy (fragmentation) turning fecal pellets into smaller, slower-sinking particles.","container-title":"Marine Ecology Progress Series","DOI":"10.3354/meps299217","ISSN":"0171-8630, 1616-1599","journalAbbreviation":"Mar. Ecol. Prog. Ser.","language":"en","page":"217-227","source":"DOI.org (Crossref)","title":"Coprophagy and coprorhexy in the copepods Acartia tonsa and Temora longicornis: clearance rates and feeding behaviour","title-short":"Coprophagy and coprorhexy in the copepods Acartia tonsa and Temora longicornis","volume":"299","author":[{"family":"Poulsen","given":"Lk"},{"family":"Kiørboe","given":"T"}],"issued":{"date-parts":[["2005"]]}}}],"schema":"https://github.com/citation-style-language/schema/raw/master/csl-citation.json"} </w:instrText>
      </w:r>
      <w:r w:rsidR="0067346A">
        <w:fldChar w:fldCharType="separate"/>
      </w:r>
      <w:r w:rsidR="0067346A" w:rsidRPr="0067346A">
        <w:rPr>
          <w:szCs w:val="24"/>
        </w:rPr>
        <w:t>(Lampitt et al., 1990; Noji et al., 1991; Poulsen &amp; Kiørboe, 2005)</w:t>
      </w:r>
      <w:r w:rsidR="0067346A">
        <w:fldChar w:fldCharType="end"/>
      </w:r>
      <w:r w:rsidR="00314489">
        <w:t>, and by generating turbul</w:t>
      </w:r>
      <w:r w:rsidR="000B157A">
        <w:t>e</w:t>
      </w:r>
      <w:r w:rsidR="00314489">
        <w:t>nce while they swim</w:t>
      </w:r>
      <w:r w:rsidR="0067346A">
        <w:t xml:space="preserve"> </w:t>
      </w:r>
      <w:r w:rsidR="0067346A" w:rsidRPr="00683EBA">
        <w:fldChar w:fldCharType="begin"/>
      </w:r>
      <w:r w:rsidR="0067346A" w:rsidRPr="00242542">
        <w:instrText xml:space="preserve"> ADDIN ZOTERO_ITEM CSL_CITATION {"citationID":"Hf77IXzj","properties":{"formattedCitation":"(Dilling &amp; Alldredge, 2000; Goldthwait et al., 2005)","plainCitation":"(Dilling &amp; Alldredge, 2000; Goldthwait et al., 2005)","noteIndex":0},"citationItems":[{"id":8987,"uris":["http://zotero.org/users/158097/items/5JK6YV55"],"uri":["http://zotero.org/users/158097/items/5JK6YV55"],"itemData":{"id":8987,"type":"article-journal","abstract":"Comparisons of the abundances and size distributions of marine snow (aggregated particles &gt;0.5mm in diameter) in the upper 100m of the water column at ten stations off Southern California in the late afternoon with those in the same parcel of water the following morning, after nocturnal vertical migration by zooplankton had occurred, revealed the existence of a previously undescribed process affecting marine particle dynamics. Aggregate abundances increased overnight and changes were positively and significantly correlated only with the abundance of the common euphausiid, Euphausia pacifica, and with no other biological or physical factor. Moreover, mean aggregate size decreased and aggregate size distributions shifted toward smaller size classes when euphausiids were abundant. The only conclusion consistent with these findings was that euphausiids were physically disaggregating marine snow into smaller, more numerous aggregates through shear stresses generated while swimming. Video-recording of both tethered and free-swimming E. pacifica in the laboratory dramatically confirmed that aggregates passing within 8–10mm of the animal's abdomen were fragmented either by entrainment and direct impact with the beating pleopods or by eddies generated during swimming. At the abundances observed in this study, swimming E. pacifica would have sufficiently disturbed 3–33% of the water column each night to disrupt the aggregates contained therein. This is the first evidence for the fragmentation of large particles by the swimming activities of zooplankton and suggests that macrozooplankton and micronekton play a significant role in the particle dynamics of the water column regardless of whether they consume particles or not. Disaggregation of marine snow by swimming and migrating animals may alter the sizes of particles available to grazers and microbial colonizers and reduce the flux of particulate carbon by generating smaller particles, which potentially sink more slowly and reside longer in the water column. This newly discovered process reduces carbon flux while simultaneously conserving carbon and provides a previously unconsidered link between animal behavior and the biogeochemistry of the sea. It may help explain the exponential reduction in particle flux with depth observed in parts of the ocean and help balance oceanic carbon models.","container-title":"Deep Sea Research Part I: Oceanographic Research Papers","DOI":"10.1016/S0967-0637(99)00105-3","ISSN":"0967-0637","issue":"7","journalAbbreviation":"Deep Sea Research Part I: Oceanographic Research Papers","language":"en","page":"1227-1245","source":"ScienceDirect","title":"Fragmentation of marine snow by swimming macrozooplankton: A new process impacting carbon cycling in the sea","title-short":"Fragmentation of marine snow by swimming macrozooplankton","volume":"47","author":[{"family":"Dilling","given":"Lisa"},{"family":"Alldredge","given":"Alice L"}],"issued":{"date-parts":[["2000",7,1]]}}},{"id":8996,"uris":["http://zotero.org/users/158097/items/HSH3FCCZ"],"uri":["http://zotero.org/users/158097/items/HSH3FCCZ"],"itemData":{"id":8996,"type":"article-journal","abstract":"ABSTRACT: The vast majority of carbon lost from ocean surface waters sinks as large, relatively rare, marine snow and fecal pellets. Fragmentation of these particles into more slowly sinking daughter particles has been proposed previously to partly explain the rapid loss of sinking carbon below the mixed layer. In this study we investigated 2 other less obvious potential consequences of aggregate disruption, namely the release of dissolved interstitial compounds upon fragmentation and accelerated degradation due to increased particle surface area. We found that upon fragmentation natural marine aggregates, ranging in size from 3 to 6 mm diameter, released dissolved organic carbon (DOC) (mean 0.12 μmol aggregate–1) and nitrate (mean of 0.013 μmol aggregate–1) into surrounding seawater, making these nutrients available to free-living biota. Filtration of whole aggregates failed to result in an equivalent release, suggesting that marine snow may not be as leaky as expected based on high aggregate porosity. Decomposition of aggregate particulate organic carbon (POC) to DOC was similar for whole and fragmented aggregates ranging from 0.6 to 0.9 μmol POC aggregate–1 d–1, resulting in calculated aggregate POC turnover times of 2 to 11 d. Remineralization of DOC was also similar for both aggregate treatments and suggested a tight coupling between solubilization and uptake by attached bacteria. Our results indicate that the longer residence times predicted for smaller aggregates in the mixed layer, rather than changes in decomposition rate, may be the most influential impact of aggregate fragmentation on reduction of particle flux to depth.","container-title":"Marine Ecology Progress Series","ISSN":"0171-8630","note":"tex.ids: goldthwaitEffectsPhysicalFragmentation2005a\npublisher: Inter-Research Science Center","page":"59-65","source":"JSTOR","title":"Effects of physical fragmentation on remineralization of marine snow","volume":"305","author":[{"family":"Goldthwait","given":"S. A."},{"family":"Carlson","given":"C. A."},{"family":"Henderson","given":"G. K."},{"family":"Alldredge","given":"A. L."}],"issued":{"date-parts":[["2005"]]}}}],"schema":"https://github.com/citation-style-language/schema/raw/master/csl-citation.json"} </w:instrText>
      </w:r>
      <w:r w:rsidR="0067346A" w:rsidRPr="00683EBA">
        <w:fldChar w:fldCharType="separate"/>
      </w:r>
      <w:r w:rsidR="0067346A" w:rsidRPr="00683EBA">
        <w:t>(Dilling &amp; Alldredge, 2000; Goldthwait et al., 2005)</w:t>
      </w:r>
      <w:r w:rsidR="0067346A" w:rsidRPr="00683EBA">
        <w:fldChar w:fldCharType="end"/>
      </w:r>
      <w:r w:rsidR="00314489" w:rsidRPr="00242542">
        <w:t>.</w:t>
      </w:r>
      <w:r w:rsidR="004D045E" w:rsidRPr="00242542">
        <w:t xml:space="preserve"> </w:t>
      </w:r>
      <w:r w:rsidR="00094676">
        <w:t xml:space="preserve">Disaggregation </w:t>
      </w:r>
      <w:r w:rsidR="004D045E">
        <w:t>can</w:t>
      </w:r>
      <w:r w:rsidR="00094676">
        <w:t xml:space="preserve"> reduce particle transfer efficiency, </w:t>
      </w:r>
      <w:r w:rsidR="004D045E">
        <w:t>because smaller particle</w:t>
      </w:r>
      <w:r w:rsidR="00094676">
        <w:t>s</w:t>
      </w:r>
      <w:r w:rsidR="004D045E">
        <w:t xml:space="preserve"> sink more slowly and so </w:t>
      </w:r>
      <w:r w:rsidR="00094676">
        <w:t>reside longer in</w:t>
      </w:r>
      <w:r w:rsidR="004D045E">
        <w:t xml:space="preserve"> mesopelagic, </w:t>
      </w:r>
      <w:r w:rsidR="00094676">
        <w:t xml:space="preserve">allowing </w:t>
      </w:r>
      <w:r w:rsidR="004D045E">
        <w:t xml:space="preserve">them to be consumed before reaching deep waters </w:t>
      </w:r>
      <w:r w:rsidR="009A3929">
        <w:fldChar w:fldCharType="begin"/>
      </w:r>
      <w:r w:rsidR="00CB548C">
        <w:instrText xml:space="preserve"> ADDIN ZOTERO_ITEM CSL_CITATION {"citationID":"nxSjc5Lq","properties":{"formattedCitation":"(Goldthwait et al., 2005; Lampitt et al., 1990; Noji et al., 1991; Poulsen &amp; Ki\\uc0\\u248{}rboe, 2005)","plainCitation":"(Goldthwait et al., 2005; Lampitt et al., 1990; Noji et al., 1991; Poulsen &amp; Kiørboe, 2005)","noteIndex":0},"citationItems":[{"id":8996,"uris":["http://zotero.org/users/158097/items/HSH3FCCZ"],"uri":["http://zotero.org/users/158097/items/HSH3FCCZ"],"itemData":{"id":8996,"type":"article-journal","abstract":"ABSTRACT: The vast majority of carbon lost from ocean surface waters sinks as large, relatively rare, marine snow and fecal pellets. Fragmentation of these particles into more slowly sinking daughter particles has been proposed previously to partly explain the rapid loss of sinking carbon below the mixed layer. In this study we investigated 2 other less obvious potential consequences of aggregate disruption, namely the release of dissolved interstitial compounds upon fragmentation and accelerated degradation due to increased particle surface area. We found that upon fragmentation natural marine aggregates, ranging in size from 3 to 6 mm diameter, released dissolved organic carbon (DOC) (mean 0.12 μmol aggregate–1) and nitrate (mean of 0.013 μmol aggregate–1) into surrounding seawater, making these nutrients available to free-living biota. Filtration of whole aggregates failed to result in an equivalent release, suggesting that marine snow may not be as leaky as expected based on high aggregate porosity. Decomposition of aggregate particulate organic carbon (POC) to DOC was similar for whole and fragmented aggregates ranging from 0.6 to 0.9 μmol POC aggregate–1 d–1, resulting in calculated aggregate POC turnover times of 2 to 11 d. Remineralization of DOC was also similar for both aggregate treatments and suggested a tight coupling between solubilization and uptake by attached bacteria. Our results indicate that the longer residence times predicted for smaller aggregates in the mixed layer, rather than changes in decomposition rate, may be the most influential impact of aggregate fragmentation on reduction of particle flux to depth.","container-title":"Marine Ecology Progress Series","ISSN":"0171-8630","note":"tex.ids: goldthwaitEffectsPhysicalFragmentation2005a\npublisher: Inter-Research Science Center","page":"59-65","source":"JSTOR","title":"Effects of physical fragmentation on remineralization of marine snow","volume":"305","author":[{"family":"Goldthwait","given":"S. A."},{"family":"Carlson","given":"C. A."},{"family":"Henderson","given":"G. K."},{"family":"Alldredge","given":"A. L."}],"issued":{"date-parts":[["2005"]]}}},{"id":9006,"uris":["http://zotero.org/users/158097/items/R7LASUHS"],"uri":["http://zotero.org/users/158097/items/R7LASUHS"],"itemData":{"id":9006,"type":"article-journal","abstract":"Copepod faecal pellets have often been considered as rapid transporters of material out of the euphotic zone. Laboratory experiments on their degradation and sinking rates support this view, but field data on the distribution and flux of pellets through the water colomn present contradictory evidence. We suggest that due to the exclusion of metazoans from previously published degradation experiments, such studies may have little relevance to the natural environments. In 1987/1988 we carried out experiments using adult copepods of mixed species but dominated byCentropages hamatus collected in Kiel Bight (FRG). We have demonstrated that copepods can be highly adept at breaking up their own pellets while ingesting only a small proportion, a behaviour we define as “coprorhexy”. The microbiota is probably unable to cause significant modification to faecal pellets before they are fragmented within a few hours of their production. Thereafter, microbial remineralisation will become important. Many of the “difficult” field data can be readily explained if the process of coprorhexy is taken into account and, indeed, breakage of large particles by crustacean zooplankton may be an important process in modifying material transport in the ocean. Copepods appear to perform coprorhexy by removing the peritrophic membrane with its attached bacterial flora and this may then be ingested. We speculate on the nutritional value of such a behaviour and the possible significance of “ghost” pellets, consisting of a membrane with little or no apparent solid content.","container-title":"Marine Biology","DOI":"10.1007/BF01313152","ISSN":"1432-1793","issue":"1","journalAbbreviation":"Mar. Biol.","language":"en","page":"15-23","source":"Springer Link","title":"What happens to zooplankton faecal pellets? Implications for material flux","title-short":"What happens to zooplankton faecal pellets?","volume":"104","author":[{"family":"Lampitt","given":"R. S."},{"family":"Noji","given":"T."},{"family":"Bodungen","given":"B.","non-dropping-particle":"von"}],"issued":{"date-parts":[["1990",2,1]]}}},{"id":9939,"uris":["http://zotero.org/users/158097/items/TA4DIWMS"],"uri":["http://zotero.org/users/158097/items/TA4DIWMS"],"itemData":{"id":9939,"type":"article-journal","abstract":"Experiments involving three species of copepods(Acartia clausi Giesbrecht 1889, Pseudocalanus elongatus Boeck 1872 and Calanusfinmarchicus Gunnerus 1765) incubated with freshly produced copepod faecal material were conducted and analyzed using automatic image analysis. For two species (A. clausi and C. finmarchicus) the bulk of faecal material was not ingested but was fragmented. This process, coprorhexy, was accompanied by a shift toward smaller particles in the particle size-spectrum. Increases in total volume of the faecal particles after incubation with these copepods led us to propose a process which we refer to as 'coprochaly', derived from the Greek xot/Vaoio,(a loosening, as of bandages). Coprochaly was promoted by manipulation of the faecal material by the copepods. For the third species (P.elongatus) coprorhexy and coprochaly were coupled with coprophagy (ingestion of faecal material). Calculations indicated that the combined effect of coprorhexy and coprochaly reduced sinking velocities of the faecal particles by up to 50%. These processes increase pelagic residency time of particles, increase substrate area for aerobic microbes and presumably enhance remineralization of particulate organic matter.","container-title":"Journal of the Marine Biological Association of the United Kingdom","DOI":"10.1017/S0025315400051717","ISSN":"1469-7769, 0025-3154","issue":"2","language":"en","note":"publisher: Cambridge University Press","page":"465-480","source":"Cambridge University Press","title":"Image Analysis of Faecal Material Grazed Upon by Three Species Of Copepods: Evidence For Coprorhexy, Coprophagy and Coprochaly","title-short":"Image Analysis of Faecal Material Grazed Upon by Three Species Of Copepods","volume":"71","author":[{"family":"Noji","given":"Thomas T."},{"family":"Estep","given":"Kenneth W."},{"family":"Macintyre","given":"Ferren"},{"family":"Norrbin","given":"Fredrika"}],"issued":{"date-parts":[["1991",5]]}}},{"id":9941,"uris":["http://zotero.org/users/158097/items/YDU7M282"],"uri":["http://zotero.org/users/158097/items/YDU7M282"],"itemData":{"id":9941,"type":"article-journal","abstract":"Decades of sediment trap studies have revealed that zooplankton fecal pellets constitute a much smaller fraction of the sedimentary flux than expected from the abundance of copepods and their anticipated production rates of fecal pellets. The explanation for this is thought to be coprophagy (ingestion) of fecal pellets by copepods. We examined fecal pellet clearance rate of Acartia tonsa and Temora longicornis and feeding behaviour of A. tonsa. Pellet clearance rates in A. tonsa and T. longicornis females were similar but low on their own pellets (11 to 22 ml female–1 d–1). Our own data together with observations compiled from the literature revealed that copepod fecal pellet clearance rates decrease with increasing relative pellet size and that all species can be described by a common relationship. In A. tonsa, the presence of alternative phytoplankton food increased pellet clearance rate. Direct observations revealed that this was accomplished through the modulating effect of phytoplankton on the feeding behaviour. In the absence of phytoplankton, A. tonsa is nonmotile but perceives sinking fecal pellets at distance. However, only a small fraction of the pellets that came within detection distance elicited an attack. In the presence of phytoplankton food, A. tonsa switched to suspension feeding, and all fecal pellets entrained in the feeding current were encountered. Independent of the feeding mode, fecal pellets were mainly degraded by fragmentation during rejection and only a small fraction was actually ingested (5%). The main impact of A. tonsa on the vertical flux of fecal pellets is therefore through coprorhexy (fragmentation) turning fecal pellets into smaller, slower-sinking particles.","container-title":"Marine Ecology Progress Series","DOI":"10.3354/meps299217","ISSN":"0171-8630, 1616-1599","journalAbbreviation":"Mar. Ecol. Prog. Ser.","language":"en","page":"217-227","source":"DOI.org (Crossref)","title":"Coprophagy and coprorhexy in the copepods Acartia tonsa and Temora longicornis: clearance rates and feeding behaviour","title-short":"Coprophagy and coprorhexy in the copepods Acartia tonsa and Temora longicornis","volume":"299","author":[{"family":"Poulsen","given":"Lk"},{"family":"Kiørboe","given":"T"}],"issued":{"date-parts":[["2005"]]}}}],"schema":"https://github.com/citation-style-language/schema/raw/master/csl-citation.json"} </w:instrText>
      </w:r>
      <w:r w:rsidR="009A3929">
        <w:fldChar w:fldCharType="separate"/>
      </w:r>
      <w:r w:rsidR="00CB548C" w:rsidRPr="00CB548C">
        <w:rPr>
          <w:szCs w:val="24"/>
        </w:rPr>
        <w:t>(Goldthwait et al., 2005; Lampitt et al., 1990; Noji et al., 1991; Poulsen &amp; Kiørboe, 2005)</w:t>
      </w:r>
      <w:r w:rsidR="009A3929">
        <w:fldChar w:fldCharType="end"/>
      </w:r>
      <w:r w:rsidR="004D045E">
        <w:t xml:space="preserve">. </w:t>
      </w:r>
      <w:r w:rsidR="00094676">
        <w:t>In</w:t>
      </w:r>
      <w:r w:rsidR="004D045E">
        <w:t xml:space="preserve"> some cases</w:t>
      </w:r>
      <w:r w:rsidR="00094676">
        <w:t>, disaggregation can</w:t>
      </w:r>
      <w:r w:rsidR="004D045E">
        <w:t xml:space="preserve"> explain around 50% of </w:t>
      </w:r>
      <w:r w:rsidR="00094676">
        <w:t xml:space="preserve">the particle </w:t>
      </w:r>
      <w:r w:rsidR="004D045E">
        <w:t xml:space="preserve">flux attenuation </w:t>
      </w:r>
      <w:r w:rsidR="00094676">
        <w:t xml:space="preserve">over depth </w:t>
      </w:r>
      <w:r w:rsidR="005475B7">
        <w:fldChar w:fldCharType="begin"/>
      </w:r>
      <w:r w:rsidR="00DF46B2">
        <w:instrText xml:space="preserve"> ADDIN ZOTERO_ITEM CSL_CITATION {"citationID":"x8F46Zs2","properties":{"formattedCitation":"(Briggs et al., 2020)","plainCitation":"(Briggs et al., 2020)","noteIndex":0},"citationItems":[{"id":9387,"uris":["http://zotero.org/users/158097/items/3SF3SFSZ"],"uri":["http://zotero.org/users/158097/items/3SF3SFSZ"],"itemData":{"id":9387,"type":"article-journal","abstract":"Breaking up is easy to do\nSinking particles transport carbon to the seafloor, where they are buried in sediments and either provide food for benthic organisms or sequester the carbon they contain. However, only </w:instrText>
      </w:r>
      <w:r w:rsidR="00DF46B2">
        <w:rPr>
          <w:rFonts w:ascii="Cambria Math" w:hAnsi="Cambria Math" w:cs="Cambria Math"/>
        </w:rPr>
        <w:instrText>∼</w:instrText>
      </w:r>
      <w:r w:rsidR="00DF46B2">
        <w:instrText xml:space="preserve">30% of the maximum flux reaches depths of a kilometer. This loss cannot be fully accounted for by current measurements. Briggs et al. used data collected by robotic Biogeochemical-Argo floats to quantify total mesopelagic fragmentation and found that this process accounts for roughly half of the observed flux loss (see the Perspective by Nayak and Twardowski). Fragmentation is thus perhaps the most important process controlling the remineralization of sinking organic carbon.\nScience, this issue p. 791; see also p. 738\nA critical driver of the ocean carbon cycle is the downward flux of sinking organic particles, which acts to lower the atmospheric carbon dioxide concentration. This downward flux is reduced by more than 70% in the mesopelagic zone (100 to 1000 meters of depth), but this loss cannot be fully accounted for by current measurements. For decades, it has been hypothesized that the missing loss could be explained by the fragmentation of large aggregates into small particles, although data to test this hypothesis have been lacking. In this work, using robotic observations, we quantified total mesopelagic fragmentation during 34 high-flux events across multiple ocean regions and found that fragmentation accounted for 49 ± 22% of the observed flux loss. Therefore, fragmentation may be the primary process controlling the sequestration of sinking organic carbon.\nRobotic measurements show that fragmentation of sinking particles exerts a major control on ocean CO2 storage.\nRobotic measurements show that fragmentation of sinking particles exerts a major control on ocean CO2 storage.","container-title":"Science","DOI":"10.1126/science.aay1790","ISSN":"0036-8075, 1095-9203","issue":"6479","language":"en","note":"publisher: American Association for the Advancement of Science\nsection: Report\nPMID: 32054763","page":"791-793","source":"science-sciencemag-org.proxy-um.researchport.umd.edu","title":"Major role of particle fragmentation in regulating biological sequestration of CO2 by the oceans","volume":"367","author":[{"family":"Briggs","given":"Nathan"},{"family":"Dall’Olmo","given":"Giorgio"},{"family":"Claustre","given":"Hervé"}],"issued":{"date-parts":[["2020",2,14]]}}}],"schema":"https://github.com/citation-style-language/schema/raw/master/csl-citation.json"} </w:instrText>
      </w:r>
      <w:r w:rsidR="005475B7">
        <w:fldChar w:fldCharType="separate"/>
      </w:r>
      <w:r w:rsidR="00DF46B2" w:rsidRPr="00DF46B2">
        <w:t>(Briggs et al., 2020)</w:t>
      </w:r>
      <w:r w:rsidR="005475B7">
        <w:fldChar w:fldCharType="end"/>
      </w:r>
      <w:r w:rsidR="007B69A1">
        <w:t>.</w:t>
      </w:r>
    </w:p>
    <w:p w14:paraId="00000019" w14:textId="580BA30D" w:rsidR="00104E87" w:rsidRDefault="0067346A" w:rsidP="00EF63F8">
      <w:r>
        <w:t>The migratory zooplankton that drive these mesopel</w:t>
      </w:r>
      <w:r w:rsidR="000B157A">
        <w:t>a</w:t>
      </w:r>
      <w:r>
        <w:t>gic processes</w:t>
      </w:r>
      <w:r w:rsidR="00743FA3">
        <w:t xml:space="preserve"> spend the night in the surface layer and migrate into the core of the OMZ during the day </w:t>
      </w:r>
      <w:r w:rsidR="006A4DDD" w:rsidRPr="00683EBA">
        <w:fldChar w:fldCharType="begin"/>
      </w:r>
      <w:r w:rsidR="006A4DDD" w:rsidRPr="00242542">
        <w:instrText xml:space="preserve"> ADDIN ZOTERO_ITEM CSL_CITATION {"citationID":"9pWwS66q","properties":{"formattedCitation":"(Bianchi et al., 2014)","plainCitation":"(Bianchi et al., 2014)","noteIndex":0},"citationItems":[{"id":7306,"uris":["http://zotero.org/users/158097/items/7V4MPVL5"],"uri":["http://zotero.org/users/158097/items/7V4MPVL5"],"itemData":{"id":7306,"type":"article-journal","abstract":"Measurements show that anaerobic ammonium oxidation with nitrite (anammox) is a major pathway of fixed nitrogen removal in the anoxic zones of the open ocean. Anammox requires a source of ammonium, which under anoxic conditions could be supplied by the breakdown of sinking organic matter via heterotrophic denitrification. However, at many locations where anammox is measured, denitrification rates are small or undetectable. Alternative sources of ammonium have been proposed to explain this paradox, for example through dissimilatory reduction of nitrate to ammonium and transport from anoxic sediments. However, the relevance of these sources in open-ocean anoxic zones is debated. Here, we bring to attention an additional source of ammonium, namely, the daytime excretion by zooplankton and micronekton migrating from the surface to anoxic waters. We use a synthesis of acoustic data to show that, where anoxic waters occur within the water column, most migrators spend the daytime within them. Although migrators export only a small fraction of primary production from the surface, they focus excretion within a confined depth range of anoxic water where particle input is small. Using a simple biogeochemical model, we suggest that, at those depths, the source of ammonium from organisms undergoing diel vertical migrations could exceed the release from particle remineralization, enhancing in situ anammox rates. The contribution of this previously overlooked process, and the numerous uncertainties surrounding it, call for further efforts to evaluate the role of animals in oxygen minimum zone biogeochemistry.","container-title":"Proceedings of the National Academy of Sciences","DOI":"10.1073/pnas.1410790111","ISSN":"0027-8424, 1091-6490","issue":"44","journalAbbreviation":"PNAS","language":"en","note":"PMID: 25288743","page":"15653-15658","source":"www.pnas.org","title":"Enhancement of anammox by the excretion of diel vertical migrators","volume":"111","author":[{"family":"Bianchi","given":"Daniele"},{"family":"Babbin","given":"Andrew R."},{"family":"Galbraith","given":"Eric D."}],"issued":{"date-parts":[["2014",11,4]]}}}],"schema":"https://github.com/citation-style-language/schema/raw/master/csl-citation.json"} </w:instrText>
      </w:r>
      <w:r w:rsidR="006A4DDD" w:rsidRPr="00683EBA">
        <w:fldChar w:fldCharType="separate"/>
      </w:r>
      <w:r w:rsidR="006A4DDD" w:rsidRPr="00683EBA">
        <w:t>(Bianchi et al., 2014)</w:t>
      </w:r>
      <w:r w:rsidR="006A4DDD" w:rsidRPr="00683EBA">
        <w:fldChar w:fldCharType="end"/>
      </w:r>
      <w:r w:rsidR="006A4DDD" w:rsidRPr="00242542">
        <w:t>.</w:t>
      </w:r>
      <w:r w:rsidR="004143EC" w:rsidRPr="00683EBA">
        <w:t>These</w:t>
      </w:r>
      <w:r w:rsidR="004143EC">
        <w:t xml:space="preserve"> organisms likely survive in ODZs by slowing their metabolic processes, but may supplement these with very efficient </w:t>
      </w:r>
      <w:r w:rsidR="00D96FCC">
        <w:t xml:space="preserve">oxygen </w:t>
      </w:r>
      <w:r w:rsidR="004143EC">
        <w:t>uptake and anaerobic metabolism</w:t>
      </w:r>
      <w:r w:rsidR="005127C5">
        <w:t xml:space="preserve"> </w:t>
      </w:r>
      <w:r w:rsidR="005127C5">
        <w:fldChar w:fldCharType="begin"/>
      </w:r>
      <w:r w:rsidR="005127C5">
        <w:instrText xml:space="preserve"> ADDIN ZOTERO_ITEM CSL_CITATION {"citationID":"AVQutxyU","properties":{"formattedCitation":"(Seibel, 2011)","plainCitation":"(Seibel, 2011)","noteIndex":0},"citationItems":[{"id":9938,"uris":["http://zotero.org/users/158097/items/P3JJUKK2"],"uri":["http://zotero.org/users/158097/items/P3JJUKK2"],"itemData":{"id":9938,"type":"article-journal","abstract":"The survival of oceanic organisms in oxygen minimum zones (OMZs) depends on their total oxygen demand and the capacities for oxygen extraction and transport, anaerobic ATP production and metabolic suppression. Anaerobic metabolism and metabolic suppression are required for daytime forays into the most extreme OMZs. Critical oxygen partial pressures are, within a range, evolved to match the minimum oxygen level to which a species is exposed. This fact demands that low oxygen habitats be defined by the biological response to low oxygen rather than by some arbitrary oxygen concentration. A broad comparative analysis of oxygen tolerance facilitates the identification of two oxygen thresholds that may prove useful for policy makers as OMZs expand due to climate change. Between these thresholds, specific physiological adaptations to low oxygen are required of virtually all species. The lower threshold represents a limit to evolved oxygen extraction capacity. Climate change that pushes oxygen concentrations below the lower threshold (~0.8</w:instrText>
      </w:r>
      <w:r w:rsidR="005127C5">
        <w:instrText xml:space="preserve">kPa) will certainly result in a transition from an ecosystem dominated by a diverse midwater fauna to one dominated by diel migrant biota that must return to surface waters at night. Animal physiology and, in particular, the response of animals to expanding hypoxia, is a critical, but understudied, component of biogeochemical cycles and oceanic ecology. Here, I discuss the definition of hypoxia and critical oxygen levels, review adaptations of animals to OMZs and discuss the capacity for, and prevalence of, metabolic suppression as a response to temporary residence in OMZs and the possible consequences of climate change on OMZ ecology.","container-title":"Journal of Experimental Biology","DOI":"10.1242/jeb.049171","ISSN":"1477-9145, 0022-0949","issue":"2","language":"en","page":"326-336","source":"DOI.org (Crossref)","title":"Critical oxygen levels and metabolic suppression in oceanic oxygen minimum zones","volume":"214","author":[{"family":"Seibel","given":"Brad A."}],"issued":{"date-parts":[["2011",1,15]]}}}],"schema":"https://github.com/citation-style-language/schema/raw/master/csl-citation.json"} </w:instrText>
      </w:r>
      <w:r w:rsidR="005127C5">
        <w:fldChar w:fldCharType="separate"/>
      </w:r>
      <w:r w:rsidR="005127C5" w:rsidRPr="005127C5">
        <w:t>(Seibel, 2011)</w:t>
      </w:r>
      <w:r w:rsidR="005127C5">
        <w:fldChar w:fldCharType="end"/>
      </w:r>
      <w:r w:rsidR="005127C5">
        <w:t>.</w:t>
      </w:r>
      <w:r w:rsidR="004143EC">
        <w:t xml:space="preserve"> Acoustic data suggest that zooplankton do not migrate as deeply </w:t>
      </w:r>
      <w:r w:rsidR="0092699A">
        <w:t xml:space="preserve">into ODZs </w:t>
      </w:r>
      <w:r w:rsidR="004143EC">
        <w:t>as they do</w:t>
      </w:r>
      <w:r w:rsidR="0092699A">
        <w:t xml:space="preserve"> into regions</w:t>
      </w:r>
      <w:r w:rsidR="004143EC">
        <w:t xml:space="preserve"> where ODZs are </w:t>
      </w:r>
      <w:r w:rsidR="005127C5">
        <w:t>absent</w:t>
      </w:r>
      <w:r w:rsidR="004143EC">
        <w:t xml:space="preserve"> (Bianchi et al. 2011)</w:t>
      </w:r>
      <w:r w:rsidR="0092699A">
        <w:t>. N</w:t>
      </w:r>
      <w:r w:rsidR="004143EC">
        <w:t>ew evidence suggests that in ODZ regions with shallower oxyclines</w:t>
      </w:r>
      <w:r w:rsidR="000B157A">
        <w:t>,</w:t>
      </w:r>
      <w:r w:rsidR="004143EC">
        <w:t xml:space="preserve"> </w:t>
      </w:r>
      <w:r w:rsidR="00683EBA">
        <w:t>night-time</w:t>
      </w:r>
      <w:r w:rsidR="0092699A">
        <w:t xml:space="preserve"> </w:t>
      </w:r>
      <w:r w:rsidR="004143EC">
        <w:t xml:space="preserve">migration depth remains the same but </w:t>
      </w:r>
      <w:r w:rsidR="00107A2B">
        <w:t xml:space="preserve">the depth where the organisms spend the </w:t>
      </w:r>
      <w:r w:rsidR="00683EBA">
        <w:t>day</w:t>
      </w:r>
      <w:r w:rsidR="00107A2B">
        <w:t xml:space="preserve"> is compressed</w:t>
      </w:r>
      <w:r w:rsidR="00A7061D">
        <w:t xml:space="preserve"> </w:t>
      </w:r>
      <w:r w:rsidR="00A7061D">
        <w:fldChar w:fldCharType="begin"/>
      </w:r>
      <w:r w:rsidR="00A7061D">
        <w:instrText xml:space="preserve"> ADDIN ZOTERO_ITEM CSL_CITATION {"citationID":"GH2MzZcB","properties":{"formattedCitation":"(Wishner et al., 2020)","plainCitation":"(Wishner et al., 2020)","noteIndex":0},"citationItems":[{"id":9391,"uris":["http://zotero.org/users/158097/items/XPATQHFB"],"uri":["http://zotero.org/users/158097/items/XPATQHFB"],"itemData":{"id":9391,"type":"article-journal","abstract":"Abstract. Increasing deoxygenation (loss of oxygen) of the ocean, including\nexpansion of oxygen minimum zones (OMZs), is a potentially important\nconsequence of global warming. We examined present-day variability of\nvertical distributions of 23 calanoid copepod species in the Eastern\nTropical North Pacific (ETNP) living in locations with different water\ncolumn oxygen profiles and OMZ intensity (lowest oxygen concentration and\nits vertical extent in a profile). Copepods and hydrographic data were\ncollected in vertically stratified day and night MOCNESS (Multiple Opening/Closing Net and Environmental Sensing System) tows (0–1000 m)\nduring four cruises over a decade (2007–2017) that sampled four ETNP\nlocations: Costa Rica Dome, Tehuantepec Bowl, and two oceanic sites further\nnorth (21–22</w:instrText>
      </w:r>
      <w:r w:rsidR="00A7061D">
        <w:rPr>
          <w:rFonts w:ascii="Cambria Math" w:hAnsi="Cambria Math" w:cs="Cambria Math"/>
        </w:rPr>
        <w:instrText>∘</w:instrText>
      </w:r>
      <w:r w:rsidR="00A7061D">
        <w:instrText xml:space="preserve"> N) off Mexico. The sites had different\nvertical oxygen profiles: some with a shallow mixed layer, abrupt\nthermocline, and extensive very low oxygen OMZ core; and others with a more\ngradual vertical development of the OMZ (broad mixed layer and upper\noxycline zone) and a less extensive OMZ core where oxygen was not as low.\nCalanoid copepod species (including examples from the genera Eucalanus,\nPleuromamma, and Lucicutia) demonstrated different distributional strategies (implying different\nphysiological characteristics) associated with this variability. We\nidentified sets of species that (1) changed their vertical distributions and depth of maximum abundance associated with the depth and intensity of the\nOMZ and its oxycline inflection points; (2) shifted their depth of diapause;\n(3) adjusted their diel vertical migration, especially the nighttime upper\ndepth; or (4) expanded or contracted their depth range within the mixed\nlayer and upper part of the thermocline in association with the thickness of\nthe aerobic epipelagic zone (habitat compression concept). These\ndistribution depths changed by tens to hundreds of meters depending on the\nspecies, oxygen profile, and phenomenon. For example, at the lower oxycline,\nthe depth of maximum abundance for Lucicutia hulsemannae shifted from </w:instrText>
      </w:r>
      <w:r w:rsidR="00A7061D">
        <w:rPr>
          <w:rFonts w:ascii="Cambria Math" w:hAnsi="Cambria Math" w:cs="Cambria Math"/>
        </w:rPr>
        <w:instrText>∼</w:instrText>
      </w:r>
      <w:r w:rsidR="00A7061D">
        <w:instrText>600 to\n</w:instrText>
      </w:r>
      <w:r w:rsidR="00A7061D">
        <w:rPr>
          <w:rFonts w:ascii="Cambria Math" w:hAnsi="Cambria Math" w:cs="Cambria Math"/>
        </w:rPr>
        <w:instrText>∼</w:instrText>
      </w:r>
      <w:r w:rsidR="00A7061D">
        <w:instrText>800 m, and the depth of diapause for Eucalanus inermis shifted from\n</w:instrText>
      </w:r>
      <w:r w:rsidR="00A7061D">
        <w:rPr>
          <w:rFonts w:ascii="Cambria Math" w:hAnsi="Cambria Math" w:cs="Cambria Math"/>
        </w:rPr>
        <w:instrText>∼</w:instrText>
      </w:r>
      <w:r w:rsidR="00A7061D">
        <w:instrText xml:space="preserve">500 to </w:instrText>
      </w:r>
      <w:r w:rsidR="00A7061D">
        <w:rPr>
          <w:rFonts w:ascii="Cambria Math" w:hAnsi="Cambria Math" w:cs="Cambria Math"/>
        </w:rPr>
        <w:instrText>∼</w:instrText>
      </w:r>
      <w:r w:rsidR="00A7061D">
        <w:instrText>775 m, in an expanded OMZ compared\nto a thinner OMZ, but remained at similar low oxygen levels in both\nsituations. These species or life stages are examples of “hypoxiphilic”\ntaxa. For the migrating copepod Pleuromamma abdominalis, its nighttime depth was shallow\n(</w:instrText>
      </w:r>
      <w:r w:rsidR="00A7061D">
        <w:rPr>
          <w:rFonts w:ascii="Cambria Math" w:hAnsi="Cambria Math" w:cs="Cambria Math"/>
        </w:rPr>
        <w:instrText>∼</w:instrText>
      </w:r>
      <w:r w:rsidR="00A7061D">
        <w:instrText>20 m) when the aerobic mixed layer was thin and the low-oxygen OMZ broad, but it was much deeper (</w:instrText>
      </w:r>
      <w:r w:rsidR="00A7061D">
        <w:rPr>
          <w:rFonts w:ascii="Cambria Math" w:hAnsi="Cambria Math" w:cs="Cambria Math"/>
        </w:rPr>
        <w:instrText>∼</w:instrText>
      </w:r>
      <w:r w:rsidR="00A7061D">
        <w:instrText xml:space="preserve">100 m) when the mixed\nlayer and higher oxygen extended deeper; daytime depth in both situations\nwas </w:instrText>
      </w:r>
      <w:r w:rsidR="00A7061D">
        <w:rPr>
          <w:rFonts w:ascii="Cambria Math" w:hAnsi="Cambria Math" w:cs="Cambria Math"/>
        </w:rPr>
        <w:instrText>∼</w:instrText>
      </w:r>
      <w:r w:rsidR="00A7061D">
        <w:instrText xml:space="preserve">300 m. Because temperature decreased with depth, these\ndistributional depth shifts had metabolic implications. The upper ocean to mesopelagic depth range encompasses a complex interwoven\necosystem characterized by intricate relationships among its inhabitants and\ntheir environment. It is a critically important zone for oceanic\nbiogeochemical and export processes and hosts key food web components for\ncommercial fisheries. Among the zooplankton, there will likely be winners\nand losers with increasing ocean deoxygenation as species cope with\nenvironmental change. Changes in individual copepod species abundances,\nvertical distributions, and life history strategies may create potential\nperturbations to these intricate food webs and processes. Present-day\nvariability provides a window into future scenarios and potential effects of\ndeoxygenation.","container-title":"Biogeosciences","DOI":"10.5194/bg-17-2315-2020","ISSN":"1726-4189","issue":"8","journalAbbreviation":"Biogeosciences","language":"en","page":"2315-2339","source":"DOI.org (Crossref)","title":"Ocean deoxygenation and copepods: coping with oxygen minimum zone variability","title-short":"Ocean deoxygenation and copepods","volume":"17","author":[{"family":"Wishner","given":"Karen F."},{"family":"Seibel","given":"Brad"},{"family":"Outram","given":"Dawn"}],"issued":{"date-parts":[["2020",4,24]]}}}],"schema":"https://github.com/citation-style-language/schema/raw/master/csl-citation.json"} </w:instrText>
      </w:r>
      <w:r w:rsidR="00A7061D">
        <w:fldChar w:fldCharType="separate"/>
      </w:r>
      <w:r w:rsidR="00A7061D" w:rsidRPr="00A7061D">
        <w:t>(Wishner et al., 2020)</w:t>
      </w:r>
      <w:r w:rsidR="00A7061D">
        <w:fldChar w:fldCharType="end"/>
      </w:r>
      <w:r w:rsidR="00107A2B">
        <w:t xml:space="preserve">. The rates </w:t>
      </w:r>
      <w:r w:rsidR="00BA0191">
        <w:t>at</w:t>
      </w:r>
      <w:r w:rsidR="00107A2B">
        <w:t xml:space="preserve"> which </w:t>
      </w:r>
      <w:r w:rsidR="000B157A">
        <w:t>z</w:t>
      </w:r>
      <w:r w:rsidR="00107A2B">
        <w:t>ooplankton</w:t>
      </w:r>
      <w:r w:rsidR="0092699A">
        <w:t xml:space="preserve"> </w:t>
      </w:r>
      <w:r w:rsidR="00107A2B">
        <w:t>transport, repackage and disaggregate particles in ODZs are difficult to measure and therefore poorly constrained</w:t>
      </w:r>
      <w:r w:rsidR="002C3808">
        <w:t xml:space="preserve">. </w:t>
      </w:r>
      <w:r w:rsidR="002C3808" w:rsidRPr="00242542">
        <w:t>Despite the</w:t>
      </w:r>
      <w:r w:rsidR="002C3808" w:rsidRPr="00683EBA">
        <w:t xml:space="preserve"> importance of zooplankton mediated processes to global carbon flux, zooplankton are often missing from models of particle transfer.</w:t>
      </w:r>
    </w:p>
    <w:p w14:paraId="0000001B" w14:textId="709C5E49" w:rsidR="00104E87" w:rsidRDefault="005127C5" w:rsidP="00EF63F8">
      <w:r>
        <w:t>Current</w:t>
      </w:r>
      <w:r w:rsidR="00CE0605">
        <w:t xml:space="preserve"> m</w:t>
      </w:r>
      <w:r w:rsidR="004D045E">
        <w:t xml:space="preserve">odels of particle transfer through the mesopelagic </w:t>
      </w:r>
      <w:r w:rsidR="004D045E" w:rsidRPr="00242542">
        <w:t>ocean</w:t>
      </w:r>
      <w:r w:rsidR="004D045E">
        <w:t xml:space="preserve"> predict that particle size, ocean temperature, and oxygen concentrations are the dominant factors </w:t>
      </w:r>
      <w:r w:rsidR="00BA0191">
        <w:t xml:space="preserve">controlling </w:t>
      </w:r>
      <w:r w:rsidR="004D045E">
        <w:t xml:space="preserve">particle flux attenuation </w:t>
      </w:r>
      <w:r w:rsidR="00750A5E">
        <w:fldChar w:fldCharType="begin"/>
      </w:r>
      <w:r w:rsidR="00DF46B2">
        <w:instrText xml:space="preserve"> ADDIN ZOTERO_ITEM CSL_CITATION {"citationID":"Aj3QjFSN","properties":{"formattedCitation":"(Cram et al., 2018; DeVries &amp; Weber, 2017)","plainCitation":"(Cram et al., 2018; DeVries &amp; Weber, 2017)","noteIndex":0},"citationItems":[{"id":7302,"uris":["http://zotero.org/users/158097/items/ED3B4FEN"],"uri":["http://zotero.org/users/158097/items/ED3B4FEN"],"itemData":{"id":7302,"type":"article-journal","abstract":"The “transfer efﬁciency” of organic particles from the surface to depth is a critical determinant of ocean carbon sequestration. Recently, direct observations and geochemical analyses have revealed a systematic geographical pattern of transfer efﬁciency, which is highest in high latitude regions and lowest in the subtropical gyres. We evaluate the possible causes of this pattern using a mechanistic model of sinking particle dynamics. The model represents the size distribution of particles, the effects of mineral ballast, seawater temperature (which inﬂuences both particle settling velocity and microbial metabolic rates), and O2. Parameters are optimized within reasonable ranges to best match the observational constraints. Our model shows that no single factor can explain the observed pattern of transfer efﬁciency, but the biological effect of temperature on remineralization rate and particle size effects together can reproduce most of the regional variability with both factors contributing to low transfer efﬁciency in the subtropical gyres and high transfer efﬁciency in high latitudes. Particle density from mineral ballast has a similar directional effect to temperature and size but plays a substantially smaller role in our optimum solution, due to the opposing patterns of silicate and calcium carbonate ballasting. Oxygen effects modestly improved model ﬁt by depressing remineralization rates and thus increasing transfer efﬁciency in the Eastern Tropical Paciﬁc. Our model implies that climate-driven changes to upper ocean temperature and associated changes in surface plankton size distribution would reduce the carbon sequestration efﬁciency in a warmer ocean.","container-title":"Global Biogeochemical Cycles","DOI":"10.1029/2017GB005710","ISSN":"08866236","issue":"5","language":"en","page":"858-876","source":"Crossref","title":"The Role of Particle Size, Ballast, Temperature, and Oxygen in the Sinking Flux to the Deep Sea","volume":"32","author":[{"family":"Cram","given":"Jacob A."},{"family":"Weber","given":"Thomas"},{"family":"Leung","given":"Shirley W."},{"family":"McDonnell","given":"Andrew M. P."},{"family":"Liang","given":"Jun-Hong"},{"family":"Deutsch","given":"Curtis"}],"issued":{"date-parts":[["2018",5]]}}},{"id":7481,"uris":["http://zotero.org/users/158097/items/C44P754W"],"uri":["http://zotero.org/users/158097/items/C44P754W"],"itemData":{"id":7481,"type":"article-journal","abstract":"The ocean's biological pump transfers carbon from the surface euphotic zone into the deep ocean, reducing the atmospheric CO2 concentration. Despite its climatic importance, there are large uncertainties in basic metrics of the biological pump. Previous estimates of the strength of the biological pump, as measured by the amount of organic carbon exported from the euphotic zone, range from about 4–12 Pg C yr−1. The fate of exported carbon, in terms of how efficiently it is transferred into the deep ocean, is even more uncertain. Here we present a new model of the biological pump that assimilates satellite and oceanographic tracer observations to constrain rates and patterns of organic matter production, export and remineralization in the ocean. The data-assimilated model predicts a global particulate organic carbon (POC) flux out of the euphotic zone of </w:instrText>
      </w:r>
      <w:r w:rsidR="00DF46B2">
        <w:rPr>
          <w:rFonts w:ascii="Cambria Math" w:hAnsi="Cambria Math" w:cs="Cambria Math"/>
        </w:rPr>
        <w:instrText>∼</w:instrText>
      </w:r>
      <w:r w:rsidR="00DF46B2">
        <w:instrText xml:space="preserve">9 Pg C yr−1. The particle export ratio (the ratio of POC export to net primary production) is highest at high latitudes and lowest at low latitudes, but low-latitude export is greater than predicted by previous models, in better agreement with observed patterns of long-term carbon export. Particle transfer efficiency (Teff) through the mesopelagic zone is controlled by temperature and oxygen, with highest Teff for high-latitude regions and oxygen minimum zones. In contrast, Teff in the deep ocean (below 1000 m) is controlled by particle sinking speed, with highest deep-ocean Teff below the subtropical gyres. These results emphasize the utility of both remote sensing and oceanographic tracer observations for constraining the operation of the biological pump.","container-title":"Global Biogeochemical Cycles","DOI":"10.1002/2016GB005551","ISSN":"1944-9224","journalAbbreviation":"Global Biogeochem. Cycles","language":"en","page":"2016GB005551","source":"Wiley Online Library","title":"The export and fate of organic matter in the ocean: New constraints from combining satellite and oceanographic tracer observations","title-short":"The export and fate of organic matter in the ocean","author":[{"family":"DeVries","given":"Timothy"},{"family":"Weber","given":"Thomas"}],"issued":{"date-parts":[["2017",1,1]]}}}],"schema":"https://github.com/citation-style-language/schema/raw/master/csl-citation.json"} </w:instrText>
      </w:r>
      <w:r w:rsidR="00750A5E">
        <w:fldChar w:fldCharType="separate"/>
      </w:r>
      <w:r w:rsidR="00DF46B2" w:rsidRPr="00DF46B2">
        <w:t>(Cram et al., 2018; DeVries &amp; Weber, 2017)</w:t>
      </w:r>
      <w:r w:rsidR="00750A5E">
        <w:fldChar w:fldCharType="end"/>
      </w:r>
      <w:r w:rsidR="00F06FFB">
        <w:t xml:space="preserve">. </w:t>
      </w:r>
      <w:r w:rsidR="004D045E">
        <w:t xml:space="preserve">These models, however, do not account for active transport or disaggregation by zooplankton. As a result of this assumption, the models predict that small particles preferentially attenuate with depth, which is often not borne out by observations </w:t>
      </w:r>
      <w:r w:rsidR="00750A5E">
        <w:fldChar w:fldCharType="begin"/>
      </w:r>
      <w:r w:rsidR="00DF46B2">
        <w:instrText xml:space="preserve"> ADDIN ZOTERO_ITEM CSL_CITATION {"citationID":"WjaqX9Bc","properties":{"formattedCitation":"(Durkin et al., 2015)","plainCitation":"(Durkin et al., 2015)","noteIndex":0},"citationItems":[{"id":7464,"uris":["http://zotero.org/users/158097/items/J3X56QPR"],"uri":["http://zotero.org/users/158097/items/J3X56QPR"],"itemData":{"id":7464,"type":"article-journal","abstract":"Carbon and nutrients are transported out of the surface ocean and sequestered at depth by sinking particles. Sinking particle sizes span many orders of magnitude and the relative influence of small particles on carbon export compared to large particles has not been resolved. To determine the influence of particle size on carbon export, the flux of both small (11–64μm) and large (&gt;64μm) particles in the upper mesopelagic was examined during 5 cruises of the Bermuda Atlantic Time Series (BATS) in the Sargasso Sea using neutrally buoyant sediment traps mounted with tubes containing polyacrylamide gel layers and tubes containing a poisoned brine layer. Particles were also collected in surface-tethered, free-floating traps at higher carbon flux locations in the tropical and subtropical South Atlantic Ocean. Particle sizes spanning three orders of magnitude were resolved in gel samples, included sinking particles as small as 11μm. At BATS, the number flux of small particles tended to increase with depth, whereas the number flux of large particles tended to decrease with depth. The carbon content of different sized particles could not be modeled by a single set of parameters because the particle composition varied across locations and over time. The modeled carbon flux by small particles at BATS, including all samples and depths, was 39±20% of the modeled total carbon flux, and the percentage increased with depth in 4 out of the 5months sampled. These results indicate that small particles (&lt;64μm) are actively settling in the water column and are an important contributor to carbon flux throughout the mesopelagic. Observations and models that overlook these particles will underestimate the vertical flux of organic matter in the ocean.","collection-title":"Particles in aquatic environments: from invisible exopolymers to sinking aggregates","container-title":"Marine Chemistry","DOI":"10.1016/j.marchem.2015.02.011","ISSN":"0304-4203","journalAbbreviation":"Marine Chemistry","note":"tex.ids= durkinObservationsCarbonExport2015a","page":"72-81","source":"ScienceDirect","title":"Observations of carbon export by small sinking particles in the upper mesopelagic","volume":"175","author":[{"family":"Durkin","given":"Colleen A."},{"family":"Estapa","given":"Margaret L."},{"family":"Buesseler","given":"Ken O."}],"issued":{"date-parts":[["2015",10,20]]}}}],"schema":"https://github.com/citation-style-language/schema/raw/master/csl-citation.json"} </w:instrText>
      </w:r>
      <w:r w:rsidR="00750A5E">
        <w:fldChar w:fldCharType="separate"/>
      </w:r>
      <w:r w:rsidR="00DF46B2" w:rsidRPr="00DF46B2">
        <w:t>(Durkin et al., 2015)</w:t>
      </w:r>
      <w:r w:rsidR="00750A5E">
        <w:fldChar w:fldCharType="end"/>
      </w:r>
      <w:r w:rsidR="004D045E">
        <w:t>. Therefore</w:t>
      </w:r>
      <w:r w:rsidR="00750A5E">
        <w:t>,</w:t>
      </w:r>
      <w:r w:rsidR="004D045E">
        <w:t xml:space="preserve"> these models’ predictions provide a useful null hypothesis of expected particle size distributions in the absence of zooplankton effects, which can be compared to observed distributions of particles to explore the magnitude of zooplankton effects.</w:t>
      </w:r>
    </w:p>
    <w:p w14:paraId="7E35BD0E" w14:textId="3847F692" w:rsidR="00AA09FA" w:rsidRDefault="004D045E" w:rsidP="00AA09FA">
      <w:r>
        <w:lastRenderedPageBreak/>
        <w:t xml:space="preserve">Underwater vision profilers </w:t>
      </w:r>
      <w:r w:rsidR="007262B8">
        <w:t xml:space="preserve">are </w:t>
      </w:r>
      <w:r w:rsidR="00750A5E">
        <w:t>cameras</w:t>
      </w:r>
      <w:r>
        <w:t xml:space="preserve"> that can count and size many particles over large water volumes </w:t>
      </w:r>
      <w:r w:rsidR="00750A5E">
        <w:fldChar w:fldCharType="begin"/>
      </w:r>
      <w:r w:rsidR="00DF46B2">
        <w:instrText xml:space="preserve"> ADDIN ZOTERO_ITEM CSL_CITATION {"citationID":"4R0VWLil","properties":{"formattedCitation":"(Picheral et al., 2010)","plainCitation":"(Picheral et al., 2010)","noteIndex":0},"citationItems":[{"id":7476,"uris":["http://zotero.org/users/158097/items/QPBF7PYX"],"uri":["http://zotero.org/users/158097/items/QPBF7PYX"],"itemData":{"id":7476,"type":"article-journal","abstract":"The Underwater Vision Profiler (UVP) was developed to quantify the vertical distribution of macroscopic particles and zooplankton &gt; 100 mm in size. The smaller size limit is fixed by optical resolution, whereas the larger size limit is determined by the volume of water illuminated per image. The new fifth generation instrument (UVP5) is compact (30 kg in air) and operates either as a stand-alone instrument with an independent power supply for use on a mooring or free-drifting array, or as a component of a Conductivity, Temperature, and Depth (CTD)-rosette package. Images are recorded at a frequency up to 6 Hz. If the UVP5 is interfaced with a CTD, these images are acquired and analyzed in real time. Images are recorded every 20 cm at the 1 m s−1 lowering speed. The current maximum deployment depth is 3000 m. The recorded volume per image is 1.02 L, and the conversion equation from pixel area to size in mm2 is Sm=0.003Sp1.3348 where Sp is the surface of the particle in pixels and Sm the surface in mm2. Comparisons between the earlier UVP versions and UVP5 indicate that images ranging in size from 105 µm to 2.66 mm are identical so historical and contemporary data sets can be compared.","container-title":"Limnology and Oceanography: Methods","DOI":"10.4319/lom.2010.8.462","ISSN":"1541-5856","issue":"9","journalAbbreviation":"Limnol. Oceanogr. Methods","language":"en","page":"462-473","source":"Wiley Online Library","title":"The Underwater Vision Profiler 5: An advanced instrument for high spatial resolution studies of particle size spectra and zooplankton","title-short":"The Underwater Vision Profiler 5","volume":"8","author":[{"family":"Picheral","given":"Marc"},{"family":"Guidi","given":"Lionel"},{"family":"Stemmann","given":"Lars"},{"family":"Karl","given":"David M."},{"family":"Iddaoud","given":"Ghizlaine"},{"family":"Gorsky","given":"Gabriel"}],"issued":{"date-parts":[["2010",9,1]]}}}],"schema":"https://github.com/citation-style-language/schema/raw/master/csl-citation.json"} </w:instrText>
      </w:r>
      <w:r w:rsidR="00750A5E">
        <w:fldChar w:fldCharType="separate"/>
      </w:r>
      <w:r w:rsidR="00DF46B2" w:rsidRPr="00DF46B2">
        <w:t>(Picheral et al., 2010)</w:t>
      </w:r>
      <w:r w:rsidR="00750A5E">
        <w:fldChar w:fldCharType="end"/>
      </w:r>
      <w:r>
        <w:t xml:space="preserve"> </w:t>
      </w:r>
      <w:r w:rsidR="007262B8">
        <w:t>and</w:t>
      </w:r>
      <w:r>
        <w:t xml:space="preserve"> provide valuable information about particle distributions and transport. When deployed in concert with particle traps in some regions, they can be used to predict flux in other regions where traps have not been deployed </w:t>
      </w:r>
      <w:r w:rsidR="00750A5E">
        <w:fldChar w:fldCharType="begin"/>
      </w:r>
      <w:r w:rsidR="00DF46B2">
        <w:instrText xml:space="preserve"> ADDIN ZOTERO_ITEM CSL_CITATION {"citationID":"s0w9Ym2l","properties":{"formattedCitation":"(Guidi et al., 2008; Kiko et al., 2020)","plainCitation":"(Guidi et al., 2008; Kiko et al., 2020)","noteIndex":0},"citationItems":[{"id":7315,"uris":["http://zotero.org/users/158097/items/Q8RBFZKG"],"uri":["http://zotero.org/users/158097/items/Q8RBFZKG"],"itemData":{"id":7315,"type":"article-journal","abstract":"Large aggregates commonly named “marine snow” are difficult to collect and study because of their fragile nature, but they make up the largest fraction of vertical carbon flux in the ocean. Developments in imaging sensors and computer systems have facilitated the development of in situ image acquisition systems that can be used to produce profiles of aggregate size distribution and abundance. However, it is difficult to collect information on the different properties of particles, such as their composition, from in situ images. In this paper, we relate sediment trap data to particle size (d) distributions to estimate the vertical fluxes (F) of mass, particulate organic carbon (POC), particulate inorganic carbon (PIC) and particulate organic nitrogen (PON) using simple power relationships ( F = A d b ). Mean aggregate fractal dimension of 2.3 and a size-dependent settling speed are determined from the flux estimations. We have used these relationships to map the distribution of mass flux along 180°W in the equatorial Pacific. Similar mass fluxes below the euphotic zone have been reported along 150°W for the same period with conventional sediment traps, supporting the accuracy of these relationships. The high spatial resolution of sedimentation processes studied in situ with the Underwater Video Profiler allowed us to undertake a detailed study of the role of physical processes in vertical fluxes.","container-title":"Deep Sea Research Part I: Oceanographic Research Papers","DOI":"10.1016/j.dsr.2008.05.014","ISSN":"0967-0637","issue":"10","journalAbbreviation":"Deep Sea Research Part I: Oceanographic Research Papers","page":"1364-1374","source":"ScienceDirect","title":"Relationship between particle size distribution and flux in the mesopelagic zone","volume":"55","author":[{"family":"Guidi","given":"Lionel"},{"family":"Jackson","given":"George A."},{"family":"Stemmann","given":"Lars"},{"family":"Miquel","given":"Juan Carlos"},{"family":"Picheral","given":"Marc"},{"family":"Gorsky","given":"Gabriel"}],"issued":{"date-parts":[["2008",10]]}}},{"id":8944,"uris":["http://zotero.org/users/158097/items/DWVNRJ7K"],"uri":["http://zotero.org/users/158097/items/DWVNRJ7K"],"itemData":{"id":8944,"type":"article-journal","abstract":"Zooplankton organisms are a central part of pelagic ecosystems. They feed on all kinds of particulate matter and their egested fecal pellets contribute substantially to the passive sinking ﬂux to depth. Some zooplankton species also conduct diel vertical migrations (DVMs) between the surface layer (where they feed at nighttime) and midwater depth (where they hide at daytime from predation). These DVMs cause the active export of organic and inorganic matter from the surface layer as zooplankton organisms excrete, defecate, respire, die, and are preyed upon at depth. In the Eastern Tropical North Atlantic (ETNA), the daytime distribution depth of many migrators (300–600 m) coincides with an expanding and intensifying oxygen minimum zone (OMZ). We here assess the day and night-time biomass distribution of mesozooplankton with an equivalent spherical diameter of 0.39–20 mm in three regions of the ETNA, calculate the DVM-mediated ﬂuxes and compare these to particulate matter ﬂuxes and other biogeochemical processes. Integrated mesozooplankton biomass in the ETNA region is about twice as high at a central OMZ location (cOMZ; 11◦ N, 21◦ W) compared to the Cape Verde Ocean Observatory (CVOO; 17.6◦ N, 24.3◦ W) and an oligotrophic location at 5◦ N, 23◦ W (5N). An Intermediate Particle Maximum (IPM) is particularly strong at cOMZ compared to the other regions. This IPM seems to be related to DVM activity. Zooplankton DVM was found to be responsible for about 31–41% of nitrogen loss from the upper 200m of the water column. Gut ﬂux and mortality make up about 31% of particulate matter supply to the 300–600 m depth layer at cOMZ, whereas it makes up about 32% and 41% at CVOO and 5N, respectively. Resident and migrant zooplankton are responsible for about 7–27% of the total oxygen demand at 300–600 m depth. Changes in zooplankton abundance and migration behavior due to decreasing oxygen levels at midwater depth could therefore alter the elemental cycling of oxygen and carbon in the ETNA OMZ and impact the removal of nitrogen from the surface layer.","container-title":"Frontiers in Marine Science","DOI":"10.3389/fmars.2020.00358","ISSN":"2296-7745","language":"en","note":"tex.ids: kikoZooplanktonMediatedFluxesEastern2020a","source":"Crossref","title":"Zooplankton-Mediated Fluxes in the Eastern Tropical North Atlantic","URL":"https://www.frontiersin.org/article/10.3389/fmars.2020.00358/full","volume":"7","author":[{"family":"Kiko","given":"Rainer"},{"family":"Brandt","given":"Peter"},{"family":"Christiansen","given":"Svenja"},{"family":"Faustmann","given":"Jannik"},{"family":"Kriest","given":"Iris"},{"family":"Rodrigues","given":"Elizandro"},{"family":"Schütte","given":"Florian"},{"family":"Hauss","given":"Helena"}],"accessed":{"date-parts":[["2020",12,12]]},"issued":{"date-parts":[["2020",5,29]]}}}],"schema":"https://github.com/citation-style-language/schema/raw/master/csl-citation.json"} </w:instrText>
      </w:r>
      <w:r w:rsidR="00750A5E">
        <w:fldChar w:fldCharType="separate"/>
      </w:r>
      <w:r w:rsidR="00DF46B2" w:rsidRPr="00DF46B2">
        <w:t>(Guidi et al., 2008; Kiko et al., 2020)</w:t>
      </w:r>
      <w:r w:rsidR="00750A5E">
        <w:fldChar w:fldCharType="end"/>
      </w:r>
      <w:r>
        <w:t>. Connecting UVP and trap data can furthermore inform about</w:t>
      </w:r>
      <w:r w:rsidR="006E0668">
        <w:t xml:space="preserve"> total particle flux variability across space and time,</w:t>
      </w:r>
      <w:r>
        <w:t xml:space="preserve"> relationships between particle size, biomass, composition, and sinking speed, as well as the contributions of the </w:t>
      </w:r>
      <w:r w:rsidRPr="00242542">
        <w:t xml:space="preserve">different particle sizes to flux </w:t>
      </w:r>
      <w:r w:rsidR="006E0668" w:rsidRPr="00242542">
        <w:fldChar w:fldCharType="begin"/>
      </w:r>
      <w:r w:rsidR="00DF46B2" w:rsidRPr="00242542">
        <w:instrText xml:space="preserve"> ADDIN ZOTERO_ITEM CSL_CITATION {"citationID":"3mwMvcdO","properties":{"formattedCitation":"(Guidi et al., 2008; Kiko et al., 2017)","plainCitation":"(Guidi et al., 2008; Kiko et al., 2017)","noteIndex":0},"citationItems":[{"id":7315,"uris":["http://zotero.org/users/158097/items/Q8RBFZKG"],"uri":["http://zotero.org/users/158097/items/Q8RBFZKG"],"itemData":{"id":7315,"type":"article-journal","abstract":"Large aggregates commonly named “marine snow” are difficult to collect and study because of their fragile nature, but they make up the largest fraction of vertical carbon flux in the ocean. Developments in imaging sensors and computer systems have facilitated the development of in situ image acquisition systems that can be used to produce profiles of aggregate size distribution and abundance. However, it is difficult to collect information on the different properties of particles, such as their composition, from in situ images. In this paper, we relate sediment trap data to particle size (d) distributions to estimate the vertical fluxes (F) of mass, particulate organic carbon (POC), particulate inorganic carbon (PIC) and particulate organic nitrogen (PON) using simple power relationships ( F = A d b ). Mean aggregate fractal dimension of 2.3 and a size-dependent settling speed are determined from the flux estimations. We have used these relationships to map the distribution of mass flux along 180°W in the equatorial Pacific. Similar mass fluxes below the euphotic zone have been reported along 150°W for the same period with conventional sediment traps, supporting the accuracy of these relationships. The high spatial resolution of sedimentation processes studied in situ with the Underwater Video Profiler allowed us to undertake a detailed study of the role of physical processes in vertical fluxes.","container-title":"Deep Sea Research Part I: Oceanographic Research Papers","DOI":"10.1016/j.dsr.2008.05.014","ISSN":"0967-0637","issue":"10","journalAbbreviation":"Deep Sea Research Part I: Oceanographic Research Papers","page":"1364-1374","source":"ScienceDirect","title":"Relationship between particle size distribution and flux in the mesopelagic zone","volume":"55","author":[{"family":"Guidi","given":"Lionel"},{"family":"Jackson","given":"George A."},{"family":"Stemmann","given":"Lars"},{"family":"Miquel","given":"Juan Carlos"},{"family":"Picheral","given":"Marc"},{"family":"Gorsky","given":"Gabriel"}],"issued":{"date-parts":[["2008",10]]}}},{"id":7554,"uris":["http://zotero.org/users/158097/items/HXSPY6C8"],"uri":["http://zotero.org/users/158097/items/HXSPY6C8"],"itemData":{"id":7554,"type":"article-journal","container-title":"Nature Geoscience","DOI":"10.1038/ngeo3042","ISSN":"1752-0894, 1752-0908","issue":"11","language":"en","page":"852-858","source":"Crossref","title":"Biological and physical influences on marine snowfall at the equator","volume":"10","author":[{"family":"Kiko","given":"Rainer"},{"family":"Biastoch","given":"A."},{"family":"Brandt","given":"P."},{"family":"Cravatte","given":"S."},{"family":"Hauss","given":"H."},{"family":"Hummels","given":"R."},{"family":"Kriest","given":"I."},{"family":"Marin","given":"F."},{"family":"McDonnell","given":"A. M. P."},{"family":"Oschlies","given":"A."},{"family":"Picheral","given":"M."},{"family":"Schwarzkopf","given":"F. U."},{"family":"Thurnherr","given":"A. M."},{"family":"Stemmann","given":"L."}],"issued":{"date-parts":[["2017",11]]}}}],"schema":"https://github.com/citation-style-language/schema/raw/master/csl-citation.json"} </w:instrText>
      </w:r>
      <w:r w:rsidR="006E0668" w:rsidRPr="00242542">
        <w:fldChar w:fldCharType="separate"/>
      </w:r>
      <w:r w:rsidR="00DF46B2" w:rsidRPr="00242542">
        <w:t>(Guidi et al., 2008; Kiko et al., 2017)</w:t>
      </w:r>
      <w:r w:rsidR="006E0668" w:rsidRPr="00242542">
        <w:fldChar w:fldCharType="end"/>
      </w:r>
      <w:r w:rsidRPr="00242542">
        <w:t>.</w:t>
      </w:r>
      <w:r w:rsidR="00D96FCC">
        <w:t xml:space="preserve"> </w:t>
      </w:r>
      <w:r w:rsidR="00FE2DE4">
        <w:t xml:space="preserve">Combined </w:t>
      </w:r>
      <w:r w:rsidR="00E1041D">
        <w:t>particle trap flux</w:t>
      </w:r>
      <w:r w:rsidR="00FE2DE4">
        <w:t xml:space="preserve"> and UVP data</w:t>
      </w:r>
      <w:r w:rsidR="00D96FCC">
        <w:t xml:space="preserve"> from the North Atlantic suggest</w:t>
      </w:r>
      <w:r w:rsidR="003919E6">
        <w:t xml:space="preserve"> active transport by zooplankton into hypoxic water </w:t>
      </w:r>
      <w:r w:rsidR="003919E6">
        <w:fldChar w:fldCharType="begin"/>
      </w:r>
      <w:r w:rsidR="003919E6">
        <w:instrText xml:space="preserve"> ADDIN ZOTERO_ITEM CSL_CITATION {"citationID":"1mrvxdZ3","properties":{"formattedCitation":"(Kiko et al., 2020)","plainCitation":"(Kiko et al., 2020)","noteIndex":0},"citationItems":[{"id":8944,"uris":["http://zotero.org/users/158097/items/DWVNRJ7K"],"uri":["http://zotero.org/users/158097/items/DWVNRJ7K"],"itemData":{"id":8944,"type":"article-journal","abstract":"Zooplankton organisms are a central part of pelagic ecosystems. They feed on all kinds of particulate matter and their egested fecal pellets contribute substantially to the passive sinking ﬂux to depth. Some zooplankton species also conduct diel vertical migrations (DVMs) between the surface layer (where they feed at nighttime) and midwater depth (where they hide at daytime from predation). These DVMs cause the active export of organic and inorganic matter from the surface layer as zooplankton organisms excrete, defecate, respire, die, and are preyed upon at depth. In the Eastern Tropical North Atlantic (ETNA), the daytime distribution depth of many migrators (300–600 m) coincides with an expanding and intensifying oxygen minimum zone (OMZ). We here assess the day and night-time biomass distribution of mesozooplankton with an equivalent spherical diameter of 0.39–20 mm in three regions of the ETNA, calculate the DVM-mediated ﬂuxes and compare these to particulate matter ﬂuxes and other biogeochemical processes. Integrated mesozooplankton biomass in the ETNA region is about twice as high at a central OMZ location (cOMZ; 11◦ N, 21◦ W) compared to the Cape Verde Ocean Observatory (CVOO; 17.6◦ N, 24.3◦ W) and an oligotrophic location at 5◦ N, 23◦ W (5N). An Intermediate Particle Maximum (IPM) is particularly strong at cOMZ compared to the other regions. This IPM seems to be related to DVM activity. Zooplankton DVM was found to be responsible for about 31–41% of nitrogen loss from the upper 200m of the water column. Gut ﬂux and mortality make up about 31% of particulate matter supply to the 300–600 m depth layer at cOMZ, whereas it makes up about 32% and 41% at CVOO and 5N, respectively. Resident and migrant zooplankton are responsible for about 7–27% of the total oxygen demand at 300–600 m depth. Changes in zooplankton abundance and migration behavior due to decreasing oxygen levels at midwater depth could therefore alter the elemental cycling of oxygen and carbon in the ETNA OMZ and impact the removal of nitrogen from the surface layer.","container-title":"Frontiers in Marine Science","DOI":"10.3389/fmars.2020.00358","ISSN":"2296-7745","language":"en","note":"tex.ids: kikoZooplanktonMediatedFluxesEastern2020a","source":"Crossref","title":"Zooplankton-Mediated Fluxes in the Eastern Tropical North Atlantic","URL":"https://www.frontiersin.org/article/10.3389/fmars.2020.00358/full","volume":"7","author":[{"family":"Kiko","given":"Rainer"},{"family":"Brandt","given":"Peter"},{"family":"Christiansen","given":"Svenja"},{"family":"Faustmann","given":"Jannik"},{"family":"Kriest","given":"Iris"},{"family":"Rodrigues","given":"Elizandro"},{"family":"Schütte","given":"Florian"},{"family":"Hauss","given":"Helena"}],"accessed":{"date-parts":[["2020",12,12]]},"issued":{"date-parts":[["2020",5,29]]}}}],"schema":"https://github.com/citation-style-language/schema/raw/master/csl-citation.json"} </w:instrText>
      </w:r>
      <w:r w:rsidR="003919E6">
        <w:fldChar w:fldCharType="separate"/>
      </w:r>
      <w:r w:rsidR="003919E6" w:rsidRPr="003919E6">
        <w:t>(Kiko et al., 2020)</w:t>
      </w:r>
      <w:r w:rsidR="003919E6">
        <w:fldChar w:fldCharType="end"/>
      </w:r>
      <w:r w:rsidR="001D32CA">
        <w:t>,</w:t>
      </w:r>
      <w:r w:rsidR="003919E6">
        <w:t xml:space="preserve"> but the </w:t>
      </w:r>
      <w:r w:rsidRPr="00812F24">
        <w:t>authors suggest that in more anoxic and larger ODZs, such as the modern day ETNP</w:t>
      </w:r>
      <w:r w:rsidR="005C68C5" w:rsidRPr="00242542">
        <w:t>,</w:t>
      </w:r>
      <w:r w:rsidRPr="00242542">
        <w:t xml:space="preserve"> there might be reduced active transport into the mesopelagic, since many migratory organisms would presumably not migrate into the anoxic water and would be less active. </w:t>
      </w:r>
      <w:r w:rsidR="001D32CA" w:rsidRPr="00242542">
        <w:t>In this manuscript we provide</w:t>
      </w:r>
      <w:r w:rsidR="001D32CA">
        <w:t xml:space="preserve"> the first combined flux measurement and UVP</w:t>
      </w:r>
      <w:r w:rsidR="001D32CA" w:rsidRPr="00242542">
        <w:t xml:space="preserve"> data from such a fully anoxic region</w:t>
      </w:r>
      <w:r w:rsidR="001D32CA">
        <w:t>, the ETNP ODZ</w:t>
      </w:r>
      <w:r w:rsidR="008C4874">
        <w:t>.</w:t>
      </w:r>
    </w:p>
    <w:p w14:paraId="0000001D" w14:textId="1054A9D2" w:rsidR="00104E87" w:rsidRPr="00242542" w:rsidRDefault="001D32CA" w:rsidP="00EF63F8">
      <w:r>
        <w:t>In addition to being fully anoxic, the ETNP ODZ is primarily oligotrophic: m</w:t>
      </w:r>
      <w:r w:rsidR="00E1041D">
        <w:t>ost</w:t>
      </w:r>
      <w:r w:rsidR="00AA09FA">
        <w:t xml:space="preserve"> of the volume of the ETNP ODZ is below regions of very low surface productivity </w:t>
      </w:r>
      <w:r w:rsidR="00AA09FA">
        <w:fldChar w:fldCharType="begin"/>
      </w:r>
      <w:r w:rsidR="00AA09FA">
        <w:instrText xml:space="preserve"> ADDIN ZOTERO_ITEM CSL_CITATION {"citationID":"9zbrAhZ9","properties":{"formattedCitation":"(Fuchsman et al., 2019; Pennington et al., 2006)","plainCitation":"(Fuchsman et al., 2019; Pennington et al., 2006)","noteIndex":0},"citationItems":[{"id":6635,"uris":["http://zotero.org/users/158097/items/5ZFAMN8H"],"uri":["http://zotero.org/users/158097/items/5ZFAMN8H"],"itemData":{"id":6635,"type":"article-journal","abstract":"Up to half of marine N losses occur in oxygen-deficient zones (ODZs). Organic matter flux from productive surface waters is considered a primary control on N2 production. Here we investigate the offshore Eastern Tropical North Pacific (ETNP) where a secondary chlorophyll a maximum resides within the ODZ. Rates of primary production and carbon export from the mixed layer and productivity in the primary chlorophyll a maximum were consistent with oligotrophic waters. However, sediment trap carbon and nitrogen fluxes increased between 105 and 150 m, indicating organic matter production within the ODZ. Metagenomic and metaproteomic characterization indicated that the secondary chlorophyll a maximum was attributable to the cyanobacterium Prochlorococcus, and numerous photosynthesis and carbon fixation proteins were detected. The presence of chemoautotrophic ammonia-oxidizing archaea and the nitrite oxidizer Nitrospina and detection of nitrate oxidoreductase was consistent with cyanobacterial oxygen production within the ODZ. Cyanobacteria and cyanophage were also present on large (&gt;30 μm) particles and in sediment trap material. Particle cyanophage-to-host ratio exceeded 50, suggesting that viruses help convert cyanobacteria into sinking organic matter. Nitrate reduction and anammox proteins were detected, congruent with previously reported N2 production. We suggest that autochthonous organic matter production within the ODZ contributes to N2 production in the offshore ETNP.","container-title":"The ISME Journal","DOI":"10.1038/s41396-019-0452-6","ISSN":"1751-7370","language":"En","page":"1","source":"www.nature.com","title":"Cyanobacteria and cyanophage contributions to carbon and nitrogen cycling in an oligotrophic oxygen-deficient zone","author":[{"family":"Fuchsman","given":"Clara A."},{"family":"Palevsky","given":"Hilary I."},{"family":"Widner","given":"Brittany"},{"family":"Duffy","given":"Megan"},{"family":"Carlson","given":"Michael C. G."},{"family":"Neibauer","given":"Jacquelyn A."},{"family":"Mulholland","given":"Margaret R."},{"family":"Keil","given":"Richard G."},{"family":"Devol","given":"Allan H."},{"family":"Rocap","given":"Gabrielle"}],"issued":{"date-parts":[["2019",6,27]]}}},{"id":8886,"uris":["http://zotero.org/users/158097/items/4SNPKYK5"],"uri":["http://zotero.org/users/158097/items/4SNPKYK5"],"itemData":{"id":8886,"type":"article-journal","abstract":"The eastern tropical Paciﬁc includes 28 million km2 of ocean between 23.5°N and S and Central/South America and 140°W, and contains the eastern and equatorial branches of the north and South Paciﬁc subtropical gyres plus two equatorial and two coastal countercurrents. Spatial patterns of primary production are in general determined by supply of macronutrients (nitrate, phosphate) from below the thermocline. Where the thermocline is shallow and intersects the lighted euphotic zone, biological production is enhanced. In the eastern tropical Paciﬁc thermocline depth is controlled by three interrelated processes: a basin-scale east/west thermocline tilt, a basin-scale thermocline shoaling at the gyre margins, and local wind-driven upwelling. These processes regulate supply of nutrient-rich subsurface waters to the euphotic zone, and on their basis we have divided the eastern tropical Paciﬁc into seven main regions. Primary production and its physical and chemical controls are described for each.","container-title":"Progress in Oceanography","DOI":"10.1016/j.pocean.2006.03.012","ISSN":"00796611","issue":"2-4","language":"en","page":"285-317","source":"Crossref","title":"Primary production in the eastern tropical Pacific: A review","title-short":"Primary production in the eastern tropical Pacific","volume":"69","author":[{"family":"Pennington","given":"J. Timothy"},{"family":"Mahoney","given":"Kevin L."},{"family":"Kuwahara","given":"Victor S."},{"family":"Kolber","given":"Dorota D."},{"family":"Calienes","given":"Ruth"},{"family":"Chavez","given":"Francisco P."}],"issued":{"date-parts":[["2006",5]]}}}],"schema":"https://github.com/citation-style-language/schema/raw/master/csl-citation.json"} </w:instrText>
      </w:r>
      <w:r w:rsidR="00AA09FA">
        <w:fldChar w:fldCharType="separate"/>
      </w:r>
      <w:r w:rsidR="00AA09FA" w:rsidRPr="00DF46B2">
        <w:t>(Fuchsman et al., 2019; Pennington et al., 2006)</w:t>
      </w:r>
      <w:r w:rsidR="00AA09FA">
        <w:fldChar w:fldCharType="end"/>
      </w:r>
      <w:r w:rsidR="00AA09FA">
        <w:t xml:space="preserve">. Meanwhile most flux data have been measured in more coastal, higher productivity regions of the ETNP </w:t>
      </w:r>
      <w:r w:rsidR="00AA09FA">
        <w:fldChar w:fldCharType="begin"/>
      </w:r>
      <w:r w:rsidR="00AA09FA">
        <w:instrText xml:space="preserve"> ADDIN ZOTERO_ITEM CSL_CITATION {"citationID":"MZLQkK16","properties":{"formattedCitation":"(Hartnett &amp; Devol, 2003; Van Mooy et al., 2002)","plainCitation":"(Hartnett &amp; Devol, 2003; Van Mooy et al., 2002)","noteIndex":0},"citationItems":[{"id":9389,"uris":["http://zotero.org/users/158097/items/U3QNA93Z"],"uri":["http://zotero.org/users/158097/items/U3QNA93Z"],"itemData":{"id":9389,"type":"article-journal","container-title":"Geochimica et Cosmochimica Acta","DOI":"10.1016/S0016-7037(02)01076-1","ISSN":"00167037","issue":"2","journalAbbreviation":"Geochimica et Cosmochimica Acta","language":"en","page":"247-264","source":"DOI.org (Crossref)","title":"Role of a strong oxygen-deficient zone in the preservation and degradation of organic matter: a carbon budget for the continental margins of northwest Mexico and Washington State","title-short":"Role of a strong oxygen-deficient zone in the preservation and degradation of organic matter","volume":"67","author":[{"family":"Hartnett","given":"Hilairy E"},{"family":"Devol","given":"Allan H"}],"issued":{"date-parts":[["2003",1]]}}},{"id":7558,"uris":["http://zotero.org/users/158097/items/BI9L2XWA"],"uri":["http://zotero.org/users/158097/items/BI9L2XWA"],"itemData":{"id":7558,"type":"article-journal","abstract":"Fluxes of particulate organic carbon (POC) through the oxygen deficient waters in the eastern tropical North Pacific were found to be relatively less attenuated with depth than elsewhere in the eastern North Pacific. The attenuation coefficient (b) for the flux was found to be 0.40 versus the composite value of 0.86 determined by Martin et al. (1987). To examine this further, sinking POC was collected using sediment traps and allowed to degrade in oxic and suboxic experiments. Using a kinetic model, it was found that degradation proceeded at similar rates (roughly 0.8 day−1) under oxic and suboxic conditions, but a greater fraction of bulk POC was resistant to degradation in the suboxic experiments (61% vs. 23%). Amino acids accounted for 37% of POC collected at 75m, but following degradation the value dropped to 17% and 16% in the oxic and suboxic experiments respectively. POC collected from 500m was 10% amino acids. The non-AA component of POC collected at 75m was not degraded under suboxic conditions, while under oxic conditions it was. These results suggest that microbes degrading OC under suboxic conditions via denitrification preferentially utilize nitrogen-rich amino acids. This preferential degradation of amino acids suggests that 9% more nitrogen may be lost via water column denitrification than is accounted for when a more “Redfieldian” stoichiometry for POC is assumed.","container-title":"Geochimica et Cosmochimica Acta","DOI":"10.1016/S0016-7037(01)00787-6","ISSN":"0016-7037","issue":"3","journalAbbreviation":"Geochimica et Cosmochimica Acta","language":"en","page":"457-465","source":"ScienceDirect","title":"Impact of suboxia on sinking particulate organic carbon: Enhanced carbon flux and preferential degradation of amino acids via denitrification","title-short":"Impact of suboxia on sinking particulate organic carbon","volume":"66","author":[{"family":"Van Mooy","given":"Benjamin A. S"},{"family":"Keil","given":"Richard G"},{"family":"Devol","given":"Allan H"}],"issued":{"date-parts":[["2002",2,1]]}}}],"schema":"https://github.com/citation-style-language/schema/raw/master/csl-citation.json"} </w:instrText>
      </w:r>
      <w:r w:rsidR="00AA09FA">
        <w:fldChar w:fldCharType="separate"/>
      </w:r>
      <w:r w:rsidR="00AA09FA" w:rsidRPr="00DF46B2">
        <w:t>(Hartnett &amp; Devol, 2003; Van Mooy et al., 2002)</w:t>
      </w:r>
      <w:r w:rsidR="00AA09FA">
        <w:fldChar w:fldCharType="end"/>
      </w:r>
      <w:r w:rsidR="00AA09FA">
        <w:t xml:space="preserve">. </w:t>
      </w:r>
    </w:p>
    <w:p w14:paraId="0000001E" w14:textId="7F71C00F" w:rsidR="00104E87" w:rsidRDefault="004D045E" w:rsidP="00EF63F8">
      <w:r w:rsidRPr="00242542">
        <w:t xml:space="preserve">A recent modeling study posed three hypotheses to explain why particle flux attenuates slowly in ODZs </w:t>
      </w:r>
      <w:r w:rsidR="00911372" w:rsidRPr="00242542">
        <w:fldChar w:fldCharType="begin"/>
      </w:r>
      <w:r w:rsidR="00DF46B2" w:rsidRPr="00242542">
        <w:instrText xml:space="preserve"> ADDIN ZOTERO_ITEM CSL_CITATION {"citationID":"8DO503EB","properties":{"formattedCitation":"(Weber &amp; Bianchi, 2020)","plainCitation":"(Weber &amp; Bianchi, 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chema":"https://github.com/citation-style-language/schema/raw/master/csl-citation.json"} </w:instrText>
      </w:r>
      <w:r w:rsidR="00911372" w:rsidRPr="00242542">
        <w:fldChar w:fldCharType="separate"/>
      </w:r>
      <w:r w:rsidR="00DF46B2" w:rsidRPr="00242542">
        <w:t>(Weber &amp; Bianchi, 2020)</w:t>
      </w:r>
      <w:r w:rsidR="00911372" w:rsidRPr="00242542">
        <w:fldChar w:fldCharType="end"/>
      </w:r>
      <w:r w:rsidRPr="00242542">
        <w:t xml:space="preserve">, which are susceptible to testing with UVP data. These are: </w:t>
      </w:r>
      <w:r w:rsidR="00374C9F" w:rsidRPr="00242542">
        <w:rPr>
          <w:b/>
        </w:rPr>
        <w:t>H1</w:t>
      </w:r>
      <w:r w:rsidRPr="00242542">
        <w:rPr>
          <w:b/>
        </w:rPr>
        <w:t>:</w:t>
      </w:r>
      <w:r w:rsidRPr="00683EBA">
        <w:t xml:space="preserve"> </w:t>
      </w:r>
      <w:r w:rsidRPr="00683EBA">
        <w:rPr>
          <w:i/>
        </w:rPr>
        <w:t>All</w:t>
      </w:r>
      <w:r w:rsidRPr="00683EBA">
        <w:t xml:space="preserve"> particles in ODZs remineralize more slowly than in oxic water, regardless of their size, due to slower carbon oxidation during denitrification than </w:t>
      </w:r>
      <w:r w:rsidR="00911372" w:rsidRPr="00812F24">
        <w:t>aerobic</w:t>
      </w:r>
      <w:r w:rsidRPr="00812F24">
        <w:t xml:space="preserve"> respiration. </w:t>
      </w:r>
      <w:r w:rsidR="00374C9F" w:rsidRPr="00812F24">
        <w:rPr>
          <w:b/>
        </w:rPr>
        <w:t>H2</w:t>
      </w:r>
      <w:r w:rsidRPr="00BD7CFC">
        <w:rPr>
          <w:b/>
        </w:rPr>
        <w:t>:</w:t>
      </w:r>
      <w:r w:rsidRPr="00B6377A">
        <w:t xml:space="preserve"> </w:t>
      </w:r>
      <w:r w:rsidR="00BB601D" w:rsidRPr="00B6377A">
        <w:t xml:space="preserve">Breakdown of large particles into small particles is </w:t>
      </w:r>
      <w:r w:rsidR="003A7C5E" w:rsidRPr="00242542">
        <w:t>suppressed</w:t>
      </w:r>
      <w:r w:rsidR="00BB601D" w:rsidRPr="00242542">
        <w:t xml:space="preserve"> in the ODZ because there is less d</w:t>
      </w:r>
      <w:r w:rsidRPr="00242542">
        <w:t xml:space="preserve">isaggregation by zooplankton than elsewhere. </w:t>
      </w:r>
      <w:r w:rsidR="00374C9F" w:rsidRPr="00242542">
        <w:rPr>
          <w:b/>
        </w:rPr>
        <w:t>H3</w:t>
      </w:r>
      <w:r w:rsidRPr="00242542">
        <w:rPr>
          <w:b/>
        </w:rPr>
        <w:t>:</w:t>
      </w:r>
      <w:r w:rsidR="00911372" w:rsidRPr="00410552">
        <w:rPr>
          <w:bCs/>
        </w:rPr>
        <w:t xml:space="preserve"> </w:t>
      </w:r>
      <w:r w:rsidRPr="00242542">
        <w:t xml:space="preserve">Large particles remineralize more slowly in ODZs, but smaller ones do not, because carbon oxidation in large particles can become limited by the diffusive supply of oxygen and nitrate. In this case, respiration can only proceed by thermodynamically inefficient sulfate reduction </w:t>
      </w:r>
      <w:r w:rsidR="00911372" w:rsidRPr="00242542">
        <w:fldChar w:fldCharType="begin"/>
      </w:r>
      <w:r w:rsidR="00DF46B2" w:rsidRPr="00242542">
        <w:instrText xml:space="preserve"> ADDIN ZOTERO_ITEM CSL_CITATION {"citationID":"Lj6pMJiy","properties":{"formattedCitation":"(Bianchi et al., 2018; Lam &amp; Kuypers, 2011)","plainCitation":"(Bianchi et al., 2018; Lam &amp; Kuypers, 2011)","noteIndex":0},"citationItems":[{"id":5998,"uris":["http://zotero.org/users/158097/items/JGYPMTNA"],"uri":["http://zotero.org/users/158097/items/JGYPMTNA"],"itemData":{"id":5998,"type":"article-journal","abstract":"Particle microenvironments can sustain anaerobic metabolisms such as denitrification in hypoxic ocean areas, according to biogeochemical modelling. Rates of water column denitrification may be up to double previous estimates.","container-title":"Nature Geoscience","DOI":"10.1038/s41561-018-0081-0","ISSN":"1752-0908","issue":"4","language":"En","note":"tex.ids: bianchiGlobalNicheMarine2018a\nnumber: 4\npublisher: Nature Publishing Group","page":"263","source":"www.nature.com","title":"Global niche of marine anaerobic metabolisms expanded by particle microenvironments","volume":"11","author":[{"family":"Bianchi","given":"Daniele"},{"family":"Weber","given":"Thomas S."},{"family":"Kiko","given":"Rainer"},{"family":"Deutsch","given":"Curtis"}],"issued":{"date-parts":[["2018",4]]}}},{"id":9403,"uris":["http://zotero.org/users/158097/items/LVZEIU7B"],"uri":["http://zotero.org/users/158097/items/LVZEIU7B"],"itemData":{"id":9403,"type":"article-journal","abstract":"Oxygen minimum zones (OMZs) harbor unique microbial communities that rely on alternative electron acceptors for respiration. Conditions therein enable an almost complete nitrogen (N) cycle and substantial N-loss. Nloss in OMZs is attributable to anammox and heterotrophic denitriﬁcation, whereas nitrate reduction to nitrite along with dissimilatory nitrate reduction to ammonium are major remineralization pathways. Despite virtually anoxic conditions, nitriﬁcation also occurs in OMZs, converting remineralized ammonium to N-oxides. The concurrence of all these processes provides a direct channel from organic N to the ultimate N-loss, whereas most individual processes are likely controlled by organic matter. Many microorganisms inhabiting the OMZs are capable of multiple functions in the N- and other elemental cycles. Their versatile metabolic potentials versus actual activities present a challenge to ecophysiological and biogeochemical measurements. These challenges need to be tackled before we can realistically predict how N-cycling in OMZs, and thus oceanic N-balance, will respond to future global perturbations.","container-title":"Annual Review of Marine Science","DOI":"10.1146/annurev-marine-120709-142814","ISSN":"1941-1405, 1941-0611","issue":"1","journalAbbreviation":"Annu. Rev. Mar. Sci.","language":"en","page":"317-345","source":"DOI.org (Crossref)","title":"Microbial Nitrogen Cycling Processes in Oxygen Minimum Zones","volume":"3","author":[{"family":"Lam","given":"Phyllis"},{"family":"Kuypers","given":"Marcel M.M."}],"issued":{"date-parts":[["2011",1,15]]}}}],"schema":"https://github.com/citation-style-language/schema/raw/master/csl-citation.json"} </w:instrText>
      </w:r>
      <w:r w:rsidR="00911372" w:rsidRPr="00242542">
        <w:fldChar w:fldCharType="separate"/>
      </w:r>
      <w:r w:rsidR="00DF46B2" w:rsidRPr="00242542">
        <w:t>(Bianchi et al., 2018; Lam &amp; Kuypers, 2011)</w:t>
      </w:r>
      <w:r w:rsidR="00911372" w:rsidRPr="00242542">
        <w:fldChar w:fldCharType="end"/>
      </w:r>
      <w:r w:rsidRPr="00242542">
        <w:t>. Sulfide and organic matter sulfurization have been found on particles at this site</w:t>
      </w:r>
      <w:r w:rsidR="007262B8" w:rsidRPr="00242542">
        <w:t xml:space="preserve"> at nanomolar concentrations</w:t>
      </w:r>
      <w:r w:rsidRPr="00683EBA">
        <w:t xml:space="preserve"> </w:t>
      </w:r>
      <w:r w:rsidR="00911372" w:rsidRPr="00242542">
        <w:fldChar w:fldCharType="begin"/>
      </w:r>
      <w:r w:rsidR="00DF46B2" w:rsidRPr="00242542">
        <w:instrText xml:space="preserve"> ADDIN ZOTERO_ITEM CSL_CITATION {"citationID":"7at5QIb5","properties":{"formattedCitation":"(Raven et al., 2021)","plainCitation":"(Raven et al., 2021)","noteIndex":0},"citationItems":[{"id":9406,"uris":["http://zotero.org/users/158097/items/DJBVS9KS"],"uri":["http://zotero.org/users/158097/items/DJBVS9KS"],"itemData":{"id":9406,"type":"article-journal","abstract":"Climate change is driving an expansion of marine oxygen-deficient zones, which may alter the global cycles of carbon, sulfur, nitrogen, and trace metals. Currently, however, we lack a full mechanistic understanding of how oxygen deficiency affects organic carbon cycling and burial. Here, we show that cryptic microbial sulfate reduction occurs in sinking particles from the eastern tropical North Pacific oxygen-deficient zone and that some microbially produced sulfide reacts rapidly to form organic sulfur that is resistant to acid hydrolysis. Particle-hosted sulfurization could enhance carbon preservation in sediments underlying oxygen-deficient water columns and serve as a stabilizing feedback between expanding anoxic zones and atmospheric carbon dioxide. A similar mechanism may help explain more-extreme instances of organic carbon preservation associated with marine anoxia in Earth history.","container-title":"Science","DOI":"10.1126/science.abc6035","ISSN":"0036-8075, 1095-9203","issue":"6525","journalAbbreviation":"Science","language":"en","page":"178-181","source":"DOI.org (Crossref)","title":"Microbial sulfate reduction and organic sulfur formation in sinking marine particles","volume":"371","author":[{"family":"Raven","given":"M. R."},{"family":"Keil","given":"R. G."},{"family":"Webb","given":"S. M."}],"issued":{"date-parts":[["2021",1,8]]}}}],"schema":"https://github.com/citation-style-language/schema/raw/master/csl-citation.json"} </w:instrText>
      </w:r>
      <w:r w:rsidR="00911372" w:rsidRPr="00242542">
        <w:fldChar w:fldCharType="separate"/>
      </w:r>
      <w:r w:rsidR="00DF46B2" w:rsidRPr="00242542">
        <w:t>(Raven et al., 2021)</w:t>
      </w:r>
      <w:r w:rsidR="00911372" w:rsidRPr="00242542">
        <w:fldChar w:fldCharType="end"/>
      </w:r>
      <w:r w:rsidRPr="00242542">
        <w:t>. Microbial analysis of particles found sulfate reducers and S-oxidizing denitrifiers at low abundance</w:t>
      </w:r>
      <w:r w:rsidR="00A7061D">
        <w:t>s</w:t>
      </w:r>
      <w:r w:rsidRPr="00242542">
        <w:t xml:space="preserve"> </w:t>
      </w:r>
      <w:r w:rsidR="00911372" w:rsidRPr="00242542">
        <w:fldChar w:fldCharType="begin"/>
      </w:r>
      <w:r w:rsidR="00DF46B2" w:rsidRPr="00242542">
        <w:instrText xml:space="preserve"> ADDIN ZOTERO_ITEM CSL_CITATION {"citationID":"ZwfUGRwt","properties":{"formattedCitation":"(Fuchsman et al., 2017; Saunders et al., 2019)","plainCitation":"(Fuchsman et al., 2017; Saunders et al., 2019)","noteIndex":0},"citationItems":[{"id":5897,"uris":["http://zotero.org/users/158097/items/B428D2G3"],"uri":["http://zotero.org/users/158097/items/B428D2G3"],"itemData":{"id":5897,"type":"article-journal","container-title":"Frontiers in Microbiology","DOI":"10.3389/fmicb.2017.02384","ISSN":"1664-302X","language":"en","source":"Crossref","title":"Niche Partitioning of the N Cycling Microbial Community of an Offshore Oxygen Deficient Zone","URL":"http://journal.frontiersin.org/article/10.3389/fmicb.2017.02384/full","volume":"8","author":[{"family":"Fuchsman","given":"Clara A."},{"family":"Devol","given":"Allan H."},{"family":"Saunders","given":"Jaclyn K."},{"family":"McKay","given":"Cedar"},{"family":"Rocap","given":"Gabrielle"}],"accessed":{"date-parts":[["2018",12,4]]},"issued":{"date-parts":[["2017",12,5]]}}},{"id":6636,"uris":["http://zotero.org/users/158097/items/8XR98Q4R"],"uri":["http://zotero.org/users/158097/items/8XR98Q4R"],"itemData":{"id":6636,"type":"article-journal","abstract":"Microbial capacity to metabolize arsenic is ancient, arising in response to its pervasive presence in the environment, which was largely in the form of As(III) in the early anoxic ocean. Many biological arsenic transformations are aimed at mitigating toxicity; however, some microorganisms can respire compounds of this redox-sensitive element to reap energetic gains. In several modern anoxic marine systems concentrations of As(V) are higher relative to As(III) than what would be expected from the thermodynamic equilibrium, but the mechanism for this discrepancy has remained unknown. Here we present evidence of a complete respiratory arsenic cycle, consisting of dissimilatory As(V) reduction and chemoautotrophic As(III) oxidation, in the pelagic ocean. We identified the presence of genes encoding both subunits of the respiratory arsenite oxidase AioA and the dissimilatory arsenate reductase ArrA in the Eastern Tropical North Pacific (ETNP) oxygen-deficient zone (ODZ). The presence of the dissimilatory arsenate reductase gene arrA was enriched on large particles (&gt;30 um), similar to the forward bacterial dsrA gene of sulfate-reducing bacteria, which is involved in the cryptic cycling of sulfur in ODZs. Arsenic respiratory genes were expressed in metatranscriptomic libraries from the ETNP and the Eastern Tropical South Pacific (ETSP) ODZ, indicating arsenotrophy is a metabolic pathway actively utilized in anoxic marine water columns. Together these results suggest arsenic-based metabolisms support organic matter production and impact nitrogen biogeochemical cycling in modern oceans. In early anoxic oceans, especially during periods of high marine arsenic concentrations, they may have played a much larger role.","container-title":"Proceedings of the National Academy of Sciences","DOI":"10.1073/pnas.1818349116","ISSN":"0027-8424, 1091-6490","issue":"20","journalAbbreviation":"PNAS","language":"en","note":"PMID: 31036654","page":"9925-9930","source":"www-pnas-org.proxy-um.researchport.umd.edu","title":"Complete arsenic-based respiratory cycle in the marine microbial communities of pelagic oxygen-deficient zones","volume":"116","author":[{"family":"Saunders","given":"Jaclyn K."},{"family":"Fuchsman","given":"Clara A."},{"family":"McKay","given":"Cedar"},{"family":"Rocap","given":"Gabrielle"}],"issued":{"date-parts":[["2019",5,14]]}}}],"schema":"https://github.com/citation-style-language/schema/raw/master/csl-citation.json"} </w:instrText>
      </w:r>
      <w:r w:rsidR="00911372" w:rsidRPr="00242542">
        <w:fldChar w:fldCharType="separate"/>
      </w:r>
      <w:r w:rsidR="00DF46B2" w:rsidRPr="00242542">
        <w:t>(Fuchsman et al., 2017; Saunders et al., 2019)</w:t>
      </w:r>
      <w:r w:rsidR="00911372" w:rsidRPr="00242542">
        <w:fldChar w:fldCharType="end"/>
      </w:r>
      <w:r w:rsidRPr="00242542">
        <w:t xml:space="preserve">.  Each of the hypotheses outlined above were predicted to leave distinct signatures in particle size distributions in the core of ODZ regions </w:t>
      </w:r>
      <w:r w:rsidR="00911372" w:rsidRPr="00242542">
        <w:fldChar w:fldCharType="begin"/>
      </w:r>
      <w:r w:rsidR="00DF46B2" w:rsidRPr="00242542">
        <w:instrText xml:space="preserve"> ADDIN ZOTERO_ITEM CSL_CITATION {"citationID":"HdvrVWKt","properties":{"formattedCitation":"(Weber &amp; Bianchi, 2020)","plainCitation":"(Weber &amp; Bianchi, 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chema":"https://github.com/citation-style-language/schema/raw/master/csl-citation.json"} </w:instrText>
      </w:r>
      <w:r w:rsidR="00911372" w:rsidRPr="00242542">
        <w:fldChar w:fldCharType="separate"/>
      </w:r>
      <w:r w:rsidR="00DF46B2" w:rsidRPr="00242542">
        <w:t>(Weber &amp; Bianchi, 2020)</w:t>
      </w:r>
      <w:r w:rsidR="00911372" w:rsidRPr="00242542">
        <w:fldChar w:fldCharType="end"/>
      </w:r>
      <w:r w:rsidRPr="00242542">
        <w:t xml:space="preserve">. </w:t>
      </w:r>
      <w:bookmarkStart w:id="11" w:name="_Hlk86462400"/>
      <w:r w:rsidRPr="00242542">
        <w:t xml:space="preserve">The model with slow </w:t>
      </w:r>
      <w:r w:rsidR="001360D5">
        <w:t>remineralization</w:t>
      </w:r>
      <w:r w:rsidR="00395F00" w:rsidRPr="00242542">
        <w:t xml:space="preserve"> </w:t>
      </w:r>
      <w:r w:rsidRPr="00242542">
        <w:t xml:space="preserve">of all particles, predicts </w:t>
      </w:r>
      <w:r w:rsidRPr="00812F24">
        <w:t>an increase in the abundance of small particles in the ODZ core</w:t>
      </w:r>
      <w:r w:rsidR="00621E80">
        <w:t xml:space="preserve"> relative both to overlying waters and to similar, oxygenated environments</w:t>
      </w:r>
      <w:r w:rsidR="006E0668" w:rsidRPr="00812F24">
        <w:t xml:space="preserve"> (</w:t>
      </w:r>
      <w:r w:rsidR="006E0668" w:rsidRPr="00812F24">
        <w:rPr>
          <w:b/>
          <w:bCs/>
        </w:rPr>
        <w:t>H1</w:t>
      </w:r>
      <w:r w:rsidR="006E0668" w:rsidRPr="00BD7CFC">
        <w:t>)</w:t>
      </w:r>
      <w:r w:rsidR="009C3AC2">
        <w:t>.</w:t>
      </w:r>
      <w:r w:rsidR="00AA09FA">
        <w:t xml:space="preserve"> </w:t>
      </w:r>
      <w:r w:rsidR="009C3AC2">
        <w:t>The model with suppressed disaggregation predicts a</w:t>
      </w:r>
      <w:r w:rsidR="00A83497">
        <w:t xml:space="preserve"> large decrease</w:t>
      </w:r>
      <w:r w:rsidR="00AA09FA">
        <w:t xml:space="preserve"> in small particle biomass</w:t>
      </w:r>
      <w:r w:rsidR="009C3AC2">
        <w:t xml:space="preserve"> in the ODZ, both relative to the surface and to oxygenated water</w:t>
      </w:r>
      <w:r w:rsidR="00A83497">
        <w:t xml:space="preserve"> </w:t>
      </w:r>
      <w:r>
        <w:t>(</w:t>
      </w:r>
      <w:r w:rsidR="00374C9F" w:rsidRPr="003D07DB">
        <w:rPr>
          <w:b/>
          <w:bCs/>
        </w:rPr>
        <w:t>H2</w:t>
      </w:r>
      <w:r>
        <w:t>)</w:t>
      </w:r>
      <w:r w:rsidR="00AA09FA">
        <w:t>.</w:t>
      </w:r>
      <w:r w:rsidR="009C3AC2">
        <w:t xml:space="preserve"> The model in which remineralization is depressed only in large particles predicts a small decrease with </w:t>
      </w:r>
      <w:r w:rsidR="009C3AC2">
        <w:lastRenderedPageBreak/>
        <w:t>depth in small particle abundance, similar to that seen in oxygenated environments</w:t>
      </w:r>
      <w:r>
        <w:t xml:space="preserve"> (</w:t>
      </w:r>
      <w:r w:rsidR="006E5628" w:rsidRPr="003D07DB">
        <w:rPr>
          <w:b/>
          <w:bCs/>
        </w:rPr>
        <w:t>H</w:t>
      </w:r>
      <w:r w:rsidRPr="003D07DB">
        <w:rPr>
          <w:b/>
          <w:bCs/>
        </w:rPr>
        <w:t>3</w:t>
      </w:r>
      <w:r>
        <w:t xml:space="preserve">). However, the necessary particle size data from an ODZ was not </w:t>
      </w:r>
      <w:r w:rsidR="00C356FB">
        <w:t xml:space="preserve">previously </w:t>
      </w:r>
      <w:r>
        <w:t>available to support any hypothesis at the exclusion of the others. In this manuscript we present a new dataset that is sufficient to test these three hypotheses</w:t>
      </w:r>
      <w:r w:rsidR="006E0668">
        <w:t>.</w:t>
      </w:r>
    </w:p>
    <w:bookmarkEnd w:id="11"/>
    <w:p w14:paraId="00000020" w14:textId="63990D6C" w:rsidR="00104E87" w:rsidRDefault="004D045E" w:rsidP="00EF63F8">
      <w:r>
        <w:t>To provide the data to test hypotheses</w:t>
      </w:r>
      <w:r w:rsidR="008A4608">
        <w:t xml:space="preserve"> </w:t>
      </w:r>
      <w:r w:rsidR="008A4608" w:rsidRPr="008A4608">
        <w:rPr>
          <w:b/>
          <w:bCs/>
        </w:rPr>
        <w:t>H1-H3</w:t>
      </w:r>
      <w:r>
        <w:t xml:space="preserve"> and illuminate zooplankton particle interactions in oligotrophic ODZs, we collected particle size data at high temporal resolution over the course of a week in an anoxic site typical of the oligotrophic ETNP ODZ, well away from the high productivity zone in the coast. We integrated this size data with observed flux measurements, and acoustic data. We quantified, throughout the water column, how changes in size distribution deviate from changes that would be predicted by remineralization and sinking only models.</w:t>
      </w:r>
    </w:p>
    <w:p w14:paraId="00000022" w14:textId="5381E88E" w:rsidR="00104E87" w:rsidRDefault="00511DB8" w:rsidP="00EF63F8">
      <w:sdt>
        <w:sdtPr>
          <w:tag w:val="goog_rdk_1"/>
          <w:id w:val="-1032494430"/>
        </w:sdtPr>
        <w:sdtEndPr/>
        <w:sdtContent/>
      </w:sdt>
      <w:sdt>
        <w:sdtPr>
          <w:tag w:val="goog_rdk_2"/>
          <w:id w:val="1153559436"/>
        </w:sdtPr>
        <w:sdtEndPr/>
        <w:sdtContent/>
      </w:sdt>
      <w:sdt>
        <w:sdtPr>
          <w:tag w:val="goog_rdk_3"/>
          <w:id w:val="-1094015425"/>
        </w:sdtPr>
        <w:sdtEndPr/>
        <w:sdtContent/>
      </w:sdt>
      <w:sdt>
        <w:sdtPr>
          <w:tag w:val="goog_rdk_4"/>
          <w:id w:val="516664913"/>
        </w:sdtPr>
        <w:sdtEndPr/>
        <w:sdtContent/>
      </w:sdt>
      <w:r w:rsidR="004D045E">
        <w:t xml:space="preserve">We ask the following </w:t>
      </w:r>
      <w:r w:rsidR="005126F3">
        <w:t xml:space="preserve">four </w:t>
      </w:r>
      <w:r w:rsidR="004D045E">
        <w:t xml:space="preserve">questions: </w:t>
      </w:r>
    </w:p>
    <w:p w14:paraId="200AD929" w14:textId="7B4780FA" w:rsidR="005126F3" w:rsidRDefault="004D045E" w:rsidP="005126F3">
      <w:r>
        <w:rPr>
          <w:b/>
        </w:rPr>
        <w:t xml:space="preserve">Question </w:t>
      </w:r>
      <w:r w:rsidR="005126F3">
        <w:rPr>
          <w:b/>
        </w:rPr>
        <w:t>A:</w:t>
      </w:r>
      <w:r w:rsidR="005126F3">
        <w:t xml:space="preserve"> How does the particle size distribution at one location in the oligotrophic Eastern Tropical North Pacific vary with respect to depth and time?</w:t>
      </w:r>
    </w:p>
    <w:p w14:paraId="00000024" w14:textId="0C26D028" w:rsidR="00104E87" w:rsidRDefault="004D045E" w:rsidP="00EF63F8">
      <w:r>
        <w:rPr>
          <w:b/>
        </w:rPr>
        <w:t xml:space="preserve">Question </w:t>
      </w:r>
      <w:r w:rsidR="005126F3">
        <w:rPr>
          <w:b/>
        </w:rPr>
        <w:t>B</w:t>
      </w:r>
      <w:r>
        <w:rPr>
          <w:b/>
        </w:rPr>
        <w:t>:</w:t>
      </w:r>
      <w:r>
        <w:t xml:space="preserve"> Do our data support any of the three Weber and Bianchi </w:t>
      </w:r>
      <w:r w:rsidR="00911372">
        <w:fldChar w:fldCharType="begin"/>
      </w:r>
      <w:r w:rsidR="00DF46B2">
        <w:instrText xml:space="preserve"> ADDIN ZOTERO_ITEM CSL_CITATION {"citationID":"Xem0Vw0A","properties":{"formattedCitation":"(2020)","plainCitation":"(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uppress-author":true}],"schema":"https://github.com/citation-style-language/schema/raw/master/csl-citation.json"} </w:instrText>
      </w:r>
      <w:r w:rsidR="00911372">
        <w:fldChar w:fldCharType="separate"/>
      </w:r>
      <w:r w:rsidR="00DF46B2" w:rsidRPr="00DF46B2">
        <w:t>(2020)</w:t>
      </w:r>
      <w:r w:rsidR="00911372">
        <w:fldChar w:fldCharType="end"/>
      </w:r>
      <w:r>
        <w:t xml:space="preserve"> models (</w:t>
      </w:r>
      <w:r w:rsidR="00374C9F">
        <w:rPr>
          <w:b/>
        </w:rPr>
        <w:t>H</w:t>
      </w:r>
      <w:r>
        <w:rPr>
          <w:b/>
        </w:rPr>
        <w:t>1-</w:t>
      </w:r>
      <w:r w:rsidR="00374C9F">
        <w:rPr>
          <w:b/>
        </w:rPr>
        <w:t>H</w:t>
      </w:r>
      <w:r>
        <w:rPr>
          <w:b/>
        </w:rPr>
        <w:t>3</w:t>
      </w:r>
      <w:r>
        <w:t xml:space="preserve">)? </w:t>
      </w:r>
    </w:p>
    <w:p w14:paraId="00000027" w14:textId="641FC239" w:rsidR="00104E87" w:rsidRPr="00242542" w:rsidRDefault="00911372" w:rsidP="00EF63F8">
      <w:r>
        <w:rPr>
          <w:b/>
        </w:rPr>
        <w:t>Question</w:t>
      </w:r>
      <w:r w:rsidR="004D045E">
        <w:rPr>
          <w:b/>
        </w:rPr>
        <w:t xml:space="preserve"> C:</w:t>
      </w:r>
      <w:r w:rsidR="004D045E">
        <w:t xml:space="preserve"> Do our data suggest</w:t>
      </w:r>
      <w:r w:rsidR="006E5628">
        <w:t xml:space="preserve"> that</w:t>
      </w:r>
      <w:r w:rsidR="004D045E">
        <w:t xml:space="preserve"> regions of the oxygen </w:t>
      </w:r>
      <w:r w:rsidR="004D045E" w:rsidRPr="00242542">
        <w:t xml:space="preserve">deficient zone </w:t>
      </w:r>
      <w:r w:rsidR="006E5628" w:rsidRPr="00242542">
        <w:t>harbor</w:t>
      </w:r>
      <w:r w:rsidR="004D045E" w:rsidRPr="00242542">
        <w:t xml:space="preserve"> </w:t>
      </w:r>
      <w:r w:rsidR="003D5540" w:rsidRPr="00242542">
        <w:t>disaggregation</w:t>
      </w:r>
      <w:r w:rsidR="003D5540" w:rsidRPr="00410552">
        <w:t>-</w:t>
      </w:r>
      <w:r w:rsidR="004D045E" w:rsidRPr="00242542">
        <w:t>like processes, and if so, do these co-occur with migratory zooplankton?</w:t>
      </w:r>
    </w:p>
    <w:p w14:paraId="6583F02F" w14:textId="0ECF8080" w:rsidR="005126F3" w:rsidRPr="00242542" w:rsidRDefault="005126F3" w:rsidP="00EF63F8">
      <w:bookmarkStart w:id="12" w:name="_heading=h.mszek3c207e" w:colFirst="0" w:colLast="0"/>
      <w:bookmarkStart w:id="13" w:name="bookmark=id.tyjcwt" w:colFirst="0" w:colLast="0"/>
      <w:bookmarkEnd w:id="12"/>
      <w:bookmarkEnd w:id="13"/>
      <w:r w:rsidRPr="00410552">
        <w:rPr>
          <w:b/>
          <w:bCs/>
        </w:rPr>
        <w:t>Question D</w:t>
      </w:r>
      <w:r w:rsidRPr="00812F24">
        <w:t xml:space="preserve">: How do particle size distribution spectra in the ODZ compare to those seen </w:t>
      </w:r>
      <w:r w:rsidR="00CB5B16" w:rsidRPr="00812F24">
        <w:t>in the oxic ocean?</w:t>
      </w:r>
    </w:p>
    <w:p w14:paraId="4ADD2457" w14:textId="3CC83E8E" w:rsidR="00094676" w:rsidRPr="00094676" w:rsidRDefault="00613A05" w:rsidP="00BA0191">
      <w:bookmarkStart w:id="14" w:name="_Hlk86461289"/>
      <w:r>
        <w:t>By addressing these four questions, we demonstrate that our dataset from the ETNP</w:t>
      </w:r>
      <w:r w:rsidR="00CE0605" w:rsidRPr="00242542">
        <w:t xml:space="preserve"> supports Weber and Bianchi’s first </w:t>
      </w:r>
      <w:r>
        <w:t>hypothesis,</w:t>
      </w:r>
      <w:r w:rsidR="00C62272" w:rsidRPr="00242542">
        <w:t xml:space="preserve"> that microbial remineralization of all particles slow</w:t>
      </w:r>
      <w:r w:rsidR="00F864CF">
        <w:t>s</w:t>
      </w:r>
      <w:r>
        <w:t xml:space="preserve"> in the ODZ,</w:t>
      </w:r>
      <w:r w:rsidR="00C62272" w:rsidRPr="00242542">
        <w:t xml:space="preserve"> while disaggregation continues </w:t>
      </w:r>
      <w:r>
        <w:t>unabated</w:t>
      </w:r>
      <w:r w:rsidR="00C62272" w:rsidRPr="00242542">
        <w:t xml:space="preserve">. </w:t>
      </w:r>
      <w:r>
        <w:t>Additionally,</w:t>
      </w:r>
      <w:r w:rsidR="00C62272" w:rsidRPr="00242542">
        <w:t xml:space="preserve"> disaggregation</w:t>
      </w:r>
      <w:r w:rsidR="00E75AF0">
        <w:t>-like processes</w:t>
      </w:r>
      <w:r>
        <w:t xml:space="preserve"> </w:t>
      </w:r>
      <w:r w:rsidR="00E75AF0">
        <w:t xml:space="preserve">do </w:t>
      </w:r>
      <w:r w:rsidR="00C62272" w:rsidRPr="00242542">
        <w:t xml:space="preserve">appear to co-occur with acoustic </w:t>
      </w:r>
      <w:r w:rsidR="00ED16AC" w:rsidRPr="00242542">
        <w:t>measurements</w:t>
      </w:r>
      <w:r w:rsidR="00C62272" w:rsidRPr="00242542">
        <w:t xml:space="preserve"> of migratory zooplankton</w:t>
      </w:r>
      <w:r>
        <w:t>, suggesting that exclusion of zooplankton is not a major contributor to slow flux attenuation</w:t>
      </w:r>
      <w:r w:rsidR="00C62272" w:rsidRPr="00242542">
        <w:t>.</w:t>
      </w:r>
      <w:r w:rsidR="00C62272">
        <w:t xml:space="preserve"> </w:t>
      </w:r>
      <w:bookmarkEnd w:id="14"/>
    </w:p>
    <w:p w14:paraId="00000028" w14:textId="700A75DF" w:rsidR="00104E87" w:rsidRDefault="004D045E" w:rsidP="00EF63F8">
      <w:pPr>
        <w:pStyle w:val="Heading1"/>
      </w:pPr>
      <w:r w:rsidRPr="00C42B62">
        <w:t>Methods</w:t>
      </w:r>
    </w:p>
    <w:p w14:paraId="00000029" w14:textId="7BC4D895" w:rsidR="00104E87" w:rsidRPr="0029713E" w:rsidRDefault="004D045E" w:rsidP="00EF63F8">
      <w:r>
        <w:t xml:space="preserve">Unless specified otherwise, measurements were taken on board the R/V </w:t>
      </w:r>
      <w:r w:rsidRPr="00FE6E28">
        <w:rPr>
          <w:i/>
          <w:iCs/>
        </w:rPr>
        <w:t>Sikuliaq</w:t>
      </w:r>
      <w:r w:rsidR="004F704B">
        <w:t>, cruise number SKQ201617S,</w:t>
      </w:r>
      <w:r>
        <w:t xml:space="preserve"> from 07 January 2017 through 13 January 2017 at</w:t>
      </w:r>
      <w:r w:rsidR="004F704B">
        <w:t xml:space="preserve"> a single station</w:t>
      </w:r>
      <w:r>
        <w:t xml:space="preserve"> 16.5°N 106.9°W,</w:t>
      </w:r>
      <w:r w:rsidR="004F704B">
        <w:t xml:space="preserve"> which was</w:t>
      </w:r>
      <w:r>
        <w:t xml:space="preserve"> located in an oligotrophic region of the Eastern Tropical North Pacific Oxygen Deficient Zone (ETNP Station P2; Figure 1A). Data are compared against measurements taken at 16.5°N 152.0°W on 08 May 2015, collected on the GO-SHIP CLIVAR/CARBON P16N Leg 1 Cruise (CCHDO Hydrographic Cruise 33RO20150410). This station was at the same latitude as ETNP Station P2, west of the ODZ, </w:t>
      </w:r>
      <w:r w:rsidR="007262B8">
        <w:t xml:space="preserve">but </w:t>
      </w:r>
      <w:r w:rsidRPr="00242542">
        <w:t>was not anoxic</w:t>
      </w:r>
      <w:r w:rsidR="003D3B05" w:rsidRPr="00242542">
        <w:t xml:space="preserve"> </w:t>
      </w:r>
      <w:r w:rsidRPr="00242542">
        <w:t>(P16 Transect Station 100; Figure S1).</w:t>
      </w:r>
    </w:p>
    <w:p w14:paraId="0000002A" w14:textId="77777777" w:rsidR="00104E87" w:rsidRPr="00812F24" w:rsidRDefault="004D045E" w:rsidP="00EF63F8">
      <w:pPr>
        <w:pStyle w:val="Heading2"/>
      </w:pPr>
      <w:bookmarkStart w:id="15" w:name="bookmark=id.3dy6vkm" w:colFirst="0" w:colLast="0"/>
      <w:bookmarkEnd w:id="15"/>
      <w:r w:rsidRPr="00812F24">
        <w:lastRenderedPageBreak/>
        <w:t>Water property measurements</w:t>
      </w:r>
    </w:p>
    <w:p w14:paraId="4F7EAB2E" w14:textId="56153DA5" w:rsidR="004108F6" w:rsidRPr="004108F6" w:rsidRDefault="004D045E" w:rsidP="004108F6">
      <w:r w:rsidRPr="00410552">
        <w:t xml:space="preserve">We measured water properties of temperature, salinity, fluorescence, oxygen concentration and turbidity using the shipboard SeaBird 911 CTD. Auxiliary sensors included a WetLabs C-Star (beam attenuation and transmission) and a Seapoint fluorometer. Data were processed with Seabird Software, (programs–data conversion, align, thermal mass, derive, bin average and bottle summary) using factory supplied calibrations. Data was analyzed and visualized in </w:t>
      </w:r>
      <w:r w:rsidRPr="00410552">
        <w:rPr>
          <w:i/>
        </w:rPr>
        <w:t xml:space="preserve">R </w:t>
      </w:r>
      <w:r w:rsidRPr="00410552">
        <w:t>(Team 2011).</w:t>
      </w:r>
      <w:r w:rsidR="004F704B" w:rsidRPr="00410552">
        <w:t xml:space="preserve"> Processed data are available under NCEI Accession number 1064968 </w:t>
      </w:r>
      <w:r w:rsidR="000A079F" w:rsidRPr="00410552">
        <w:rPr>
          <w:b/>
          <w:sz w:val="28"/>
        </w:rPr>
        <w:fldChar w:fldCharType="begin"/>
      </w:r>
      <w:r w:rsidR="000A079F" w:rsidRPr="00410552">
        <w:instrText xml:space="preserve"> ADDIN ZOTERO_ITEM CSL_CITATION {"citationID":"P7jnxe68","properties":{"formattedCitation":"(Rocap et al., 2017)","plainCitation":"(Rocap et al., 2017)","noteIndex":0},"citationItems":[{"id":9499,"uris":["http://zotero.org/users/158097/items/Q75XIIFC"],"uri":["http://zotero.org/users/158097/items/Q75XIIFC"],"itemData":{"id":9499,"type":"report","note":"itemType: dataset","publisher":"NOAA National Centers for Environmental Information","title":"Water temperature, salinity, and other data from CTD taken from the RV Sikuliaq in the Pacific Ocean between San Diego, California and Manzanillo, Mexico from 2016-12-21 to 2017-01-13 (NCEI Accession 0164968). [Temperature, Salinity, Oxygen, Beam Attenuation, Fluorescence, PAR].","URL":"https://accession.nodc.noaa.gov/0164968","author":[{"family":"Rocap","given":"Gabrielle"},{"family":"Keil","given":"Rick"},{"family":"Devol","given":"Allan"},{"family":"Deutsch","given":"Curtis"}],"accessed":{"date-parts":[["2021",4,20]]},"issued":{"date-parts":[["2017"]]}}}],"schema":"https://github.com/citation-style-language/schema/raw/master/csl-citation.json"} </w:instrText>
      </w:r>
      <w:r w:rsidR="000A079F" w:rsidRPr="00410552">
        <w:fldChar w:fldCharType="separate"/>
      </w:r>
      <w:r w:rsidR="000A079F" w:rsidRPr="00410552">
        <w:t>(Rocap et al., 2017)</w:t>
      </w:r>
      <w:r w:rsidR="000A079F" w:rsidRPr="00410552">
        <w:rPr>
          <w:b/>
          <w:sz w:val="28"/>
        </w:rPr>
        <w:fldChar w:fldCharType="end"/>
      </w:r>
      <w:r w:rsidR="000A079F" w:rsidRPr="00410552">
        <w:t>.</w:t>
      </w:r>
      <w:bookmarkStart w:id="16" w:name="bookmark=id.1t3h5sf" w:colFirst="0" w:colLast="0"/>
      <w:bookmarkEnd w:id="16"/>
    </w:p>
    <w:p w14:paraId="0000002C" w14:textId="07EAD523" w:rsidR="00104E87" w:rsidRPr="00410552" w:rsidRDefault="007C701C" w:rsidP="004108F6">
      <w:pPr>
        <w:pStyle w:val="Heading2"/>
      </w:pPr>
      <w:r w:rsidRPr="00410552">
        <w:t xml:space="preserve"> </w:t>
      </w:r>
      <w:r w:rsidR="004D045E" w:rsidRPr="00410552">
        <w:t>Water mass analysis</w:t>
      </w:r>
    </w:p>
    <w:p w14:paraId="0000002D" w14:textId="4458AACE" w:rsidR="00104E87" w:rsidRDefault="004D045E" w:rsidP="00EF63F8">
      <w:r>
        <w:t xml:space="preserve">Evans et al. (2020) previously employed optimum multiparameter analysis to map the percent identity of the water observed at each depth to three water masses: the 13 Degree Celsius Water </w:t>
      </w:r>
      <w:r w:rsidR="001A5B17">
        <w:t>(</w:t>
      </w:r>
      <w:r>
        <w:t>13CW</w:t>
      </w:r>
      <w:r w:rsidR="001A5B17">
        <w:t>)</w:t>
      </w:r>
      <w:r>
        <w:t>, North Equatorial Pacific Intermediate Water (NEPIW), and Antarctic Intermediate Water (AAIW). We subset and examine only the portion of these data that correspond to our site.</w:t>
      </w:r>
    </w:p>
    <w:p w14:paraId="2FD35AD1" w14:textId="77777777" w:rsidR="00DA0A01" w:rsidRDefault="00DA0A01" w:rsidP="00DA0A01">
      <w:pPr>
        <w:pStyle w:val="Heading2"/>
      </w:pPr>
      <w:r>
        <w:t>Acoustic Measurements</w:t>
      </w:r>
    </w:p>
    <w:p w14:paraId="189D7FB3" w14:textId="16128AC2" w:rsidR="00DA0A01" w:rsidRDefault="00DA0A01" w:rsidP="00EF63F8">
      <w:bookmarkStart w:id="17" w:name="_Hlk86462163"/>
      <w:r>
        <w:t xml:space="preserve">Backscattering signals from the ship-board </w:t>
      </w:r>
      <w:r w:rsidR="00ED16AC">
        <w:t>EK-60</w:t>
      </w:r>
      <w:r>
        <w:t xml:space="preserve"> were </w:t>
      </w:r>
      <w:r w:rsidR="00ED16AC">
        <w:t>collected and archived</w:t>
      </w:r>
      <w:r>
        <w:t xml:space="preserve"> by UNOLS</w:t>
      </w:r>
      <w:r w:rsidR="00ED16AC">
        <w:t xml:space="preserve"> as raw data files</w:t>
      </w:r>
      <w:r>
        <w:t xml:space="preserve">. We used </w:t>
      </w:r>
      <w:r w:rsidR="00DB3526">
        <w:t>E</w:t>
      </w:r>
      <w:r>
        <w:t>chop</w:t>
      </w:r>
      <w:r w:rsidR="00FE7FC2">
        <w:t>y</w:t>
      </w:r>
      <w:r>
        <w:t>pe software</w:t>
      </w:r>
      <w:r w:rsidR="00FE7FC2">
        <w:t xml:space="preserve"> </w:t>
      </w:r>
      <w:r w:rsidR="00FE7FC2">
        <w:fldChar w:fldCharType="begin"/>
      </w:r>
      <w:r w:rsidR="00FE7FC2">
        <w:instrText xml:space="preserve"> ADDIN ZOTERO_ITEM CSL_CITATION {"citationID":"oVil0QAr","properties":{"formattedCitation":"(Lee et al., 2021)","plainCitation":"(Lee et al., 2021)","noteIndex":0},"citationItems":[{"id":9966,"uris":["http://zotero.org/users/158097/items/JZR98V7Y"],"uri":["http://zotero.org/users/158097/items/JZR98V7Y"],"itemData":{"id":9966,"type":"article-journal","container-title":"The Journal of the Acoustical Society of America","DOI":"10.1121/10.0004522","ISSN":"0001-4966","issue":"4","note":"publisher: Acoustical Society of America","page":"A63-A63","source":"asa-scitation-org.proxy-um.researchport.umd.edu (Atypon)","title":"Echopype: Enhancing the interoperability and scalability of ocean sonar data processing","title-short":"Echopype","volume":"149","author":[{"family":"Lee","given":"Wu-Jung"},{"family":"Staneva","given":"Valentina"},{"family":"Mayorga","given":"Emilio"},{"family":"Nguyen","given":"Kavin"},{"family":"Satiewan","given":"Landung"},{"family":"Majeed","given":"Imran"}],"issued":{"date-parts":[["2021",4,1]]}}}],"schema":"https://github.com/citation-style-language/schema/raw/master/csl-citation.json"} </w:instrText>
      </w:r>
      <w:r w:rsidR="00FE7FC2">
        <w:fldChar w:fldCharType="separate"/>
      </w:r>
      <w:r w:rsidR="00FE7FC2" w:rsidRPr="00FE7FC2">
        <w:t>(Lee et al., 2021)</w:t>
      </w:r>
      <w:r w:rsidR="00FE7FC2">
        <w:fldChar w:fldCharType="end"/>
      </w:r>
      <w:r>
        <w:t xml:space="preserve"> to convert</w:t>
      </w:r>
      <w:r w:rsidR="00ED16AC">
        <w:t xml:space="preserve"> these</w:t>
      </w:r>
      <w:r>
        <w:t xml:space="preserve"> raw files to netcdf files, which were </w:t>
      </w:r>
      <w:r w:rsidR="00EC03A9">
        <w:t>down-sampled</w:t>
      </w:r>
      <w:r>
        <w:t xml:space="preserve"> to </w:t>
      </w:r>
      <w:r w:rsidRPr="0029713E">
        <w:t>five minute</w:t>
      </w:r>
      <w:r w:rsidRPr="00683EBA">
        <w:t xml:space="preserve"> time-step resolution</w:t>
      </w:r>
      <w:r w:rsidR="00471E14" w:rsidRPr="00683EBA">
        <w:t xml:space="preserve">, </w:t>
      </w:r>
      <w:r w:rsidRPr="00812F24">
        <w:t>saved as a text file</w:t>
      </w:r>
      <w:r w:rsidR="00EC03A9" w:rsidRPr="00812F24">
        <w:t>, and later visualized</w:t>
      </w:r>
      <w:r w:rsidRPr="00812F24">
        <w:t xml:space="preserve"> in R</w:t>
      </w:r>
      <w:r w:rsidR="00EC03A9" w:rsidRPr="00812F24">
        <w:t>.</w:t>
      </w:r>
      <w:r w:rsidR="00CE3F36" w:rsidRPr="00812F24">
        <w:t xml:space="preserve"> The </w:t>
      </w:r>
      <w:r w:rsidR="00CE3F36" w:rsidRPr="00BD7CFC">
        <w:t xml:space="preserve">acoustic </w:t>
      </w:r>
      <w:r w:rsidR="00CE3F36" w:rsidRPr="00B6377A">
        <w:t xml:space="preserve">data appeared to be </w:t>
      </w:r>
      <w:r w:rsidR="00471E14" w:rsidRPr="009A3FE5">
        <w:t>off by one hour and</w:t>
      </w:r>
      <w:r w:rsidR="00CE3F36" w:rsidRPr="001270A1">
        <w:t xml:space="preserve"> so one hour was subtracted from all time measurements.</w:t>
      </w:r>
      <w:r w:rsidR="0092621F" w:rsidRPr="001270A1">
        <w:t xml:space="preserve"> </w:t>
      </w:r>
      <w:r w:rsidR="0029713E" w:rsidRPr="00410552">
        <w:t>T</w:t>
      </w:r>
      <w:r w:rsidR="0092621F" w:rsidRPr="0029713E">
        <w:t xml:space="preserve">his correction resulted in zooplankton vertical migrations being synchronized with the diel light cycle as </w:t>
      </w:r>
      <w:r w:rsidR="00886B7F">
        <w:t>was recorded on board the ship by JAC</w:t>
      </w:r>
      <w:r w:rsidR="0092621F" w:rsidRPr="0029713E">
        <w:t>.</w:t>
      </w:r>
    </w:p>
    <w:p w14:paraId="0000002E" w14:textId="77777777" w:rsidR="00104E87" w:rsidRDefault="004D045E" w:rsidP="00EF63F8">
      <w:pPr>
        <w:pStyle w:val="Heading2"/>
      </w:pPr>
      <w:bookmarkStart w:id="18" w:name="bookmark=id.4d34og8" w:colFirst="0" w:colLast="0"/>
      <w:bookmarkEnd w:id="18"/>
      <w:bookmarkEnd w:id="17"/>
      <w:r>
        <w:t>Particle size measurements</w:t>
      </w:r>
    </w:p>
    <w:p w14:paraId="6008DE10" w14:textId="68F3C16B" w:rsidR="00CE3F36" w:rsidRDefault="004D045E" w:rsidP="00EF63F8">
      <w:r>
        <w:t xml:space="preserve">Particle size data were </w:t>
      </w:r>
      <w:r w:rsidRPr="0029713E">
        <w:t>collected by</w:t>
      </w:r>
      <w:r w:rsidR="00BD3870">
        <w:t xml:space="preserve"> an</w:t>
      </w:r>
      <w:r w:rsidRPr="0029713E">
        <w:t xml:space="preserve"> Underwater Vision Profiler 5 (UVP) that was</w:t>
      </w:r>
      <w:r w:rsidRPr="00EA1A26">
        <w:t xml:space="preserve"> mounted below</w:t>
      </w:r>
      <w:r>
        <w:t xml:space="preserve"> the CTD-rosette and deployed for all CTD casts shallower than </w:t>
      </w:r>
      <w:r w:rsidR="00BD3870">
        <w:t>2500 </w:t>
      </w:r>
      <w:r>
        <w:t xml:space="preserve">m. A UVP is a combination camera and light source that quantifies the abundance and size of particles from </w:t>
      </w:r>
      <w:r w:rsidR="00BD3870">
        <w:t>100 </w:t>
      </w:r>
      <w:r w:rsidR="006E5628">
        <w:t>μm</w:t>
      </w:r>
      <w:r>
        <w:t xml:space="preserve"> to several centimeters in size </w:t>
      </w:r>
      <w:r w:rsidR="00911372">
        <w:fldChar w:fldCharType="begin"/>
      </w:r>
      <w:r w:rsidR="00DF46B2">
        <w:instrText xml:space="preserve"> ADDIN ZOTERO_ITEM CSL_CITATION {"citationID":"XIIOBeyW","properties":{"formattedCitation":"(Picheral et al., 2010)","plainCitation":"(Picheral et al., 2010)","noteIndex":0},"citationItems":[{"id":7476,"uris":["http://zotero.org/users/158097/items/QPBF7PYX"],"uri":["http://zotero.org/users/158097/items/QPBF7PYX"],"itemData":{"id":7476,"type":"article-journal","abstract":"The Underwater Vision Profiler (UVP) was developed to quantify the vertical distribution of macroscopic particles and zooplankton &gt; 100 mm in size. The smaller size limit is fixed by optical resolution, whereas the larger size limit is determined by the volume of water illuminated per image. The new fifth generation instrument (UVP5) is compact (30 kg in air) and operates either as a stand-alone instrument with an independent power supply for use on a mooring or free-drifting array, or as a component of a Conductivity, Temperature, and Depth (CTD)-rosette package. Images are recorded at a frequency up to 6 Hz. If the UVP5 is interfaced with a CTD, these images are acquired and analyzed in real time. Images are recorded every 20 cm at the 1 m s−1 lowering speed. The current maximum deployment depth is 3000 m. The recorded volume per image is 1.02 L, and the conversion equation from pixel area to size in mm2 is Sm=0.003Sp1.3348 where Sp is the surface of the particle in pixels and Sm the surface in mm2. Comparisons between the earlier UVP versions and UVP5 indicate that images ranging in size from 105 µm to 2.66 mm are identical so historical and contemporary data sets can be compared.","container-title":"Limnology and Oceanography: Methods","DOI":"10.4319/lom.2010.8.462","ISSN":"1541-5856","issue":"9","journalAbbreviation":"Limnol. Oceanogr. Methods","language":"en","page":"462-473","source":"Wiley Online Library","title":"The Underwater Vision Profiler 5: An advanced instrument for high spatial resolution studies of particle size spectra and zooplankton","title-short":"The Underwater Vision Profiler 5","volume":"8","author":[{"family":"Picheral","given":"Marc"},{"family":"Guidi","given":"Lionel"},{"family":"Stemmann","given":"Lars"},{"family":"Karl","given":"David M."},{"family":"Iddaoud","given":"Ghizlaine"},{"family":"Gorsky","given":"Gabriel"}],"issued":{"date-parts":[["2010",9,1]]}}}],"schema":"https://github.com/citation-style-language/schema/raw/master/csl-citation.json"} </w:instrText>
      </w:r>
      <w:r w:rsidR="00911372">
        <w:fldChar w:fldCharType="separate"/>
      </w:r>
      <w:r w:rsidR="00DF46B2" w:rsidRPr="00DF46B2">
        <w:t>(Picheral et al., 2010)</w:t>
      </w:r>
      <w:r w:rsidR="00911372">
        <w:fldChar w:fldCharType="end"/>
      </w:r>
      <w:r>
        <w:t>.</w:t>
      </w:r>
      <w:r w:rsidR="001F723E">
        <w:t xml:space="preserve"> </w:t>
      </w:r>
      <w:r w:rsidR="00CE3F36" w:rsidRPr="00CE3F36">
        <w:t>UVP data were processed using the Zooprocess software, which prepares the data for upload to the Ecotaxa database</w:t>
      </w:r>
      <w:r w:rsidR="00471E14">
        <w:t xml:space="preserve"> </w:t>
      </w:r>
      <w:r w:rsidR="00471E14">
        <w:fldChar w:fldCharType="begin"/>
      </w:r>
      <w:r w:rsidR="00471E14">
        <w:instrText xml:space="preserve"> ADDIN ZOTERO_ITEM CSL_CITATION {"citationID":"AWVZCLfJ","properties":{"formattedCitation":"(Picheral et al., 2017)","plainCitation":"(Picheral et al., 2017)","noteIndex":0},"citationItems":[{"id":9345,"uris":["http://zotero.org/users/158097/items/LFP3LG8Q"],"uri":["http://zotero.org/users/158097/items/LFP3LG8Q"],"itemData":{"id":9345,"type":"book","title":"EcoTaxa, a tool for the taxonomic classification of images.","URL":"http://ecotaxa.obs-vlfr.fr","author":[{"family":"Picheral","given":"Marc"},{"family":"Colin","given":"S"},{"family":"Irisson","given":"J-O"}],"issued":{"date-parts":[["2017"]]}}}],"schema":"https://github.com/citation-style-language/schema/raw/master/csl-citation.json"} </w:instrText>
      </w:r>
      <w:r w:rsidR="00471E14">
        <w:fldChar w:fldCharType="separate"/>
      </w:r>
      <w:r w:rsidR="00471E14" w:rsidRPr="00471E14">
        <w:t>(Picheral et al., 2017)</w:t>
      </w:r>
      <w:r w:rsidR="00471E14">
        <w:fldChar w:fldCharType="end"/>
      </w:r>
      <w:r w:rsidR="00CE3F36" w:rsidRPr="00CE3F36">
        <w:t xml:space="preserve">; data from all UVP instruments </w:t>
      </w:r>
      <w:r w:rsidR="00FE7FC2">
        <w:t>are</w:t>
      </w:r>
      <w:r w:rsidR="00CE3F36" w:rsidRPr="00CE3F36">
        <w:t xml:space="preserve"> located on this online database for ease of access. Detailed descriptions for installation of the Zooprocess software can be found on the PIQv website (https://sites.google.com/view/piqv/zooprocess-uvpapp). Zooprocess uses the first and last image number selected by the user in metadata to isolate the downcast and process this subset for both particle size distribution and image data. The processed files and metadata are then uploaded to a shared FTP database where it is available for upload to Ecotaxa. This project required the extra step of filtering out images due to the discovery of an issue with the lighting system, where only one of the two LEDs would illuminate, resulting in an incomplete sample. The filtering procedure is </w:t>
      </w:r>
      <w:r w:rsidR="00CE3F36" w:rsidRPr="00CE3F36">
        <w:lastRenderedPageBreak/>
        <w:t xml:space="preserve">documented in a link available at the same location as the Zooprocess download. Images where only a single light illuminated were removed from the dataset before it was uploaded on to Ecotaxa. Once uploaded to Ecotaxa, data were downloaded </w:t>
      </w:r>
      <w:r w:rsidR="00CE3F36" w:rsidRPr="00EA1A26">
        <w:t xml:space="preserve">from </w:t>
      </w:r>
      <w:r w:rsidR="00CE3F36" w:rsidRPr="004417DA">
        <w:t>EcoPart (</w:t>
      </w:r>
      <w:r w:rsidR="00EA1A26" w:rsidRPr="00410552">
        <w:t xml:space="preserve">the </w:t>
      </w:r>
      <w:r w:rsidR="00CE3F36" w:rsidRPr="00EA1A26">
        <w:t>particle section</w:t>
      </w:r>
      <w:r w:rsidR="00CE3F36" w:rsidRPr="004417DA">
        <w:t xml:space="preserve"> of the database</w:t>
      </w:r>
      <w:r w:rsidR="00EA1A26" w:rsidRPr="004417DA">
        <w:t>)</w:t>
      </w:r>
      <w:r w:rsidR="00CE3F36" w:rsidRPr="004417DA">
        <w:t xml:space="preserve"> in</w:t>
      </w:r>
      <w:r w:rsidR="00CE3F36" w:rsidRPr="00CE3F36">
        <w:t xml:space="preserve"> detailed TSV </w:t>
      </w:r>
      <w:r w:rsidR="00CE3F36" w:rsidRPr="00711AD1">
        <w:t>format, and analyzed in R. The UVP provided estimates of abundances of particles in different size-bins, as well as information about the volumes over which those particle numbers had been calculated.</w:t>
      </w:r>
    </w:p>
    <w:p w14:paraId="0000002F" w14:textId="7BB6513A" w:rsidR="00104E87" w:rsidRDefault="001854EC" w:rsidP="00EF63F8">
      <w:bookmarkStart w:id="19" w:name="_Hlk84863246"/>
      <w:r>
        <w:t>The instrument is capable</w:t>
      </w:r>
      <w:r w:rsidR="004D045E">
        <w:t xml:space="preserve"> of </w:t>
      </w:r>
      <w:r>
        <w:t>observing smaller particles (</w:t>
      </w:r>
      <w:r w:rsidRPr="00711AD1">
        <w:t>down to 60</w:t>
      </w:r>
      <w:r w:rsidR="00BD3870">
        <w:t> </w:t>
      </w:r>
      <w:r w:rsidRPr="00410552">
        <w:t>μm), but these tend to be underest</w:t>
      </w:r>
      <w:r w:rsidR="007C701C" w:rsidRPr="00410552">
        <w:t>i</w:t>
      </w:r>
      <w:r w:rsidRPr="00410552">
        <w:t>mated and so are excluded from the analysis. The instrument can in principle also measure</w:t>
      </w:r>
      <w:r w:rsidR="004D045E" w:rsidRPr="00835EA8">
        <w:t xml:space="preserve"> larger </w:t>
      </w:r>
      <w:r w:rsidRPr="00410552">
        <w:t>particles (up to the field of view of the camera), though these tend to be scarce enough to be not detected. In this paper, we do not have an upper size cut-off for our analysis and rather implement statistics that are robust to non-detection of scarce large particles (section 5.5.</w:t>
      </w:r>
      <w:r w:rsidR="004D045E" w:rsidRPr="00835EA8">
        <w:t>1</w:t>
      </w:r>
      <w:r w:rsidRPr="00410552">
        <w:t>)</w:t>
      </w:r>
      <w:r w:rsidR="00886B7F">
        <w:t>.</w:t>
      </w:r>
      <w:r w:rsidR="004D045E" w:rsidRPr="00711AD1">
        <w:t xml:space="preserve"> </w:t>
      </w:r>
      <w:bookmarkEnd w:id="19"/>
      <w:r w:rsidR="004D045E" w:rsidRPr="00711AD1">
        <w:t xml:space="preserve">Visual inspection of images larger than </w:t>
      </w:r>
      <w:r w:rsidR="00BD3870" w:rsidRPr="00711AD1">
        <w:t>1</w:t>
      </w:r>
      <w:r w:rsidR="00BD3870">
        <w:t> </w:t>
      </w:r>
      <w:r w:rsidR="004D045E" w:rsidRPr="00835EA8">
        <w:t xml:space="preserve">mm suggests that </w:t>
      </w:r>
      <w:r w:rsidRPr="00835EA8">
        <w:t>these large</w:t>
      </w:r>
      <w:r w:rsidR="004D045E" w:rsidRPr="00835EA8">
        <w:t xml:space="preserve"> particles are primarily “marine snow” but about</w:t>
      </w:r>
      <w:r w:rsidR="004D045E">
        <w:t xml:space="preserve"> 5% are zooplankton.</w:t>
      </w:r>
      <w:r w:rsidR="002C7BFF">
        <w:t xml:space="preserve"> We did not quantify the size distribution of these images</w:t>
      </w:r>
      <w:r w:rsidR="00812F24">
        <w:t>.</w:t>
      </w:r>
    </w:p>
    <w:p w14:paraId="00000030" w14:textId="77777777" w:rsidR="00104E87" w:rsidRDefault="004D045E" w:rsidP="00EF63F8">
      <w:pPr>
        <w:pStyle w:val="Heading2"/>
      </w:pPr>
      <w:bookmarkStart w:id="20" w:name="bookmark=id.2s8eyo1" w:colFirst="0" w:colLast="0"/>
      <w:bookmarkEnd w:id="20"/>
      <w:r>
        <w:t>Flux measurements</w:t>
      </w:r>
    </w:p>
    <w:p w14:paraId="00000031" w14:textId="3C1A180C" w:rsidR="00104E87" w:rsidRDefault="004D045E" w:rsidP="00EF63F8">
      <w:r>
        <w:t>Free floating, surface tethered particle traps were used to quantify carbon fluxes from sinking particles. Arrays, consisting of a surface float and two traps</w:t>
      </w:r>
      <w:r w:rsidR="006E5628">
        <w:t>,</w:t>
      </w:r>
      <w:r>
        <w:t xml:space="preserve"> were deployed and allowed to float freely during which time they collected particles. Trap deployments began on 07 January, concurrently with the beginning of the UVP sampling, and continued through </w:t>
      </w:r>
      <w:r w:rsidR="00E041A0">
        <w:t xml:space="preserve">12 </w:t>
      </w:r>
      <w:r>
        <w:t xml:space="preserve">January. Trap </w:t>
      </w:r>
      <w:r w:rsidR="00B945FB">
        <w:t>recovery</w:t>
      </w:r>
      <w:r>
        <w:t xml:space="preserve"> began on 08 January and continued through 13 January. Trap depths spanned the photic zone and </w:t>
      </w:r>
      <w:r w:rsidR="003D3B05">
        <w:t>mesopelagic</w:t>
      </w:r>
      <w:r>
        <w:t xml:space="preserve">, with the </w:t>
      </w:r>
      <w:r w:rsidR="003D3B05">
        <w:t>shallowest</w:t>
      </w:r>
      <w:r w:rsidR="00B945FB">
        <w:t xml:space="preserve"> at</w:t>
      </w:r>
      <w:r>
        <w:t xml:space="preserve"> 60 m and the deepest at 965</w:t>
      </w:r>
      <w:r w:rsidR="00CE44D1">
        <w:t xml:space="preserve"> </w:t>
      </w:r>
      <w:r>
        <w:t xml:space="preserve">m. Trap deployments lasted between 21 and </w:t>
      </w:r>
      <w:r w:rsidR="00896D66">
        <w:t xml:space="preserve">91 </w:t>
      </w:r>
      <w:r>
        <w:t>hours, with deeper traps left out for longer, to collect more biomass. Two types of traps were deployed</w:t>
      </w:r>
      <w:r w:rsidR="003D3B05">
        <w:t>.</w:t>
      </w:r>
      <w:r>
        <w:t xml:space="preserve"> One set of traps, generally deployed in shallower water, had a solid cone opening with area</w:t>
      </w:r>
      <w:r w:rsidR="00CE44D1">
        <w:t xml:space="preserve"> 0.46 m</w:t>
      </w:r>
      <w:r w:rsidR="00CE44D1" w:rsidRPr="00CE44D1">
        <w:rPr>
          <w:vertAlign w:val="superscript"/>
        </w:rPr>
        <w:t>2</w:t>
      </w:r>
      <w:r>
        <w:t>. The second set had larger conical net with opening of</w:t>
      </w:r>
      <w:r w:rsidR="00CE44D1">
        <w:t xml:space="preserve"> 1.24 m</w:t>
      </w:r>
      <w:r w:rsidR="00CE44D1" w:rsidRPr="00CE44D1">
        <w:rPr>
          <w:vertAlign w:val="superscript"/>
        </w:rPr>
        <w:t>2</w:t>
      </w:r>
      <w:r>
        <w:t xml:space="preserve"> area made of 53 </w:t>
      </w:r>
      <w:r w:rsidR="00CE44D1">
        <w:t>μ</w:t>
      </w:r>
      <w:r>
        <w:t xml:space="preserve">m nylon mesh similar to the description in </w:t>
      </w:r>
      <w:sdt>
        <w:sdtPr>
          <w:tag w:val="goog_rdk_11"/>
          <w:id w:val="1281989196"/>
        </w:sdtPr>
        <w:sdtEndPr/>
        <w:sdtContent/>
      </w:sdt>
      <w:r>
        <w:t xml:space="preserve">Peterson et al. </w:t>
      </w:r>
      <w:r w:rsidR="00911372">
        <w:fldChar w:fldCharType="begin"/>
      </w:r>
      <w:r w:rsidR="00DF46B2">
        <w:instrText xml:space="preserve"> ADDIN ZOTERO_ITEM CSL_CITATION {"citationID":"nJpnftzS","properties":{"formattedCitation":"(2005)","plainCitation":"(2005)","noteIndex":0},"citationItems":[{"id":7195,"uris":["http://zotero.org/users/158097/items/ERFHIHBL"],"uri":["http://zotero.org/users/158097/items/ERFHIHBL"],"itemData":{"id":7195,"type":"article-journal","abstract":"Three new approaches for collecting and processing sinking particles for biogeochemical studies are presented. They include (1) a modification of our existing indented rotating sphere carousel (IRSC) sediment trap design from its conventional time-series function to one that collects particles based on discrete particle settling-velocity ranges; (2) development of a large, free-floating NetTrap based on the design of a closing plankton net capable of collecting large amounts (~1 g) of very fresh sinking particulate material in short time periods (24–36 h) to facilitate microbial decomposition experiments; and (3) an elutriation system to fractionate particles from the NetTrap into settling-velocity classes using countercurrents of varying speeds. These approaches were recently tested in the Mediterranean Sea and appear to provide new opportunities to characterize fluxes of carbon and other elements of interest and to investigate mechanisms of sinking.","container-title":"Limnology and Oceanography: Methods","DOI":"10.4319/lom.2005.3.520","ISSN":"1541-5856","issue":"12","journalAbbreviation":"Limnol. Oceanogr. Methods","language":"en","page":"520-532","source":"Wiley Online Library","title":"Novel techniques for collection of sinking particles in the ocean and determining their settling rates","volume":"3","author":[{"family":"Peterson","given":"Michael L."},{"family":"Wakeham","given":"Stuart G."},{"family":"Lee","given":"Cindy"},{"family":"Askea","given":"Meaghan A."},{"family":"Miquel","given":"Juan Carlos"}],"issued":{"date-parts":[["2005",12,1]]}},"suppress-author":true}],"schema":"https://github.com/citation-style-language/schema/raw/master/csl-citation.json"} </w:instrText>
      </w:r>
      <w:r w:rsidR="00911372">
        <w:fldChar w:fldCharType="separate"/>
      </w:r>
      <w:r w:rsidR="00DF46B2" w:rsidRPr="00DF46B2">
        <w:t>(2005)</w:t>
      </w:r>
      <w:r w:rsidR="00911372">
        <w:fldChar w:fldCharType="end"/>
      </w:r>
      <w:r>
        <w:t>.</w:t>
      </w:r>
      <w:r w:rsidR="00896D66">
        <w:t xml:space="preserve"> </w:t>
      </w:r>
      <w:r w:rsidR="00471E14">
        <w:t>All</w:t>
      </w:r>
      <w:r w:rsidR="00896D66">
        <w:t xml:space="preserve"> </w:t>
      </w:r>
      <w:r w:rsidR="00DB0405">
        <w:t>equipment</w:t>
      </w:r>
      <w:r w:rsidR="00896D66">
        <w:t xml:space="preserve"> were combination incubators and particle traps, but in this study we only use trap data.</w:t>
      </w:r>
      <w:r>
        <w:t xml:space="preserve"> No poisons were used, and </w:t>
      </w:r>
      <w:r w:rsidR="009D47D3">
        <w:t xml:space="preserve">both </w:t>
      </w:r>
      <w:r>
        <w:t>living</w:t>
      </w:r>
      <w:r w:rsidR="009D47D3">
        <w:t xml:space="preserve"> and dead</w:t>
      </w:r>
      <w:r>
        <w:t xml:space="preserve"> zooplankton, or ‘swimmers’, were manually removed</w:t>
      </w:r>
      <w:r w:rsidR="009D47D3">
        <w:t xml:space="preserve"> prior to </w:t>
      </w:r>
      <w:r w:rsidR="00886B7F">
        <w:t>POC analysis</w:t>
      </w:r>
      <w:r w:rsidR="009D47D3">
        <w:t>.</w:t>
      </w:r>
      <w:r>
        <w:t xml:space="preserve"> </w:t>
      </w:r>
    </w:p>
    <w:p w14:paraId="00000032" w14:textId="7226C581" w:rsidR="00104E87" w:rsidRDefault="004D045E" w:rsidP="00EF63F8">
      <w:r>
        <w:t xml:space="preserve">Sediment trap material was filtered immediately upon trap recovery onto </w:t>
      </w:r>
      <w:r w:rsidRPr="00911372">
        <w:t>pre-combusted</w:t>
      </w:r>
      <w:r>
        <w:t xml:space="preserve"> GF-75 45</w:t>
      </w:r>
      <w:r w:rsidR="00BD3870">
        <w:t> </w:t>
      </w:r>
      <w:r>
        <w:t xml:space="preserve">mm filters </w:t>
      </w:r>
      <w:r w:rsidR="001A5B17">
        <w:t>(nominal pore size of 0.</w:t>
      </w:r>
      <w:r w:rsidR="00BD3870">
        <w:t>3 </w:t>
      </w:r>
      <w:r w:rsidR="001A5B17">
        <w:t xml:space="preserve">µm) </w:t>
      </w:r>
      <w:r>
        <w:t xml:space="preserve">and preserved until further analysis at -80°C. These filters were split into several fractions for other analyses not discussed here. </w:t>
      </w:r>
      <w:r w:rsidR="00E041A0">
        <w:t>Total c</w:t>
      </w:r>
      <w:r>
        <w:t xml:space="preserve">arbon content of particles in each trap </w:t>
      </w:r>
      <w:r w:rsidR="00E041A0">
        <w:t>were</w:t>
      </w:r>
      <w:r>
        <w:t xml:space="preserve"> measured by isotope ratio mass spectrometry. Elemental analyses for particulate carbon and nitrogen quantities as well as </w:t>
      </w:r>
      <w:r>
        <w:rPr>
          <w:vertAlign w:val="superscript"/>
        </w:rPr>
        <w:t>13</w:t>
      </w:r>
      <w:r>
        <w:t xml:space="preserve">C and </w:t>
      </w:r>
      <w:r>
        <w:rPr>
          <w:vertAlign w:val="superscript"/>
        </w:rPr>
        <w:t>15</w:t>
      </w:r>
      <w:r>
        <w:t xml:space="preserve">N isotopic compositions were conducted at the U.C. Davis Stable Isotope Facility (http://stableisotopefacility.ucdavis.edu) on acidified freeze-dried trap samples </w:t>
      </w:r>
      <w:r w:rsidR="00911372">
        <w:t>to</w:t>
      </w:r>
      <w:r>
        <w:t xml:space="preserve"> capture organic elemental contributions. </w:t>
      </w:r>
      <w:r w:rsidR="00196DAA">
        <w:t>Carbon was below mass</w:t>
      </w:r>
      <w:r>
        <w:t xml:space="preserve"> spectrometry detect</w:t>
      </w:r>
      <w:r w:rsidR="00196DAA">
        <w:t>ion</w:t>
      </w:r>
      <w:r>
        <w:t xml:space="preserve"> </w:t>
      </w:r>
      <w:r w:rsidR="00196DAA">
        <w:t>limits</w:t>
      </w:r>
      <w:r>
        <w:t xml:space="preserve"> in four traps</w:t>
      </w:r>
      <w:r w:rsidR="00955F05">
        <w:t xml:space="preserve"> – these </w:t>
      </w:r>
      <w:r w:rsidR="00955F05" w:rsidRPr="00711AD1">
        <w:t>traps</w:t>
      </w:r>
      <w:r>
        <w:t xml:space="preserve"> were excluded from </w:t>
      </w:r>
      <w:r w:rsidR="00955F05">
        <w:t xml:space="preserve">further </w:t>
      </w:r>
      <w:r>
        <w:t xml:space="preserve">analysis. Traps at similar depths did detect carbon, lending confidence to the </w:t>
      </w:r>
      <w:r>
        <w:lastRenderedPageBreak/>
        <w:t>idea that these non-detections were technical in nature,</w:t>
      </w:r>
      <w:r w:rsidR="00886B7F">
        <w:t xml:space="preserve"> due to splitting of samples for multiple analyses,</w:t>
      </w:r>
      <w:r>
        <w:t xml:space="preserve"> rather than reflecting environmental conditions.</w:t>
      </w:r>
    </w:p>
    <w:p w14:paraId="00000033" w14:textId="77777777" w:rsidR="00104E87" w:rsidRDefault="004D045E" w:rsidP="00EF63F8">
      <w:pPr>
        <w:pStyle w:val="Heading2"/>
      </w:pPr>
      <w:bookmarkStart w:id="21" w:name="bookmark=id.17dp8vu" w:colFirst="0" w:colLast="0"/>
      <w:bookmarkEnd w:id="21"/>
      <w:r>
        <w:t>Analysis</w:t>
      </w:r>
    </w:p>
    <w:p w14:paraId="00000034" w14:textId="4D4B649F" w:rsidR="00104E87" w:rsidRDefault="00886B7F" w:rsidP="00EF63F8">
      <w:r>
        <w:t>P</w:t>
      </w:r>
      <w:r w:rsidR="004D045E">
        <w:t>articles were binned by depth with 20 m resolution between the surface and 100 m, 25 m resolution between 100</w:t>
      </w:r>
      <w:r w:rsidR="00F80BE4">
        <w:t> </w:t>
      </w:r>
      <w:r w:rsidR="004D045E">
        <w:t xml:space="preserve">m and </w:t>
      </w:r>
      <w:r w:rsidR="00BD3870">
        <w:t>200 </w:t>
      </w:r>
      <w:r w:rsidR="004D045E">
        <w:t>m depths and 50</w:t>
      </w:r>
      <w:r w:rsidR="00BD3870">
        <w:t> </w:t>
      </w:r>
      <w:r w:rsidR="004D045E">
        <w:t xml:space="preserve">m resolution below </w:t>
      </w:r>
      <w:r w:rsidR="00BD3870">
        <w:t>200 </w:t>
      </w:r>
      <w:r w:rsidR="004D045E">
        <w:t xml:space="preserve">m. This increasing coarseness of the depth bins helped </w:t>
      </w:r>
      <w:r w:rsidR="00E041A0">
        <w:t>account</w:t>
      </w:r>
      <w:r w:rsidR="004D045E">
        <w:t xml:space="preserve"> for more scarce particles deeper in the water column, while maintaining higher depth resolution near the surface. To perform this binning, particle numbers, and volumes of water sampled of all observations within each depth bin were summed prior to other analyses.</w:t>
      </w:r>
      <w:r w:rsidRPr="00886B7F">
        <w:t xml:space="preserve"> </w:t>
      </w:r>
      <w:r>
        <w:t>Most analyses focused on the mesopelagic, defined here as the region between the base of the secondary chlorophyll maximum layer (160</w:t>
      </w:r>
      <w:r w:rsidR="00BD3870">
        <w:t> </w:t>
      </w:r>
      <w:r>
        <w:t>m</w:t>
      </w:r>
      <w:r w:rsidR="00BD3870">
        <w:t xml:space="preserve"> </w:t>
      </w:r>
      <w:r w:rsidR="00AC3B82">
        <w:t>—</w:t>
      </w:r>
      <w:r w:rsidR="00A614EF">
        <w:t xml:space="preserve"> h</w:t>
      </w:r>
      <w:r>
        <w:t>ereafter</w:t>
      </w:r>
      <w:r w:rsidR="00A614EF">
        <w:t xml:space="preserve"> the base of the</w:t>
      </w:r>
      <w:r>
        <w:t xml:space="preserve"> photic zone), which is within the ODZ, and 1000</w:t>
      </w:r>
      <w:r w:rsidR="00A614EF">
        <w:t> </w:t>
      </w:r>
      <w:r>
        <w:t>m.</w:t>
      </w:r>
    </w:p>
    <w:p w14:paraId="00000035" w14:textId="6C9EEA32" w:rsidR="00104E87" w:rsidRDefault="004D045E" w:rsidP="00EF63F8">
      <w:r>
        <w:t>Two normalized values of particle numbers were calculated. In the first, particle numbers were divided by volume sampled, to generate values in</w:t>
      </w:r>
      <w:r w:rsidR="000703E1">
        <w:t xml:space="preserve"> </w:t>
      </w:r>
      <w:r w:rsidR="000703E1" w:rsidRPr="000703E1">
        <w:rPr>
          <w:i/>
          <w:iCs/>
        </w:rPr>
        <w:t>particles/m</w:t>
      </w:r>
      <w:r w:rsidR="000703E1" w:rsidRPr="000703E1">
        <w:rPr>
          <w:i/>
          <w:iCs/>
          <w:vertAlign w:val="superscript"/>
        </w:rPr>
        <w:t>3</w:t>
      </w:r>
      <w:r>
        <w:t>. In the second, particles were divided by both volume sampled and the width of the particle size-bins to generate values in</w:t>
      </w:r>
      <w:r w:rsidR="000703E1">
        <w:t xml:space="preserve"> </w:t>
      </w:r>
      <w:r w:rsidR="000703E1" w:rsidRPr="000703E1">
        <w:rPr>
          <w:i/>
          <w:iCs/>
        </w:rPr>
        <w:t>particles/m</w:t>
      </w:r>
      <w:r w:rsidR="000703E1" w:rsidRPr="000703E1">
        <w:rPr>
          <w:i/>
          <w:iCs/>
          <w:vertAlign w:val="superscript"/>
        </w:rPr>
        <w:t>3</w:t>
      </w:r>
      <w:r w:rsidR="000703E1" w:rsidRPr="000703E1">
        <w:rPr>
          <w:i/>
          <w:iCs/>
        </w:rPr>
        <w:t>/mm</w:t>
      </w:r>
      <w:r>
        <w:t>.</w:t>
      </w:r>
    </w:p>
    <w:p w14:paraId="00000036" w14:textId="77777777" w:rsidR="00104E87" w:rsidRDefault="004D045E" w:rsidP="00410552">
      <w:pPr>
        <w:pStyle w:val="Heading3"/>
      </w:pPr>
      <w:bookmarkStart w:id="22" w:name="bookmark=id.3rdcrjn" w:colFirst="0" w:colLast="0"/>
      <w:bookmarkEnd w:id="22"/>
      <w:r>
        <w:t>Particle size distribution</w:t>
      </w:r>
    </w:p>
    <w:p w14:paraId="3B624680" w14:textId="0EA8E2F2" w:rsidR="004D045E" w:rsidRDefault="004D045E" w:rsidP="00EF63F8">
      <w:r>
        <w:t xml:space="preserve">We determined the slope and intercept of the particle size distribution spectrum by fitting a power law to the data, which is a common function for fitting particle size distributions </w:t>
      </w:r>
      <w:r w:rsidR="000703E1">
        <w:fldChar w:fldCharType="begin"/>
      </w:r>
      <w:r w:rsidR="00DF46B2">
        <w:instrText xml:space="preserve"> ADDIN ZOTERO_ITEM CSL_CITATION {"citationID":"XgrjEF9S","properties":{"formattedCitation":"(Buonassissi &amp; Dierssen, 2010)","plainCitation":"(Buonassissi &amp; Dierssen, 2010)","noteIndex":0},"citationItems":[{"id":9388,"uris":["http://zotero.org/users/158097/items/Z38EACE9"],"uri":["http://zotero.org/users/158097/items/Z38EACE9"],"itemData":{"id":9388,"type":"article-journal","abstract":"The particle size distribution (PSD) is commonly used in studies of sediment fluxes, phytoplankton dynamics, and optical scattering from particulates, but little is known about the spatial and temporal variability of this parameter. Here, we analyze in situ laser diffraction measurements of the PSD from a variety of estuarine and open ocean systems. The power law or “Junge-type” distribution provided a good fit to surface ocean particle size distributions measured from 6 to 250 μm. PSD slopes ranged from 2.7 to 4.7 with a mean of 3.63. Consistent with theory, high particle slopes (3.78) and low particle concentrations characterized the open ocean waters of the Atlantic and the Southern Ocean. Lower PSD slopes (3.63) and high concentrations were characteristic of estuarine waters. River plumes consistently showed the lowest PSD slopes (3.30) and highest particle concentrations characteristic of larger bloom-forming phytoplankton and production of particle aggregates. In the North Atlantic, an inverse relationship was found between PSD slope and chlorophyll concentration. Such results follow the biological paradigm that larger phytoplankton are prevalent in bloom conditions and smaller phytoplankton dominate in oligotrophic water. Large temporal variability in PSD was observed in near coastal regions prone to sediment resuspension from storms and tidal flow. Dense sea grass beds consistently had lower particle concentrations compared to surrounding waters due to reductions in current flow and sediment resuspension. Simple power law approximations of particle size distributions can be successfully used to describe and assess particle distributions in a wide array of oceanic and estuarine water types.","container-title":"Journal of Geophysical Research: Oceans","DOI":"https://doi.org/10.1029/2010JC006256","ISSN":"2156-2202","issue":"C10","language":"en","note":"_eprint: https://onlinelibrary.wiley.com/doi/pdf/10.1029/2010JC006256","source":"Wiley Online Library","title":"A regional comparison of particle size distributions and the power law approximation in oceanic and estuarine surface waters","URL":"http://agupubs.onlinelibrary.wiley.com/doi/abs/10.1029/2010JC006256","volume":"115","author":[{"family":"Buonassissi","given":"C. J."},{"family":"Dierssen","given":"H. M."}],"accessed":{"date-parts":[["2021",5,4]]},"issued":{"date-parts":[["2010"]]}}}],"schema":"https://github.com/citation-style-language/schema/raw/master/csl-citation.json"} </w:instrText>
      </w:r>
      <w:r w:rsidR="000703E1">
        <w:fldChar w:fldCharType="separate"/>
      </w:r>
      <w:r w:rsidR="00DF46B2" w:rsidRPr="00DF46B2">
        <w:t>(Buonassissi &amp; Dierssen, 2010)</w:t>
      </w:r>
      <w:r w:rsidR="000703E1">
        <w:fldChar w:fldCharType="end"/>
      </w:r>
      <w:r>
        <w:t>. Because large particles were infrequently detected, we used a general linear model that assumed residuals of the data followed a negative-binomial (rather than normal) distribution. We fit the equation</w:t>
      </w:r>
    </w:p>
    <w:p w14:paraId="00000038" w14:textId="4A3F9C4E" w:rsidR="00104E87" w:rsidRDefault="004D045E" w:rsidP="00EF63F8">
      <w:r>
        <w:t xml:space="preserve"> </w:t>
      </w:r>
      <m:oMath>
        <m:r>
          <m:rPr>
            <m:sty m:val="p"/>
          </m:rPr>
          <w:rPr>
            <w:rFonts w:ascii="Cambria Math" w:hAnsi="Cambria Math"/>
          </w:rPr>
          <m:t>ln</m:t>
        </m:r>
        <m:d>
          <m:dPr>
            <m:ctrlPr>
              <w:rPr>
                <w:rFonts w:ascii="Cambria Math" w:hAnsi="Cambria Math"/>
              </w:rPr>
            </m:ctrlPr>
          </m:dPr>
          <m:e>
            <m:f>
              <m:fPr>
                <m:ctrlPr>
                  <w:rPr>
                    <w:rFonts w:ascii="Cambria Math" w:hAnsi="Cambria Math"/>
                  </w:rPr>
                </m:ctrlPr>
              </m:fPr>
              <m:num>
                <m:r>
                  <w:rPr>
                    <w:rFonts w:ascii="Cambria Math" w:hAnsi="Cambria Math"/>
                  </w:rPr>
                  <m:t>E</m:t>
                </m:r>
                <m:d>
                  <m:dPr>
                    <m:ctrlPr>
                      <w:rPr>
                        <w:rFonts w:ascii="Cambria Math" w:hAnsi="Cambria Math"/>
                      </w:rPr>
                    </m:ctrlPr>
                  </m:dPr>
                  <m:e>
                    <m:r>
                      <w:rPr>
                        <w:rFonts w:ascii="Cambria Math" w:hAnsi="Cambria Math"/>
                      </w:rPr>
                      <m:t>Total</m:t>
                    </m:r>
                    <m:r>
                      <m:rPr>
                        <m:sty m:val="p"/>
                      </m:rPr>
                      <w:rPr>
                        <w:rFonts w:ascii="Cambria Math" w:hAnsi="Cambria Math"/>
                      </w:rPr>
                      <m:t> </m:t>
                    </m:r>
                    <m:r>
                      <w:rPr>
                        <w:rFonts w:ascii="Cambria Math" w:hAnsi="Cambria Math"/>
                      </w:rPr>
                      <m:t>Particles</m:t>
                    </m:r>
                  </m:e>
                </m:d>
              </m:num>
              <m:den>
                <m:r>
                  <w:rPr>
                    <w:rFonts w:ascii="Cambria Math" w:hAnsi="Cambria Math"/>
                  </w:rPr>
                  <m:t>Volume</m:t>
                </m:r>
                <m:r>
                  <m:rPr>
                    <m:sty m:val="p"/>
                  </m:rPr>
                  <w:rPr>
                    <w:rFonts w:ascii="Cambria Math" w:hAnsi="Cambria Math"/>
                  </w:rPr>
                  <m:t>*</m:t>
                </m:r>
                <m:r>
                  <w:rPr>
                    <w:rFonts w:ascii="Cambria Math" w:hAnsi="Cambria Math"/>
                  </w:rPr>
                  <m:t>Binsize</m:t>
                </m:r>
              </m:den>
            </m:f>
          </m:e>
        </m:d>
        <m:r>
          <m:rPr>
            <m:sty m:val="p"/>
          </m:rPr>
          <w:rPr>
            <w:rFonts w:ascii="Cambria Math" w:hAnsi="Cambria Math"/>
          </w:rPr>
          <m:t>=</m:t>
        </m:r>
        <m:sSub>
          <m:sSubPr>
            <m:ctrlPr>
              <w:rPr>
                <w:rFonts w:ascii="Cambria Math" w:hAnsi="Cambria Math"/>
              </w:rPr>
            </m:ctrlPr>
          </m:sSubPr>
          <m:e>
            <m:r>
              <w:rPr>
                <w:rFonts w:ascii="Cambria Math" w:hAnsi="Cambria Math"/>
              </w:rPr>
              <m:t>b</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m:rPr>
                <m:sty m:val="p"/>
              </m:rPr>
              <w:rPr>
                <w:rFonts w:ascii="Cambria Math" w:hAnsi="Cambria Math"/>
              </w:rPr>
              <m:t>1</m:t>
            </m:r>
          </m:sub>
        </m:sSub>
        <m:r>
          <m:rPr>
            <m:sty m:val="p"/>
          </m:rPr>
          <w:rPr>
            <w:rFonts w:ascii="Cambria Math" w:hAnsi="Cambria Math"/>
          </w:rPr>
          <m:t> </m:t>
        </m:r>
        <m:r>
          <w:rPr>
            <w:rFonts w:ascii="Cambria Math" w:hAnsi="Cambria Math"/>
          </w:rPr>
          <m:t>l</m:t>
        </m:r>
        <m:r>
          <m:rPr>
            <m:sty m:val="p"/>
          </m:rPr>
          <w:rPr>
            <w:rFonts w:ascii="Cambria Math" w:hAnsi="Cambria Math"/>
          </w:rPr>
          <m:t>n</m:t>
        </m:r>
        <m:d>
          <m:dPr>
            <m:ctrlPr>
              <w:rPr>
                <w:rFonts w:ascii="Cambria Math" w:hAnsi="Cambria Math"/>
              </w:rPr>
            </m:ctrlPr>
          </m:dPr>
          <m:e>
            <m:r>
              <m:rPr>
                <m:sty m:val="p"/>
              </m:rPr>
              <w:rPr>
                <w:rFonts w:ascii="Cambria Math" w:hAnsi="Cambria Math"/>
              </w:rPr>
              <m:t>Size</m:t>
            </m:r>
          </m:e>
        </m:d>
      </m:oMath>
      <w:r>
        <w:t xml:space="preserve"> </w:t>
      </w:r>
      <w:r w:rsidR="00B87896">
        <w:tab/>
        <w:t xml:space="preserve">(Eqn 1). </w:t>
      </w:r>
    </w:p>
    <w:p w14:paraId="00000039" w14:textId="4C6CBF94" w:rsidR="00104E87" w:rsidRDefault="004D045E" w:rsidP="00EF63F8">
      <w:r>
        <w:t>to solve for the Intercept (</w:t>
      </w:r>
      <m:oMath>
        <m:sSub>
          <m:sSubPr>
            <m:ctrlPr>
              <w:rPr>
                <w:rFonts w:ascii="Cambria Math" w:hAnsi="Cambria Math"/>
              </w:rPr>
            </m:ctrlPr>
          </m:sSubPr>
          <m:e>
            <m:r>
              <w:rPr>
                <w:rFonts w:ascii="Cambria Math" w:hAnsi="Cambria Math"/>
              </w:rPr>
              <m:t>b</m:t>
            </m:r>
            <m:ctrlPr>
              <w:rPr>
                <w:rFonts w:ascii="Cambria Math" w:hAnsi="Cambria Math"/>
                <w:i/>
              </w:rPr>
            </m:ctrlPr>
          </m:e>
          <m:sub>
            <m:r>
              <w:rPr>
                <w:rFonts w:ascii="Cambria Math" w:hAnsi="Cambria Math"/>
              </w:rPr>
              <m:t>0</m:t>
            </m:r>
          </m:sub>
        </m:sSub>
      </m:oMath>
      <w:r>
        <w:t>) and particle size distribution slope (</w:t>
      </w:r>
      <m:oMath>
        <m:r>
          <m:rPr>
            <m:sty m:val="p"/>
          </m:rPr>
          <w:rPr>
            <w:rFonts w:ascii="Cambria Math" w:hAnsi="Cambria Math"/>
          </w:rPr>
          <m:t>PSD</m:t>
        </m:r>
        <m:r>
          <w:rPr>
            <w:rFonts w:ascii="Cambria Math" w:hAnsi="Cambria Math"/>
          </w:rPr>
          <m:t>=</m:t>
        </m:r>
        <m:sSub>
          <m:sSubPr>
            <m:ctrlPr>
              <w:rPr>
                <w:rFonts w:ascii="Cambria Math" w:hAnsi="Cambria Math"/>
              </w:rPr>
            </m:ctrlPr>
          </m:sSubPr>
          <m:e>
            <m:r>
              <w:rPr>
                <w:rFonts w:ascii="Cambria Math" w:hAnsi="Cambria Math"/>
              </w:rPr>
              <m:t>b</m:t>
            </m:r>
            <m:ctrlPr>
              <w:rPr>
                <w:rFonts w:ascii="Cambria Math" w:hAnsi="Cambria Math"/>
                <w:i/>
              </w:rPr>
            </m:ctrlPr>
          </m:e>
          <m:sub>
            <m:r>
              <w:rPr>
                <w:rFonts w:ascii="Cambria Math" w:hAnsi="Cambria Math"/>
              </w:rPr>
              <m:t>1</m:t>
            </m:r>
          </m:sub>
        </m:sSub>
      </m:oMath>
      <w:r>
        <w:t xml:space="preserve">). </w:t>
      </w:r>
      <w:r w:rsidR="00B87896">
        <w:t xml:space="preserve">On the </w:t>
      </w:r>
      <w:r w:rsidR="00FE6E28">
        <w:t>left-hand</w:t>
      </w:r>
      <w:r w:rsidR="00B87896">
        <w:t xml:space="preserve"> side of </w:t>
      </w:r>
      <w:r w:rsidR="00AC3B82">
        <w:t>Eqn </w:t>
      </w:r>
      <w:r w:rsidR="00B87896">
        <w:t xml:space="preserve">1. </w:t>
      </w:r>
      <w:r w:rsidR="00B87896" w:rsidRPr="00B945FB">
        <w:rPr>
          <w:i/>
          <w:iCs/>
        </w:rPr>
        <w:t>E(Total Particles)</w:t>
      </w:r>
      <w:r w:rsidR="00B87896">
        <w:t xml:space="preserve"> refers to</w:t>
      </w:r>
      <w:r>
        <w:t xml:space="preserve"> the expected number of particles in a given depth and particle size bin assuming a negative binomial distribution of residuals </w:t>
      </w:r>
      <w:r w:rsidR="008422C4">
        <w:fldChar w:fldCharType="begin"/>
      </w:r>
      <w:r w:rsidR="00DF46B2">
        <w:instrText xml:space="preserve"> ADDIN ZOTERO_ITEM CSL_CITATION {"citationID":"HaV3SKqL","properties":{"formattedCitation":"(Date, 2020; Ooi, 2013)","plainCitation":"(Date, 2020; Ooi, 2013)","noteIndex":0},"citationItems":[{"id":9396,"uris":["http://zotero.org/users/158097/items/ZH69AWQD"],"uri":["http://zotero.org/users/158097/items/ZH69AWQD"],"itemData":{"id":9396,"type":"webpage","abstract":"What are they? Why do we need them?","container-title":"Medium","language":"en","title":"Generalized Linear Models","URL":"https://towardsdatascience.com/generalized-linear-models-9ec4dfe3dc3f","author":[{"family":"Date","given":"Sachin"}],"accessed":{"date-parts":[["2021",5,2]]},"issued":{"date-parts":[["2020",11,21]]}}},{"id":9395,"uris":["http://zotero.org/users/158097/items/JK7GNHQF"],"uri":["http://zotero.org/users/158097/items/JK7GNHQF"],"itemData":{"id":9395,"type":"webpage","container-title":"Cross Validated","title":"Where does the offset go in Poisson/negative binomial regression?","URL":"https://stats.stackexchange.com/questions/66791/where-does-the-offset-go-in-poisson-negative-binomial-regression","author":[{"family":"Ooi","given":"Hong"}],"accessed":{"date-parts":[["2021",5,2]]},"issued":{"date-parts":[["2013",8,8]]}}}],"schema":"https://github.com/citation-style-language/schema/raw/master/csl-citation.json"} </w:instrText>
      </w:r>
      <w:r w:rsidR="008422C4">
        <w:fldChar w:fldCharType="separate"/>
      </w:r>
      <w:r w:rsidR="00DF46B2" w:rsidRPr="00DF46B2">
        <w:t>(Date, 2020; Ooi, 2013)</w:t>
      </w:r>
      <w:r w:rsidR="008422C4">
        <w:fldChar w:fldCharType="end"/>
      </w:r>
      <w:r>
        <w:t xml:space="preserve">. </w:t>
      </w:r>
      <w:r>
        <w:rPr>
          <w:i/>
        </w:rPr>
        <w:t>Volume</w:t>
      </w:r>
      <w:r>
        <w:t xml:space="preserve"> indicates the volume of water sampled by the UVP, or in the case of depth-binned data, the sum of the volumes of all UVP images in that depth interval. </w:t>
      </w:r>
      <w:r>
        <w:rPr>
          <w:i/>
        </w:rPr>
        <w:t>Binsize</w:t>
      </w:r>
      <w:r>
        <w:t xml:space="preserve"> indicates the width of the</w:t>
      </w:r>
      <w:sdt>
        <w:sdtPr>
          <w:tag w:val="goog_rdk_12"/>
          <w:id w:val="-2094931304"/>
        </w:sdtPr>
        <w:sdtEndPr/>
        <w:sdtContent/>
      </w:sdt>
      <w:sdt>
        <w:sdtPr>
          <w:tag w:val="goog_rdk_13"/>
          <w:id w:val="1451205880"/>
        </w:sdtPr>
        <w:sdtEndPr/>
        <w:sdtContent/>
      </w:sdt>
      <w:sdt>
        <w:sdtPr>
          <w:tag w:val="goog_rdk_14"/>
          <w:id w:val="684633214"/>
        </w:sdtPr>
        <w:sdtEndPr/>
        <w:sdtContent/>
      </w:sdt>
      <w:r>
        <w:t xml:space="preserve"> particle-size bin captured by the UVP. Thus, if particles between </w:t>
      </w:r>
      <w:r w:rsidR="00196DAA">
        <w:t>0</w:t>
      </w:r>
      <w:r>
        <w:t>.</w:t>
      </w:r>
      <w:r w:rsidR="00AC3B82">
        <w:t>1 and </w:t>
      </w:r>
      <w:r>
        <w:t>0.</w:t>
      </w:r>
      <w:r w:rsidR="00AC3B82">
        <w:t>12 </w:t>
      </w:r>
      <w:r>
        <w:t>mm are in a</w:t>
      </w:r>
      <w:r w:rsidR="00B945FB">
        <w:t xml:space="preserve"> particle size</w:t>
      </w:r>
      <w:r>
        <w:t xml:space="preserve"> bin, the </w:t>
      </w:r>
      <w:r>
        <w:rPr>
          <w:i/>
        </w:rPr>
        <w:t>Binsize</w:t>
      </w:r>
      <w:r>
        <w:t xml:space="preserve"> is 0.</w:t>
      </w:r>
      <w:r w:rsidR="00E041A0">
        <w:t>0</w:t>
      </w:r>
      <w:r>
        <w:t>2</w:t>
      </w:r>
      <w:r w:rsidR="001466BD">
        <w:t> mm</w:t>
      </w:r>
      <w:r>
        <w:t xml:space="preserve">. On the </w:t>
      </w:r>
      <w:r w:rsidR="00F7422A" w:rsidRPr="00835EA8">
        <w:t>right</w:t>
      </w:r>
      <w:r w:rsidR="00F7422A" w:rsidRPr="00410552">
        <w:t>-</w:t>
      </w:r>
      <w:r w:rsidRPr="00711AD1">
        <w:t>hand</w:t>
      </w:r>
      <w:r>
        <w:t xml:space="preserve"> </w:t>
      </w:r>
      <w:r w:rsidR="00B87896">
        <w:t xml:space="preserve">side of </w:t>
      </w:r>
      <w:r w:rsidR="001466BD">
        <w:t>Eqn </w:t>
      </w:r>
      <w:r w:rsidR="00B87896">
        <w:t>1</w:t>
      </w:r>
      <w:r>
        <w:t xml:space="preserve">, </w:t>
      </w:r>
      <w:r>
        <w:rPr>
          <w:i/>
        </w:rPr>
        <w:t>Size</w:t>
      </w:r>
      <w:r>
        <w:t xml:space="preserve"> corresponds to the lower bound of the particle size</w:t>
      </w:r>
      <w:r w:rsidR="00E041A0">
        <w:t>-</w:t>
      </w:r>
      <w:r>
        <w:t>bin. We use the lower bound of a particle size</w:t>
      </w:r>
      <w:r w:rsidR="00E041A0">
        <w:t>-b</w:t>
      </w:r>
      <w:r>
        <w:t>in, rather than its midpoint</w:t>
      </w:r>
      <w:r w:rsidR="001466BD">
        <w:t>,</w:t>
      </w:r>
      <w:r>
        <w:t xml:space="preserve"> because, due to the power-law particle size distribution slopes, the average size of particles in each size-bin is closer to the size-bin’s lower bound rather than its midpoint.</w:t>
      </w:r>
    </w:p>
    <w:p w14:paraId="0000003A" w14:textId="77777777" w:rsidR="00104E87" w:rsidRPr="00410552" w:rsidRDefault="004D045E" w:rsidP="00410552">
      <w:pPr>
        <w:pStyle w:val="Heading3"/>
      </w:pPr>
      <w:bookmarkStart w:id="23" w:name="bookmark=id.26in1rg" w:colFirst="0" w:colLast="0"/>
      <w:bookmarkEnd w:id="23"/>
      <w:r w:rsidRPr="00410552">
        <w:lastRenderedPageBreak/>
        <w:t>Estimating particle flux</w:t>
      </w:r>
    </w:p>
    <w:p w14:paraId="0000003B" w14:textId="77777777" w:rsidR="00104E87" w:rsidRDefault="004D045E" w:rsidP="00EF63F8">
      <w:r>
        <w:t>We estimated particle flux throughout the water column, by fitting particle data to trap measurements. We assumed that particle flux in each size bin (j) follow</w:t>
      </w:r>
      <w:sdt>
        <w:sdtPr>
          <w:tag w:val="goog_rdk_15"/>
          <w:id w:val="1740894802"/>
        </w:sdtPr>
        <w:sdtEndPr/>
        <w:sdtContent/>
      </w:sdt>
      <w:sdt>
        <w:sdtPr>
          <w:tag w:val="goog_rdk_16"/>
          <w:id w:val="-1321733096"/>
        </w:sdtPr>
        <w:sdtEndPr/>
        <w:sdtContent/>
      </w:sdt>
      <w:sdt>
        <w:sdtPr>
          <w:tag w:val="goog_rdk_17"/>
          <w:id w:val="-1414459167"/>
        </w:sdtPr>
        <w:sdtEndPr/>
        <w:sdtContent/>
      </w:sdt>
      <w:r>
        <w:t>ed the equation</w:t>
      </w:r>
    </w:p>
    <w:p w14:paraId="0000003D" w14:textId="4996130E" w:rsidR="00104E87" w:rsidRDefault="006A6A8E" w:rsidP="00EF63F8">
      <m:oMath>
        <m:r>
          <m:rPr>
            <m:sty m:val="p"/>
          </m:rPr>
          <w:rPr>
            <w:rFonts w:ascii="Cambria Math" w:hAnsi="Cambria Math"/>
          </w:rPr>
          <m:t>Flux=</m:t>
        </m:r>
        <m:nary>
          <m:naryPr>
            <m:chr m:val="∑"/>
            <m:limLoc m:val="undOvr"/>
            <m:supHide m:val="1"/>
            <m:ctrlPr>
              <w:rPr>
                <w:rFonts w:ascii="Cambria Math" w:hAnsi="Cambria Math"/>
              </w:rPr>
            </m:ctrlPr>
          </m:naryPr>
          <m:sub>
            <m:r>
              <w:rPr>
                <w:rFonts w:ascii="Cambria Math" w:hAnsi="Cambria Math"/>
              </w:rPr>
              <m:t>j</m:t>
            </m:r>
          </m:sub>
          <m:sup/>
          <m:e>
            <m:r>
              <m:rPr>
                <m:sty m:val="p"/>
              </m:rPr>
              <w:rPr>
                <w:rFonts w:ascii="Cambria Math" w:hAnsi="Cambria Math"/>
              </w:rPr>
              <m:t>[</m:t>
            </m:r>
            <m:f>
              <m:fPr>
                <m:ctrlPr>
                  <w:rPr>
                    <w:rFonts w:ascii="Cambria Math" w:hAnsi="Cambria Math"/>
                  </w:rPr>
                </m:ctrlPr>
              </m:fPr>
              <m:num>
                <m:r>
                  <w:rPr>
                    <w:rFonts w:ascii="Cambria Math" w:hAnsi="Cambria Math"/>
                  </w:rPr>
                  <m:t>Total</m:t>
                </m:r>
                <m:r>
                  <m:rPr>
                    <m:sty m:val="p"/>
                  </m:rPr>
                  <w:rPr>
                    <w:rFonts w:ascii="Cambria Math" w:hAnsi="Cambria Math"/>
                  </w:rPr>
                  <m:t> </m:t>
                </m:r>
                <m:r>
                  <w:rPr>
                    <w:rFonts w:ascii="Cambria Math" w:hAnsi="Cambria Math"/>
                  </w:rPr>
                  <m:t>Particle</m:t>
                </m:r>
                <m:sSub>
                  <m:sSubPr>
                    <m:ctrlPr>
                      <w:rPr>
                        <w:rFonts w:ascii="Cambria Math" w:hAnsi="Cambria Math"/>
                      </w:rPr>
                    </m:ctrlPr>
                  </m:sSubPr>
                  <m:e>
                    <m:r>
                      <w:rPr>
                        <w:rFonts w:ascii="Cambria Math" w:hAnsi="Cambria Math"/>
                      </w:rPr>
                      <m:t>s</m:t>
                    </m:r>
                  </m:e>
                  <m:sub>
                    <m:r>
                      <w:rPr>
                        <w:rFonts w:ascii="Cambria Math" w:hAnsi="Cambria Math"/>
                      </w:rPr>
                      <m:t>j</m:t>
                    </m:r>
                  </m:sub>
                </m:sSub>
              </m:num>
              <m:den>
                <m:r>
                  <w:rPr>
                    <w:rFonts w:ascii="Cambria Math" w:hAnsi="Cambria Math"/>
                  </w:rPr>
                  <m:t>Volume</m:t>
                </m:r>
                <m:r>
                  <m:rPr>
                    <m:sty m:val="p"/>
                  </m:rPr>
                  <w:rPr>
                    <w:rFonts w:ascii="Cambria Math" w:hAnsi="Cambria Math"/>
                  </w:rPr>
                  <m:t>*</m:t>
                </m:r>
                <m:r>
                  <w:rPr>
                    <w:rFonts w:ascii="Cambria Math" w:hAnsi="Cambria Math"/>
                  </w:rPr>
                  <m:t>Binsiz</m:t>
                </m:r>
                <m:sSub>
                  <m:sSubPr>
                    <m:ctrlPr>
                      <w:rPr>
                        <w:rFonts w:ascii="Cambria Math" w:hAnsi="Cambria Math"/>
                      </w:rPr>
                    </m:ctrlPr>
                  </m:sSubPr>
                  <m:e>
                    <m:r>
                      <w:rPr>
                        <w:rFonts w:ascii="Cambria Math" w:hAnsi="Cambria Math"/>
                      </w:rPr>
                      <m:t>e</m:t>
                    </m:r>
                  </m:e>
                  <m:sub>
                    <m:r>
                      <w:rPr>
                        <w:rFonts w:ascii="Cambria Math" w:hAnsi="Cambria Math"/>
                      </w:rPr>
                      <m:t>i</m:t>
                    </m:r>
                  </m:sub>
                </m:sSub>
              </m:den>
            </m:f>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f</m:t>
                </m:r>
              </m:sub>
            </m:sSub>
            <m:r>
              <m:rPr>
                <m:sty m:val="p"/>
              </m:rP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Size</m:t>
                    </m:r>
                  </m:e>
                  <m:sub>
                    <m:r>
                      <w:rPr>
                        <w:rFonts w:ascii="Cambria Math" w:hAnsi="Cambria Math"/>
                      </w:rPr>
                      <m:t>j</m:t>
                    </m:r>
                  </m:sub>
                </m:sSub>
                <m:r>
                  <m:rPr>
                    <m:sty m:val="p"/>
                  </m:rPr>
                  <w:rPr>
                    <w:rFonts w:ascii="Cambria Math" w:hAnsi="Cambria Math"/>
                  </w:rPr>
                  <m:t>)</m:t>
                </m:r>
              </m:e>
              <m:sup>
                <m:r>
                  <w:rPr>
                    <w:rFonts w:ascii="Cambria Math" w:hAnsi="Cambria Math"/>
                  </w:rPr>
                  <m:t>A</m:t>
                </m:r>
              </m:sup>
            </m:sSup>
            <m:r>
              <m:rPr>
                <m:sty m:val="p"/>
              </m:rPr>
              <w:rPr>
                <w:rFonts w:ascii="Cambria Math" w:hAnsi="Cambria Math"/>
              </w:rPr>
              <m:t>]</m:t>
            </m:r>
          </m:e>
        </m:nary>
      </m:oMath>
      <w:r w:rsidR="004D045E">
        <w:tab/>
        <w:t xml:space="preserve">(Eqn. </w:t>
      </w:r>
      <w:r w:rsidR="00B87896">
        <w:t>2</w:t>
      </w:r>
      <w:r w:rsidR="004D045E">
        <w:t>)</w:t>
      </w:r>
    </w:p>
    <w:p w14:paraId="0000003E" w14:textId="41FF4501" w:rsidR="00104E87" w:rsidRDefault="004D045E" w:rsidP="00EF63F8">
      <w:r>
        <w:t>Such that flux at a given depth is the sum of all</w:t>
      </w:r>
      <w:r w:rsidR="00E041A0">
        <w:t xml:space="preserve"> size-</w:t>
      </w:r>
      <w:r>
        <w:t>bin specific values.</w:t>
      </w:r>
    </w:p>
    <w:p w14:paraId="00000041" w14:textId="3989A965" w:rsidR="00104E87" w:rsidRDefault="004D045E" w:rsidP="00EF63F8">
      <w:r>
        <w:t xml:space="preserve">We used the </w:t>
      </w:r>
      <w:r w:rsidRPr="00B945FB">
        <w:rPr>
          <w:i/>
          <w:iCs/>
        </w:rPr>
        <w:t>optimize()</w:t>
      </w:r>
      <w:r>
        <w:t xml:space="preserve"> function in </w:t>
      </w:r>
      <w:r>
        <w:rPr>
          <w:i/>
        </w:rPr>
        <w:t>R</w:t>
      </w:r>
      <w:r>
        <w:t xml:space="preserve">’s stats package to </w:t>
      </w:r>
      <w:r w:rsidR="00955F05">
        <w:t>identify</w:t>
      </w:r>
      <w:r>
        <w:t xml:space="preserve"> values</w:t>
      </w:r>
      <w:r w:rsidR="00955F05">
        <w:t xml:space="preserve"> for the</w:t>
      </w:r>
      <w:r w:rsidR="00B945FB">
        <w:t xml:space="preserve"> </w:t>
      </w:r>
      <w:r w:rsidR="00B945FB" w:rsidRPr="00B945FB">
        <w:rPr>
          <w:i/>
          <w:iCs/>
        </w:rPr>
        <w:t>C</w:t>
      </w:r>
      <w:r w:rsidR="00B945FB" w:rsidRPr="00B945FB">
        <w:rPr>
          <w:i/>
          <w:iCs/>
          <w:vertAlign w:val="subscript"/>
        </w:rPr>
        <w:t>f</w:t>
      </w:r>
      <w:r>
        <w:t xml:space="preserve">  and</w:t>
      </w:r>
      <w:r w:rsidR="00B945FB">
        <w:t xml:space="preserve"> </w:t>
      </w:r>
      <w:r w:rsidR="00B945FB" w:rsidRPr="00B945FB">
        <w:rPr>
          <w:i/>
          <w:iCs/>
        </w:rPr>
        <w:t>A</w:t>
      </w:r>
      <w:r>
        <w:t xml:space="preserve"> </w:t>
      </w:r>
      <w:r w:rsidR="00955F05">
        <w:t>coefficients in Eqn</w:t>
      </w:r>
      <w:r w:rsidR="001466BD">
        <w:t> </w:t>
      </w:r>
      <w:r w:rsidR="00955F05">
        <w:t xml:space="preserve">2. </w:t>
      </w:r>
      <w:r>
        <w:t>that yielded closest fits of the UVP estimated flux to each particle trap.</w:t>
      </w:r>
    </w:p>
    <w:p w14:paraId="00000042" w14:textId="35B9BE0F" w:rsidR="00104E87" w:rsidRDefault="004D045E" w:rsidP="00EF63F8">
      <w:r>
        <w:t xml:space="preserve">We also estimated the exponent of the particle size to biomass exponent </w:t>
      </w:r>
      <m:oMath>
        <m:r>
          <m:rPr>
            <m:sty m:val="p"/>
          </m:rPr>
          <w:rPr>
            <w:rFonts w:ascii="Cambria Math" w:hAnsi="Cambria Math"/>
          </w:rPr>
          <m:t>α</m:t>
        </m:r>
      </m:oMath>
      <w:r>
        <w:t xml:space="preserve"> and size to sinking speed exponent </w:t>
      </w:r>
      <m:oMath>
        <m:r>
          <m:rPr>
            <m:sty m:val="p"/>
          </m:rPr>
          <w:rPr>
            <w:rFonts w:ascii="Cambria Math" w:hAnsi="Cambria Math"/>
          </w:rPr>
          <m:t>γ</m:t>
        </m:r>
      </m:oMath>
      <w:r>
        <w:t xml:space="preserve"> per the equations </w:t>
      </w:r>
      <m:oMath>
        <m:r>
          <m:rPr>
            <m:sty m:val="p"/>
          </m:rPr>
          <w:rPr>
            <w:rFonts w:ascii="Cambria Math" w:hAnsi="Cambria Math"/>
          </w:rPr>
          <m:t>Biomas</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j</m:t>
            </m:r>
          </m:sub>
        </m:sSub>
        <m:r>
          <m:rPr>
            <m:sty m:val="p"/>
          </m:rPr>
          <w:rPr>
            <w:rFonts w:ascii="Cambria Math" w:hAnsi="Cambria Math"/>
          </w:rPr>
          <m:t>∼Siz</m:t>
        </m:r>
        <m:sSubSup>
          <m:sSubSupPr>
            <m:ctrlPr>
              <w:rPr>
                <w:rFonts w:ascii="Cambria Math" w:hAnsi="Cambria Math"/>
              </w:rPr>
            </m:ctrlPr>
          </m:sSubSupPr>
          <m:e>
            <m:r>
              <w:rPr>
                <w:rFonts w:ascii="Cambria Math" w:hAnsi="Cambria Math"/>
              </w:rPr>
              <m:t>e</m:t>
            </m:r>
            <m:ctrlPr>
              <w:rPr>
                <w:rFonts w:ascii="Cambria Math" w:hAnsi="Cambria Math"/>
                <w:i/>
              </w:rPr>
            </m:ctrlPr>
          </m:e>
          <m:sub>
            <m:r>
              <w:rPr>
                <w:rFonts w:ascii="Cambria Math" w:hAnsi="Cambria Math"/>
              </w:rPr>
              <m:t>j</m:t>
            </m:r>
          </m:sub>
          <m:sup>
            <m:r>
              <m:rPr>
                <m:sty m:val="p"/>
              </m:rPr>
              <w:rPr>
                <w:rFonts w:ascii="Cambria Math" w:hAnsi="Cambria Math"/>
              </w:rPr>
              <m:t>α</m:t>
            </m:r>
          </m:sup>
        </m:sSubSup>
        <m:r>
          <m:rPr>
            <m:sty m:val="p"/>
          </m:rPr>
          <w:rPr>
            <w:rFonts w:ascii="Cambria Math" w:hAnsi="Cambria Math"/>
          </w:rPr>
          <m:t> </m:t>
        </m:r>
      </m:oMath>
      <w:r>
        <w:t xml:space="preserve"> and </w:t>
      </w:r>
      <m:oMath>
        <m:r>
          <m:rPr>
            <m:sty m:val="p"/>
          </m:rPr>
          <w:rPr>
            <w:rFonts w:ascii="Cambria Math" w:hAnsi="Cambria Math"/>
          </w:rPr>
          <m:t>Spee</m:t>
        </m:r>
        <m:sSub>
          <m:sSubPr>
            <m:ctrlPr>
              <w:rPr>
                <w:rFonts w:ascii="Cambria Math" w:hAnsi="Cambria Math"/>
              </w:rPr>
            </m:ctrlPr>
          </m:sSubPr>
          <m:e>
            <m:r>
              <w:rPr>
                <w:rFonts w:ascii="Cambria Math" w:hAnsi="Cambria Math"/>
              </w:rPr>
              <m:t>d</m:t>
            </m:r>
            <m:ctrlPr>
              <w:rPr>
                <w:rFonts w:ascii="Cambria Math" w:hAnsi="Cambria Math"/>
                <w:i/>
              </w:rPr>
            </m:ctrlPr>
          </m:e>
          <m:sub>
            <m:r>
              <w:rPr>
                <w:rFonts w:ascii="Cambria Math" w:hAnsi="Cambria Math"/>
              </w:rPr>
              <m:t>j</m:t>
            </m:r>
          </m:sub>
        </m:sSub>
        <m:r>
          <m:rPr>
            <m:sty m:val="p"/>
          </m:rPr>
          <w:rPr>
            <w:rFonts w:ascii="Cambria Math" w:hAnsi="Cambria Math"/>
          </w:rPr>
          <m:t>∼</m:t>
        </m:r>
        <m:sSubSup>
          <m:sSubSupPr>
            <m:ctrlPr>
              <w:rPr>
                <w:rFonts w:ascii="Cambria Math" w:hAnsi="Cambria Math"/>
              </w:rPr>
            </m:ctrlPr>
          </m:sSubSupPr>
          <m:e>
            <m:r>
              <w:rPr>
                <w:rFonts w:ascii="Cambria Math" w:hAnsi="Cambria Math"/>
              </w:rPr>
              <m:t>S</m:t>
            </m:r>
            <m:r>
              <m:rPr>
                <m:sty m:val="p"/>
              </m:rPr>
              <w:rPr>
                <w:rFonts w:ascii="Cambria Math" w:hAnsi="Cambria Math"/>
              </w:rPr>
              <m:t>iz</m:t>
            </m:r>
            <m:r>
              <w:rPr>
                <w:rFonts w:ascii="Cambria Math" w:hAnsi="Cambria Math"/>
              </w:rPr>
              <m:t>e</m:t>
            </m:r>
          </m:e>
          <m:sub>
            <m:r>
              <w:rPr>
                <w:rFonts w:ascii="Cambria Math" w:hAnsi="Cambria Math"/>
              </w:rPr>
              <m:t>j</m:t>
            </m:r>
          </m:sub>
          <m:sup>
            <m:r>
              <w:rPr>
                <w:rFonts w:ascii="Cambria Math" w:hAnsi="Cambria Math"/>
              </w:rPr>
              <m:t>γ</m:t>
            </m:r>
          </m:sup>
        </m:sSubSup>
      </m:oMath>
      <w:r>
        <w:t xml:space="preserve">. This is done by assuming a spherical drag profile, in which case </w:t>
      </w:r>
      <m:oMath>
        <m:r>
          <m:rPr>
            <m:sty m:val="p"/>
          </m:rPr>
          <w:rPr>
            <w:rFonts w:ascii="Cambria Math" w:hAnsi="Cambria Math"/>
          </w:rPr>
          <m:t>A</m:t>
        </m:r>
        <m:r>
          <w:rPr>
            <w:rFonts w:ascii="Cambria Math" w:hAnsi="Cambria Math"/>
          </w:rPr>
          <m:t>=</m:t>
        </m:r>
        <m:r>
          <m:rPr>
            <m:sty m:val="p"/>
          </m:rPr>
          <w:rPr>
            <w:rFonts w:ascii="Cambria Math" w:hAnsi="Cambria Math"/>
          </w:rPr>
          <m:t>α</m:t>
        </m:r>
        <m:r>
          <w:rPr>
            <w:rFonts w:ascii="Cambria Math" w:hAnsi="Cambria Math"/>
          </w:rPr>
          <m:t>+</m:t>
        </m:r>
        <m:r>
          <m:rPr>
            <m:sty m:val="p"/>
          </m:rPr>
          <w:rPr>
            <w:rFonts w:ascii="Cambria Math" w:hAnsi="Cambria Math"/>
          </w:rPr>
          <m:t>γ</m:t>
        </m:r>
      </m:oMath>
      <w:r>
        <w:t xml:space="preserve"> and </w:t>
      </w:r>
      <m:oMath>
        <m:r>
          <m:rPr>
            <m:sty m:val="p"/>
          </m:rPr>
          <w:rPr>
            <w:rFonts w:ascii="Cambria Math" w:hAnsi="Cambria Math"/>
          </w:rPr>
          <m:t>γ</m:t>
        </m:r>
        <m:r>
          <w:rPr>
            <w:rFonts w:ascii="Cambria Math" w:hAnsi="Cambria Math"/>
          </w:rPr>
          <m:t>=</m:t>
        </m:r>
        <m:r>
          <m:rPr>
            <m:sty m:val="p"/>
          </m:rPr>
          <w:rPr>
            <w:rFonts w:ascii="Cambria Math" w:hAnsi="Cambria Math"/>
          </w:rPr>
          <m:t>α</m:t>
        </m:r>
        <m:r>
          <w:rPr>
            <w:rFonts w:ascii="Cambria Math" w:hAnsi="Cambria Math"/>
          </w:rPr>
          <m:t>-1</m:t>
        </m:r>
      </m:oMath>
      <w:r>
        <w:t xml:space="preserve"> </w:t>
      </w:r>
      <w:r w:rsidR="008422C4">
        <w:fldChar w:fldCharType="begin"/>
      </w:r>
      <w:r w:rsidR="00DF46B2">
        <w:instrText xml:space="preserve"> ADDIN ZOTERO_ITEM CSL_CITATION {"citationID":"fRcfpYRI","properties":{"formattedCitation":"(Guidi et al., 2008)","plainCitation":"(Guidi et al., 2008)","noteIndex":0},"citationItems":[{"id":7315,"uris":["http://zotero.org/users/158097/items/Q8RBFZKG"],"uri":["http://zotero.org/users/158097/items/Q8RBFZKG"],"itemData":{"id":7315,"type":"article-journal","abstract":"Large aggregates commonly named “marine snow” are difficult to collect and study because of their fragile nature, but they make up the largest fraction of vertical carbon flux in the ocean. Developments in imaging sensors and computer systems have facilitated the development of in situ image acquisition systems that can be used to produce profiles of aggregate size distribution and abundance. However, it is difficult to collect information on the different properties of particles, such as their composition, from in situ images. In this paper, we relate sediment trap data to particle size (d) distributions to estimate the vertical fluxes (F) of mass, particulate organic carbon (POC), particulate inorganic carbon (PIC) and particulate organic nitrogen (PON) using simple power relationships ( F = A d b ). Mean aggregate fractal dimension of 2.3 and a size-dependent settling speed are determined from the flux estimations. We have used these relationships to map the distribution of mass flux along 180°W in the equatorial Pacific. Similar mass fluxes below the euphotic zone have been reported along 150°W for the same period with conventional sediment traps, supporting the accuracy of these relationships. The high spatial resolution of sedimentation processes studied in situ with the Underwater Video Profiler allowed us to undertake a detailed study of the role of physical processes in vertical fluxes.","container-title":"Deep Sea Research Part I: Oceanographic Research Papers","DOI":"10.1016/j.dsr.2008.05.014","ISSN":"0967-0637","issue":"10","journalAbbreviation":"Deep Sea Research Part I: Oceanographic Research Papers","page":"1364-1374","source":"ScienceDirect","title":"Relationship between particle size distribution and flux in the mesopelagic zone","volume":"55","author":[{"family":"Guidi","given":"Lionel"},{"family":"Jackson","given":"George A."},{"family":"Stemmann","given":"Lars"},{"family":"Miquel","given":"Juan Carlos"},{"family":"Picheral","given":"Marc"},{"family":"Gorsky","given":"Gabriel"}],"issued":{"date-parts":[["2008",10]]}}}],"schema":"https://github.com/citation-style-language/schema/raw/master/csl-citation.json"} </w:instrText>
      </w:r>
      <w:r w:rsidR="008422C4">
        <w:fldChar w:fldCharType="separate"/>
      </w:r>
      <w:r w:rsidR="00DF46B2" w:rsidRPr="00DF46B2">
        <w:t>(Guidi et al., 2008)</w:t>
      </w:r>
      <w:r w:rsidR="008422C4">
        <w:fldChar w:fldCharType="end"/>
      </w:r>
      <w:r w:rsidR="00955F05">
        <w:t>; with “A” referring to the exponent in Eqn</w:t>
      </w:r>
      <w:r w:rsidR="001466BD">
        <w:t> </w:t>
      </w:r>
      <w:r w:rsidR="00955F05">
        <w:t>2</w:t>
      </w:r>
      <w:r>
        <w:t>.</w:t>
      </w:r>
    </w:p>
    <w:p w14:paraId="00000043" w14:textId="77777777" w:rsidR="00104E87" w:rsidRDefault="004D045E" w:rsidP="00410552">
      <w:pPr>
        <w:pStyle w:val="Heading3"/>
      </w:pPr>
      <w:bookmarkStart w:id="24" w:name="bookmark=id.lnxbz9" w:colFirst="0" w:colLast="0"/>
      <w:bookmarkEnd w:id="24"/>
      <w:r>
        <w:t>Size specific information</w:t>
      </w:r>
    </w:p>
    <w:p w14:paraId="00000044" w14:textId="13E4705D" w:rsidR="00104E87" w:rsidRDefault="004D045E" w:rsidP="00EF63F8">
      <w:r>
        <w:t>We separately analyzed total particle numbers, particle size distribution, and particle flux for particles larger than or equal to</w:t>
      </w:r>
      <w:r w:rsidR="008422C4">
        <w:t xml:space="preserve"> </w:t>
      </w:r>
      <w:r w:rsidR="00C63EC7">
        <w:t>500 </w:t>
      </w:r>
      <w:r w:rsidR="008422C4">
        <w:t>μm</w:t>
      </w:r>
      <w:r>
        <w:t>, and those smaller than</w:t>
      </w:r>
      <w:r w:rsidR="008422C4">
        <w:t xml:space="preserve"> </w:t>
      </w:r>
      <w:r w:rsidR="00C63EC7">
        <w:t>500 </w:t>
      </w:r>
      <w:r w:rsidR="008422C4">
        <w:t>μm</w:t>
      </w:r>
      <w:r>
        <w:t xml:space="preserve">, to determine the relative contributions of these two particle classes to particle properties. </w:t>
      </w:r>
      <w:r w:rsidR="00C63EC7">
        <w:t>500 </w:t>
      </w:r>
      <w:r w:rsidR="008422C4">
        <w:t xml:space="preserve">μm </w:t>
      </w:r>
      <w:r>
        <w:t>was chosen as it has been previously defined as the cutoff point between microscopic “microaggregates” and macroscopic “marine snow”</w:t>
      </w:r>
      <w:r w:rsidR="008422C4">
        <w:t xml:space="preserve"> </w:t>
      </w:r>
      <w:r w:rsidR="008422C4">
        <w:fldChar w:fldCharType="begin"/>
      </w:r>
      <w:r w:rsidR="00DF46B2">
        <w:instrText xml:space="preserve"> ADDIN ZOTERO_ITEM CSL_CITATION {"citationID":"ygDSN4Vm","properties":{"formattedCitation":"(Simon et al., 2002)","plainCitation":"(Simon et al., 2002)","noteIndex":0},"citationItems":[{"id":465,"uris":["http://zotero.org/users/158097/items/8B6RKC3Q"],"uri":["http://zotero.org/users/158097/items/8B6RKC3Q"],"itemData":{"id":465,"type":"article-journal","abstract":"ABSTRACT: Macroscopic organic aggregates, which are &gt;500 μm and known as marine and lake snow, are important components in the turnover, decomposition and sinking flux of both organic and inorganic matter and elements in aquatic ecosystems. They are composed of various organic and inorganic materials depending largely on the given system and environmental conditions. The systems include the pelagic limnetic, the neritic and oceanic marine region, as well as shallow turbid environments, e.g. rivers, the littoral zone of lakes, estuaries and tidally affected coastal areas with intense turbulence and a high load of suspended matter. Aggregate abundance and size vary greatly among these systems. Macroaggregates are heavily colonized by bacteria and other heterotrophic microbes and greatly enriched in organic and inorganic nutrients as compared to the surrounding water. During the last 15 yr, many studies have been carried out to examine various aspects of the formation of aggregates, their microbial colonization and decomposition, nutrient recycling and their significance for the sinking flux. They have been identified as hot-spots of the microbial decomposition of organic matter. Further, microaggregates, which are &lt;5 to 500 μm in size and stained by different dyes, such as transparent exopolymer particles (TEP) and Coomassie blue-stained particles, have been discovered and shown also to be important in the formation and decomposition of macroaggregates. In this review we give an overview of the present state of the microbial ecology of macro- and microaggregates, including the mentioned points but highlighting in particular the recent findings on the bacterial colonization of aggregates using molecular tools, their microbial decomposition and mineralization, and the significance of protozoans and metazoans for the colonization and decomposition of macroaggregates. Today it is evident that not only the aggregates but also their surroundings are sites and hot-spots of microbial processes, with the plume of solutes leaking out of the aggregates and greatly extending the volume of the intense decomposition processes. This microheterogeneity has important implications for the spatial and temporal dynamics of the organic-matter field in aquatic ecosystems and for our understanding of how heterotrophic organisms are involved in the decomposition of organic matter. The significance of aggregate-associated microbial processes as key processes and also for the overall decomposition and flux of organic mattervaries greatly among the various systems, and is greatly affected by the total amount of suspended particulate matter. A conclusion from the presented studies and results is that the significance of bacteria for the formation and decomposition of aggregates appears to be much greater than previously estimated. For a better understanding of the functioning of aquatic ecosystems it is of great importance to include aggregate-associated processes in ecosystem modeling approaches.","container-title":"Aquatic Microbial Ecology","DOI":"10.3354/ame028175","issue":"2","journalAbbreviation":"Aquat Microb Ecol","page":"175-211","source":"Inter-Research Science Center","title":"Microbial ecology of organic aggregates in aquatic ecosystems","volume":"28","author":[{"family":"Simon","given":"Meinhard"},{"family":"Grossart","given":"HansPeter"},{"family":"Schweitzer","given":"Bernd"},{"family":"Ploug","given":"Helle"}],"issued":{"date-parts":[["2002",6,26]]}}}],"schema":"https://github.com/citation-style-language/schema/raw/master/csl-citation.json"} </w:instrText>
      </w:r>
      <w:r w:rsidR="008422C4">
        <w:fldChar w:fldCharType="separate"/>
      </w:r>
      <w:r w:rsidR="00DF46B2" w:rsidRPr="00DF46B2">
        <w:t>(Simon et al., 2002)</w:t>
      </w:r>
      <w:r w:rsidR="008422C4">
        <w:fldChar w:fldCharType="end"/>
      </w:r>
      <w:r w:rsidR="008422C4">
        <w:t>.</w:t>
      </w:r>
    </w:p>
    <w:p w14:paraId="00000045" w14:textId="77777777" w:rsidR="00104E87" w:rsidRDefault="004D045E" w:rsidP="00EF63F8">
      <w:pPr>
        <w:pStyle w:val="Heading2"/>
      </w:pPr>
      <w:bookmarkStart w:id="25" w:name="bookmark=id.35nkun2" w:colFirst="0" w:colLast="0"/>
      <w:bookmarkEnd w:id="25"/>
      <w:r>
        <w:t>Variability</w:t>
      </w:r>
    </w:p>
    <w:p w14:paraId="00000046" w14:textId="77777777" w:rsidR="00104E87" w:rsidRDefault="004D045E" w:rsidP="00EF63F8">
      <w:r>
        <w:t>To explore the timescales of temporal variability in the POC flux, we determined how well the flux at each depth horizon can be described by the sum of daily and hourly temporal modes. This was achieved by fitting the general additive model of form</w:t>
      </w:r>
    </w:p>
    <w:p w14:paraId="00000047" w14:textId="1D65E53E" w:rsidR="00104E87" w:rsidRDefault="004D045E" w:rsidP="00EF63F8">
      <w:r>
        <w:t xml:space="preserve"> </w:t>
      </w:r>
      <w:sdt>
        <w:sdtPr>
          <w:tag w:val="goog_rdk_18"/>
          <w:id w:val="-1237622893"/>
        </w:sdtPr>
        <w:sdtEndPr/>
        <w:sdtContent/>
      </w:sdt>
      <w:sdt>
        <w:sdtPr>
          <w:tag w:val="goog_rdk_19"/>
          <w:id w:val="-558322051"/>
        </w:sdtPr>
        <w:sdtEndPr/>
        <w:sdtContent/>
      </w:sdt>
      <m:oMath>
        <m:r>
          <m:rPr>
            <m:sty m:val="p"/>
          </m:rPr>
          <w:rPr>
            <w:rFonts w:ascii="Cambria Math" w:hAnsi="Cambria Math"/>
          </w:rPr>
          <m:t>Flu</m:t>
        </m:r>
        <m:sSup>
          <m:sSupPr>
            <m:ctrlPr>
              <w:rPr>
                <w:rFonts w:ascii="Cambria Math" w:hAnsi="Cambria Math"/>
              </w:rPr>
            </m:ctrlPr>
          </m:sSupPr>
          <m:e>
            <m:r>
              <m:rPr>
                <m:sty m:val="p"/>
              </m:rPr>
              <w:rPr>
                <w:rFonts w:ascii="Cambria Math" w:hAnsi="Cambria Math"/>
              </w:rPr>
              <m:t>x</m:t>
            </m:r>
          </m:e>
          <m:sup>
            <m:r>
              <m:rPr>
                <m:sty m:val="p"/>
              </m:rPr>
              <w:rPr>
                <w:rFonts w:ascii="Cambria Math" w:hAnsi="Cambria Math"/>
              </w:rPr>
              <m:t>1</m:t>
            </m:r>
            <m:r>
              <m:rPr>
                <m:lit/>
                <m:sty m:val="p"/>
              </m:rPr>
              <w:rPr>
                <w:rFonts w:ascii="Cambria Math" w:hAnsi="Cambria Math"/>
              </w:rPr>
              <m:t>/</m:t>
            </m:r>
            <m:r>
              <m:rPr>
                <m:sty m:val="p"/>
              </m:rPr>
              <w:rPr>
                <w:rFonts w:ascii="Cambria Math" w:hAnsi="Cambria Math"/>
              </w:rPr>
              <m:t>5</m:t>
            </m:r>
          </m:sup>
        </m:sSup>
        <m:r>
          <m:rPr>
            <m:sty m:val="p"/>
          </m:rPr>
          <w:rPr>
            <w:rFonts w:ascii="Cambria Math" w:hAnsi="Cambria Math"/>
          </w:rPr>
          <m:t>∼</m:t>
        </m:r>
        <m:r>
          <w:rPr>
            <w:rFonts w:ascii="Cambria Math" w:hAnsi="Cambria Math"/>
          </w:rPr>
          <m:t>s</m:t>
        </m:r>
        <m:d>
          <m:dPr>
            <m:ctrlPr>
              <w:rPr>
                <w:rFonts w:ascii="Cambria Math" w:hAnsi="Cambria Math"/>
                <w:i/>
              </w:rPr>
            </m:ctrlPr>
          </m:dPr>
          <m:e>
            <m:r>
              <m:rPr>
                <m:sty m:val="p"/>
              </m:rPr>
              <w:rPr>
                <w:rFonts w:ascii="Cambria Math" w:hAnsi="Cambria Math"/>
              </w:rPr>
              <m:t>Depth</m:t>
            </m:r>
          </m:e>
        </m:d>
        <m:r>
          <w:rPr>
            <w:rFonts w:ascii="Cambria Math" w:hAnsi="Cambria Math"/>
          </w:rPr>
          <m:t>+</m:t>
        </m:r>
        <m:r>
          <m:rPr>
            <m:sty m:val="p"/>
          </m:rPr>
          <w:rPr>
            <w:rFonts w:ascii="Cambria Math" w:hAnsi="Cambria Math"/>
          </w:rPr>
          <m:t>s</m:t>
        </m:r>
        <m:d>
          <m:dPr>
            <m:ctrlPr>
              <w:rPr>
                <w:rFonts w:ascii="Cambria Math" w:hAnsi="Cambria Math"/>
                <w:i/>
              </w:rPr>
            </m:ctrlPr>
          </m:dPr>
          <m:e>
            <m:r>
              <m:rPr>
                <m:sty m:val="p"/>
              </m:rPr>
              <w:rPr>
                <w:rFonts w:ascii="Cambria Math" w:hAnsi="Cambria Math"/>
              </w:rPr>
              <m:t>Day</m:t>
            </m:r>
          </m:e>
        </m:d>
        <m:r>
          <w:rPr>
            <w:rFonts w:ascii="Cambria Math" w:hAnsi="Cambria Math"/>
          </w:rPr>
          <m:t>+</m:t>
        </m:r>
        <m:r>
          <m:rPr>
            <m:sty m:val="p"/>
          </m:rPr>
          <w:rPr>
            <w:rFonts w:ascii="Cambria Math" w:hAnsi="Cambria Math"/>
          </w:rPr>
          <m:t>s</m:t>
        </m:r>
        <m:d>
          <m:dPr>
            <m:ctrlPr>
              <w:rPr>
                <w:rFonts w:ascii="Cambria Math" w:hAnsi="Cambria Math"/>
                <w:i/>
              </w:rPr>
            </m:ctrlPr>
          </m:dPr>
          <m:e>
            <m:r>
              <m:rPr>
                <m:sty m:val="p"/>
              </m:rPr>
              <w:rPr>
                <w:rFonts w:ascii="Cambria Math" w:hAnsi="Cambria Math"/>
              </w:rPr>
              <m:t>Hour</m:t>
            </m:r>
          </m:e>
        </m:d>
      </m:oMath>
      <w:r>
        <w:tab/>
        <w:t xml:space="preserve">(Eqn. </w:t>
      </w:r>
      <w:r w:rsidR="00B87896">
        <w:t>3</w:t>
      </w:r>
      <w:r>
        <w:t>)</w:t>
      </w:r>
    </w:p>
    <w:p w14:paraId="00000048" w14:textId="4BFAC9E1" w:rsidR="00104E87" w:rsidRDefault="004D045E" w:rsidP="00EF63F8">
      <w:r>
        <w:t xml:space="preserve">This model explored whether estimated flux levels appeared to vary by </w:t>
      </w:r>
      <w:r w:rsidR="006A6A8E">
        <w:t xml:space="preserve">decimal </w:t>
      </w:r>
      <w:r>
        <w:t xml:space="preserve">day and </w:t>
      </w:r>
      <w:r w:rsidR="006A6A8E">
        <w:t xml:space="preserve">decimal </w:t>
      </w:r>
      <w:r>
        <w:t xml:space="preserve">hour, holding the effects of depth constant, in the </w:t>
      </w:r>
      <w:r w:rsidR="00A40D73">
        <w:t>250 </w:t>
      </w:r>
      <w:r>
        <w:t xml:space="preserve">m to </w:t>
      </w:r>
      <w:r w:rsidR="00A40D73">
        <w:t>500 </w:t>
      </w:r>
      <w:r>
        <w:t xml:space="preserve">m region. The smooth terms </w:t>
      </w:r>
      <w:r>
        <w:rPr>
          <w:i/>
        </w:rPr>
        <w:t>s</w:t>
      </w:r>
      <w:r>
        <w:t xml:space="preserve"> for </w:t>
      </w:r>
      <w:r w:rsidRPr="00D63462">
        <w:rPr>
          <w:i/>
          <w:iCs/>
        </w:rPr>
        <w:t>Depth</w:t>
      </w:r>
      <w:r>
        <w:t xml:space="preserve"> and </w:t>
      </w:r>
      <w:r w:rsidRPr="00D63462">
        <w:rPr>
          <w:i/>
          <w:iCs/>
        </w:rPr>
        <w:t>Day</w:t>
      </w:r>
      <w:r>
        <w:t xml:space="preserve"> were thin plate splines, while the </w:t>
      </w:r>
      <w:r>
        <w:rPr>
          <w:i/>
        </w:rPr>
        <w:t>s</w:t>
      </w:r>
      <w:r>
        <w:t xml:space="preserve"> term for </w:t>
      </w:r>
      <w:r w:rsidRPr="00D63462">
        <w:rPr>
          <w:i/>
          <w:iCs/>
        </w:rPr>
        <w:t>Hour</w:t>
      </w:r>
      <w:r>
        <w:t xml:space="preserve"> was a cyclic spline of </w:t>
      </w:r>
      <w:r w:rsidR="00D63462">
        <w:t>24-hour</w:t>
      </w:r>
      <w:r>
        <w:t xml:space="preserve"> period.</w:t>
      </w:r>
    </w:p>
    <w:p w14:paraId="00000049" w14:textId="77777777" w:rsidR="00104E87" w:rsidRDefault="004D045E" w:rsidP="00EF63F8">
      <w:pPr>
        <w:pStyle w:val="Heading2"/>
      </w:pPr>
      <w:bookmarkStart w:id="26" w:name="_heading=h.tflkzqnarjy0" w:colFirst="0" w:colLast="0"/>
      <w:bookmarkEnd w:id="26"/>
      <w:r>
        <w:t>Smoothing for Comparison to Model Results</w:t>
      </w:r>
    </w:p>
    <w:p w14:paraId="0000004A" w14:textId="213898A1" w:rsidR="00104E87" w:rsidRDefault="004D045E" w:rsidP="00EF63F8">
      <w:r>
        <w:t xml:space="preserve">Normalized particle abundance data, from the </w:t>
      </w:r>
      <w:r w:rsidR="006A6A8E">
        <w:t>only UVP</w:t>
      </w:r>
      <w:r>
        <w:t xml:space="preserve"> cast that traversed the top 2</w:t>
      </w:r>
      <w:r w:rsidR="006A6A8E">
        <w:t>0</w:t>
      </w:r>
      <w:r>
        <w:t>00</w:t>
      </w:r>
      <w:r w:rsidR="00E33D03">
        <w:t> </w:t>
      </w:r>
      <w:r>
        <w:t>m of the water column, taken on January 13 at 06:13, was smoothed with respect to depth, time, and particle size using a general additive model of</w:t>
      </w:r>
      <w:r w:rsidR="007F5D16">
        <w:t xml:space="preserve"> the</w:t>
      </w:r>
      <w:r>
        <w:t xml:space="preserve"> form</w:t>
      </w:r>
    </w:p>
    <w:p w14:paraId="787EBB2F" w14:textId="6918373D" w:rsidR="004D045E" w:rsidRDefault="006A6A8E" w:rsidP="00EF63F8">
      <m:oMath>
        <m:r>
          <m:rPr>
            <m:sty m:val="p"/>
          </m:rPr>
          <w:rPr>
            <w:rFonts w:ascii="Cambria Math" w:hAnsi="Cambria Math"/>
          </w:rPr>
          <w:lastRenderedPageBreak/>
          <m:t>ln</m:t>
        </m:r>
        <m:d>
          <m:dPr>
            <m:ctrlPr>
              <w:rPr>
                <w:rFonts w:ascii="Cambria Math" w:hAnsi="Cambria Math"/>
              </w:rPr>
            </m:ctrlPr>
          </m:dPr>
          <m:e>
            <m:f>
              <m:fPr>
                <m:ctrlPr>
                  <w:rPr>
                    <w:rFonts w:ascii="Cambria Math" w:hAnsi="Cambria Math"/>
                  </w:rPr>
                </m:ctrlPr>
              </m:fPr>
              <m:num>
                <m:r>
                  <w:rPr>
                    <w:rFonts w:ascii="Cambria Math" w:hAnsi="Cambria Math"/>
                  </w:rPr>
                  <m:t>E</m:t>
                </m:r>
                <m:d>
                  <m:dPr>
                    <m:ctrlPr>
                      <w:rPr>
                        <w:rFonts w:ascii="Cambria Math" w:hAnsi="Cambria Math"/>
                      </w:rPr>
                    </m:ctrlPr>
                  </m:dPr>
                  <m:e>
                    <m:r>
                      <w:rPr>
                        <w:rFonts w:ascii="Cambria Math" w:hAnsi="Cambria Math"/>
                      </w:rPr>
                      <m:t>Total</m:t>
                    </m:r>
                    <m:r>
                      <m:rPr>
                        <m:sty m:val="p"/>
                      </m:rPr>
                      <w:rPr>
                        <w:rFonts w:ascii="Cambria Math" w:hAnsi="Cambria Math"/>
                      </w:rPr>
                      <m:t> </m:t>
                    </m:r>
                    <m:r>
                      <w:rPr>
                        <w:rFonts w:ascii="Cambria Math" w:hAnsi="Cambria Math"/>
                      </w:rPr>
                      <m:t>Particles</m:t>
                    </m:r>
                  </m:e>
                </m:d>
              </m:num>
              <m:den>
                <m:r>
                  <w:rPr>
                    <w:rFonts w:ascii="Cambria Math" w:hAnsi="Cambria Math"/>
                  </w:rPr>
                  <m:t>Volume</m:t>
                </m:r>
                <m:r>
                  <m:rPr>
                    <m:sty m:val="p"/>
                  </m:rPr>
                  <w:rPr>
                    <w:rFonts w:ascii="Cambria Math" w:hAnsi="Cambria Math"/>
                  </w:rPr>
                  <m:t>*</m:t>
                </m:r>
                <m:r>
                  <w:rPr>
                    <w:rFonts w:ascii="Cambria Math" w:hAnsi="Cambria Math"/>
                  </w:rPr>
                  <m:t>Binsize</m:t>
                </m:r>
              </m:den>
            </m:f>
          </m:e>
        </m:d>
        <m:r>
          <m:rPr>
            <m:sty m:val="p"/>
          </m:rPr>
          <w:rPr>
            <w:rFonts w:ascii="Cambria Math" w:hAnsi="Cambria Math"/>
          </w:rPr>
          <m:t> ~ s</m:t>
        </m:r>
        <m:d>
          <m:dPr>
            <m:ctrlPr>
              <w:rPr>
                <w:rFonts w:ascii="Cambria Math" w:hAnsi="Cambria Math"/>
              </w:rPr>
            </m:ctrlPr>
          </m:dPr>
          <m:e>
            <m:r>
              <m:rPr>
                <m:sty m:val="p"/>
              </m:rPr>
              <w:rPr>
                <w:rFonts w:ascii="Cambria Math" w:hAnsi="Cambria Math"/>
              </w:rPr>
              <m:t>Depth, ln</m:t>
            </m:r>
            <m:d>
              <m:dPr>
                <m:ctrlPr>
                  <w:rPr>
                    <w:rFonts w:ascii="Cambria Math" w:hAnsi="Cambria Math"/>
                  </w:rPr>
                </m:ctrlPr>
              </m:dPr>
              <m:e>
                <m:r>
                  <m:rPr>
                    <m:sty m:val="p"/>
                  </m:rPr>
                  <w:rPr>
                    <w:rFonts w:ascii="Cambria Math" w:hAnsi="Cambria Math"/>
                  </w:rPr>
                  <m:t>Size</m:t>
                </m:r>
              </m:e>
            </m:d>
          </m:e>
        </m:d>
      </m:oMath>
      <w:r w:rsidR="004D045E">
        <w:tab/>
        <w:t xml:space="preserve">(Eqn. </w:t>
      </w:r>
      <w:r w:rsidR="00B87896">
        <w:t>4</w:t>
      </w:r>
      <w:r w:rsidR="004D045E">
        <w:t>)</w:t>
      </w:r>
    </w:p>
    <w:p w14:paraId="0000004C" w14:textId="06087137" w:rsidR="00104E87" w:rsidRDefault="004D045E" w:rsidP="00EF63F8">
      <w:r>
        <w:t xml:space="preserve">In this case, there is a single, </w:t>
      </w:r>
      <w:r w:rsidR="00E63D2A">
        <w:t>two-dimensional</w:t>
      </w:r>
      <w:r>
        <w:t xml:space="preserve">, smooth term, rather than additive </w:t>
      </w:r>
      <w:r w:rsidR="00EE494A">
        <w:t>one-dimensional</w:t>
      </w:r>
      <w:r>
        <w:t xml:space="preserve"> terms as in </w:t>
      </w:r>
      <w:r w:rsidR="003D3B05">
        <w:t>Eqn</w:t>
      </w:r>
      <w:r w:rsidR="00E33D03">
        <w:t>. </w:t>
      </w:r>
      <w:r w:rsidR="00B87896">
        <w:t xml:space="preserve">3 </w:t>
      </w:r>
      <w:r>
        <w:t xml:space="preserve">so that the smooth term can consider interactions between the two parameters, rather than assuming that the terms are additive. The predicted particle numbers at each particle size and depth, as well as particle size distribution spectra, and estimated particle masses of all particles smaller than </w:t>
      </w:r>
      <w:r w:rsidR="00E33D03">
        <w:t>500 </w:t>
      </w:r>
      <w:r w:rsidR="003B367B">
        <w:t>μ</w:t>
      </w:r>
      <w:r>
        <w:t xml:space="preserve">m and all particles larger than or equal to </w:t>
      </w:r>
      <w:r w:rsidR="00E33D03">
        <w:t>500 </w:t>
      </w:r>
      <w:r w:rsidR="003B367B">
        <w:t>μ</w:t>
      </w:r>
      <w:r>
        <w:t xml:space="preserve">m were then compared to each of Weber and Bianchi’s </w:t>
      </w:r>
      <w:r w:rsidR="00132F5F">
        <w:fldChar w:fldCharType="begin"/>
      </w:r>
      <w:r w:rsidR="00DF46B2">
        <w:instrText xml:space="preserve"> ADDIN ZOTERO_ITEM CSL_CITATION {"citationID":"QZ1YR4Ws","properties":{"formattedCitation":"(2020)","plainCitation":"(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uppress-author":true}],"schema":"https://github.com/citation-style-language/schema/raw/master/csl-citation.json"} </w:instrText>
      </w:r>
      <w:r w:rsidR="00132F5F">
        <w:fldChar w:fldCharType="separate"/>
      </w:r>
      <w:r w:rsidR="00DF46B2" w:rsidRPr="00DF46B2">
        <w:t>(2020)</w:t>
      </w:r>
      <w:r w:rsidR="00132F5F">
        <w:fldChar w:fldCharType="end"/>
      </w:r>
      <w:r>
        <w:t xml:space="preserve"> models, corresponding to our </w:t>
      </w:r>
      <w:r w:rsidR="00374C9F">
        <w:rPr>
          <w:b/>
          <w:bCs/>
        </w:rPr>
        <w:t>H1</w:t>
      </w:r>
      <w:r w:rsidRPr="008422C4">
        <w:rPr>
          <w:b/>
          <w:bCs/>
        </w:rPr>
        <w:t>-</w:t>
      </w:r>
      <w:r w:rsidR="00374C9F">
        <w:rPr>
          <w:b/>
          <w:bCs/>
        </w:rPr>
        <w:t>H3</w:t>
      </w:r>
      <w:r>
        <w:t>.</w:t>
      </w:r>
    </w:p>
    <w:p w14:paraId="0000004D" w14:textId="77777777" w:rsidR="00104E87" w:rsidRDefault="004D045E" w:rsidP="00EF63F8">
      <w:pPr>
        <w:pStyle w:val="Heading2"/>
      </w:pPr>
      <w:bookmarkStart w:id="27" w:name="bookmark=id.1ksv4uv" w:colFirst="0" w:colLast="0"/>
      <w:bookmarkEnd w:id="27"/>
      <w:r>
        <w:t>Modeling remineralization and sinking</w:t>
      </w:r>
    </w:p>
    <w:p w14:paraId="0000004E" w14:textId="0CEBEE46" w:rsidR="00104E87" w:rsidRDefault="003D3B05" w:rsidP="00EF63F8">
      <w:r>
        <w:t>To</w:t>
      </w:r>
      <w:r w:rsidR="004D045E">
        <w:t xml:space="preserve"> quantify disaggregation, our goal was to compare the particle size-abundance spectrum at each depth to a prediction of the null hypothesis, that it is simply governed by the effects of sinking and remineralization reshaping the spectrum observed shallower in the water column. This prediction is generated using the </w:t>
      </w:r>
      <w:bookmarkStart w:id="28" w:name="_Hlk71627840"/>
      <w:r w:rsidR="004D045E">
        <w:t>particle remineralization and sinking model (PRiSM)</w:t>
      </w:r>
      <w:bookmarkEnd w:id="28"/>
      <w:r w:rsidR="004D045E">
        <w:t xml:space="preserve">, modified from DeVries et al. </w:t>
      </w:r>
      <w:r w:rsidR="00132F5F">
        <w:fldChar w:fldCharType="begin"/>
      </w:r>
      <w:r w:rsidR="00DF46B2">
        <w:instrText xml:space="preserve"> ADDIN ZOTERO_ITEM CSL_CITATION {"citationID":"eJWTy9tx","properties":{"formattedCitation":"(2014)","plainCitation":"(2014)","noteIndex":0},"citationItems":[{"id":494,"uris":["http://zotero.org/users/158097/items/978DSFA5"],"uri":["http://zotero.org/users/158097/items/978DSFA5"],"itemData":{"id":494,"type":"article-journal","abstract":"The sinking and decomposition of particulate organic matter are critical processes in the ocean's biological pump, but are poorly understood and crudely represented in biogeochemical models. Here we present a mechanistic model for particle fluxes in the ocean that solves the evolution of the particle size distribution with depth. The model can represent a wide range of particle flux profiles, depending on the surface particle size distribution, the relationships between particle size, mass and velocity, and the rate of particle mass loss during decomposition. Spatially variable flux profiles are embedded in a data-constrained ocean circulation model, where the most uncertain parameters governing particle dynamics are tuned to achieve an optimal fit to the global distribution of phosphate. The resolution of spatially variable particle sizes has a significant effect on modeled organic matter production rates, increasing production in oligotrophic regions and decreasing production in eutrophic regions compared to a model that assumes spatially uniform particle sizes and sinking fluxes. The mechanistic particle model can reproduce global nutrient distributions better than, and sediment trap fluxes as well as, other commonly used empirical formulas. However, these independent data constraints cannot be simultaneously matched in a closed P budget commonly assumed in ocean models. Through a systematic addition of model processes, we show that the apparent discrepancy between particle flux and nutrient data can be resolved through P burial, but only if that burial is associated with a slowly decaying component of organic matter as might be achieved through protection by ballast minerals. Moreover, the model solution that best matches both datasets requires a larger rate of P burial (and compensating inputs) than have  been previously estimated. Our results imply a marine PO4 inventory with a residence time of a few thousand years, similar to that of the relatively dynamic N cycle.","container-title":"Biogeosciences Discuss.","DOI":"10.5194/bgd-11-3653-2014","ISSN":"1810-6285","issue":"3","journalAbbreviation":"Biogeosciences Discuss.","page":"3653-3699","source":"Copernicus Online Journals","title":"A mechanistic particle flux model applied to the oceanic phosphorus cycle","volume":"11","author":[{"family":"DeVries","given":"T."},{"family":"Liang","given":"J.-H."},{"family":"Deutsch","given":"C."}],"issued":{"date-parts":[["2014",3,6]]}},"suppress-author":true}],"schema":"https://github.com/citation-style-language/schema/raw/master/csl-citation.json"} </w:instrText>
      </w:r>
      <w:r w:rsidR="00132F5F">
        <w:fldChar w:fldCharType="separate"/>
      </w:r>
      <w:r w:rsidR="00DF46B2" w:rsidRPr="00DF46B2">
        <w:t>(2014)</w:t>
      </w:r>
      <w:r w:rsidR="00132F5F">
        <w:fldChar w:fldCharType="end"/>
      </w:r>
      <w:r w:rsidR="004D045E">
        <w:t xml:space="preserve">, </w:t>
      </w:r>
      <w:r w:rsidR="00EE494A">
        <w:t>which we applied</w:t>
      </w:r>
      <w:r w:rsidR="004D045E">
        <w:t xml:space="preserve"> to the shallower spectrum as an initial condition. The difference between the null hypotheses prediction and observation </w:t>
      </w:r>
      <w:r>
        <w:t>indicates</w:t>
      </w:r>
      <w:r w:rsidR="004D045E">
        <w:t xml:space="preserve"> the role of processes not accounted for in PRiSM, such as disaggregation, aggregation, and active or advective transport of particles with a different size spectrum than the ones seen at the deeper depth.</w:t>
      </w:r>
    </w:p>
    <w:p w14:paraId="36275D77" w14:textId="0246BCBF" w:rsidR="00BF6DCA" w:rsidRDefault="004D045E" w:rsidP="00EF63F8">
      <w:r>
        <w:t>In practice we expanded the previous numerical implementation of PRiSM to allow for particle size distribution spectra with particle-size bins that match those obtained by the UVP, and to return estimates of the number of particles in those same size bins</w:t>
      </w:r>
      <w:r w:rsidR="005C5FA3">
        <w:t xml:space="preserve"> (</w:t>
      </w:r>
      <w:r w:rsidR="00132F5F">
        <w:t>Text S1</w:t>
      </w:r>
      <w:r w:rsidR="005C5FA3">
        <w:t>)</w:t>
      </w:r>
      <w:r>
        <w:t xml:space="preserve">. The model </w:t>
      </w:r>
      <w:r w:rsidR="00BF6DCA">
        <w:t>accepts</w:t>
      </w:r>
      <w:r>
        <w:t xml:space="preserve"> inputs </w:t>
      </w:r>
      <w:r w:rsidR="003B367B">
        <w:t>of</w:t>
      </w:r>
      <w:r>
        <w:t xml:space="preserve"> particle size distributions at each depth, and </w:t>
      </w:r>
      <w:r w:rsidR="00BF6DCA">
        <w:t>changes in particle flux between each depth</w:t>
      </w:r>
      <w:r w:rsidR="00E2677B">
        <w:t>-bin</w:t>
      </w:r>
      <w:r w:rsidR="00BF6DCA">
        <w:t xml:space="preserve"> and the</w:t>
      </w:r>
      <w:r w:rsidR="00E2677B">
        <w:t xml:space="preserve"> next, deeper,</w:t>
      </w:r>
      <w:r w:rsidR="00BF6DCA">
        <w:t xml:space="preserve"> depth-bin. </w:t>
      </w:r>
      <w:r>
        <w:t xml:space="preserve">The model </w:t>
      </w:r>
      <w:r w:rsidR="00BF6DCA">
        <w:t>optimizes a particle remineralization rate that would result in that observed flux loss. It finally returns a “predicted”</w:t>
      </w:r>
      <w:r w:rsidR="003B367B">
        <w:t xml:space="preserve"> particle size distribution spectrum</w:t>
      </w:r>
      <w:r w:rsidR="00CC1484">
        <w:t xml:space="preserve"> that has total flux equal to the flux of the observed deeper spectrum that would be expected if the shallower spectrum only sank and remineralized. In cases where flux </w:t>
      </w:r>
      <w:r w:rsidR="00EE494A">
        <w:t>increased</w:t>
      </w:r>
      <w:r w:rsidR="00CC1484">
        <w:t xml:space="preserve"> with depth, particles are assumed to put on mass rather than lose mass following a negative remineralization rate. </w:t>
      </w:r>
      <w:bookmarkStart w:id="29" w:name="_Hlk86461405"/>
      <w:r w:rsidR="002A0BE4">
        <w:t xml:space="preserve">Here, </w:t>
      </w:r>
      <w:r w:rsidR="00CC1484">
        <w:t>“</w:t>
      </w:r>
      <w:r w:rsidR="002A0BE4">
        <w:t>n</w:t>
      </w:r>
      <w:r w:rsidR="00073CF5">
        <w:t xml:space="preserve">egative </w:t>
      </w:r>
      <w:r w:rsidR="00CC1484">
        <w:t>remineralization”</w:t>
      </w:r>
      <w:r w:rsidR="00073CF5">
        <w:t xml:space="preserve"> </w:t>
      </w:r>
      <w:r w:rsidR="002A0BE4">
        <w:t>stands in for</w:t>
      </w:r>
      <w:r w:rsidR="007F5D16">
        <w:t xml:space="preserve"> chemoautotrophy</w:t>
      </w:r>
      <w:r w:rsidR="002A0BE4">
        <w:t>,</w:t>
      </w:r>
      <w:r w:rsidR="007F5D16">
        <w:t xml:space="preserve"> active transport</w:t>
      </w:r>
      <w:r w:rsidR="002A0BE4">
        <w:t>, and</w:t>
      </w:r>
      <w:r w:rsidR="00176D57">
        <w:t xml:space="preserve"> other</w:t>
      </w:r>
      <w:r w:rsidR="007F5D16">
        <w:t xml:space="preserve"> processes </w:t>
      </w:r>
      <w:r w:rsidR="002A0BE4">
        <w:t>that result in flux increases with depth. While these processes</w:t>
      </w:r>
      <w:r w:rsidR="007F5D16">
        <w:t xml:space="preserve"> likely have more complex effect on</w:t>
      </w:r>
      <w:r w:rsidR="002A0BE4">
        <w:t xml:space="preserve"> the</w:t>
      </w:r>
      <w:r w:rsidR="007F5D16">
        <w:t xml:space="preserve"> particle size distribution</w:t>
      </w:r>
      <w:r w:rsidR="002A0BE4">
        <w:t xml:space="preserve"> than is accounted for in our model, we note that flux </w:t>
      </w:r>
      <w:r w:rsidR="00CC1484">
        <w:t xml:space="preserve">increases </w:t>
      </w:r>
      <w:r w:rsidR="002A0BE4">
        <w:t>with depth are very rare</w:t>
      </w:r>
      <w:r w:rsidR="00CC1484">
        <w:t xml:space="preserve">, and </w:t>
      </w:r>
      <w:r w:rsidR="002A0BE4">
        <w:t>that allowing for</w:t>
      </w:r>
      <w:r w:rsidR="00CC1484">
        <w:t xml:space="preserve"> negative remineralization allows our null model to be robust </w:t>
      </w:r>
      <w:r w:rsidR="002A0BE4">
        <w:t>in those rare cases</w:t>
      </w:r>
      <w:r w:rsidR="00CC1484">
        <w:t>.</w:t>
      </w:r>
    </w:p>
    <w:p w14:paraId="00000051" w14:textId="77777777" w:rsidR="00104E87" w:rsidRDefault="004D045E" w:rsidP="00EF63F8">
      <w:pPr>
        <w:pStyle w:val="Heading1"/>
      </w:pPr>
      <w:bookmarkStart w:id="30" w:name="bookmark=id.44sinio" w:colFirst="0" w:colLast="0"/>
      <w:bookmarkEnd w:id="30"/>
      <w:bookmarkEnd w:id="29"/>
      <w:r>
        <w:lastRenderedPageBreak/>
        <w:t>Results</w:t>
      </w:r>
    </w:p>
    <w:p w14:paraId="00000052" w14:textId="77777777" w:rsidR="00104E87" w:rsidRDefault="004D045E" w:rsidP="00EF63F8">
      <w:pPr>
        <w:pStyle w:val="Heading2"/>
      </w:pPr>
      <w:bookmarkStart w:id="31" w:name="bookmark=id.2jxsxqh" w:colFirst="0" w:colLast="0"/>
      <w:bookmarkEnd w:id="31"/>
      <w:r>
        <w:t>Physical and Chemical Data</w:t>
      </w:r>
    </w:p>
    <w:p w14:paraId="7E63555C" w14:textId="03062C22" w:rsidR="00886B7F" w:rsidRDefault="004D045E" w:rsidP="00EF63F8">
      <w:r>
        <w:t xml:space="preserve">The </w:t>
      </w:r>
      <w:r w:rsidR="00D95952">
        <w:t>ODZ</w:t>
      </w:r>
      <w:r>
        <w:t>, characterized</w:t>
      </w:r>
      <w:r w:rsidR="002922A3">
        <w:t xml:space="preserve"> in this study</w:t>
      </w:r>
      <w:r>
        <w:t xml:space="preserve"> by oxygen levels less than </w:t>
      </w:r>
      <w:r w:rsidR="00746FC0">
        <w:t>1 </w:t>
      </w:r>
      <w:r w:rsidR="00712F66">
        <w:t>μ</w:t>
      </w:r>
      <w:r>
        <w:t xml:space="preserve">M, as measured by the CTD, extends from </w:t>
      </w:r>
      <w:r w:rsidR="00746FC0">
        <w:t>90 </w:t>
      </w:r>
      <w:r>
        <w:t xml:space="preserve">m to </w:t>
      </w:r>
      <w:r w:rsidR="00746FC0">
        <w:t>900 </w:t>
      </w:r>
      <w:r>
        <w:t xml:space="preserve">m depth, with a sharp upper oxycline and a gradual lower oxycline (Figure 1B-C). </w:t>
      </w:r>
      <w:r w:rsidR="00EE494A">
        <w:t>This</w:t>
      </w:r>
      <w:r w:rsidR="004C1D61">
        <w:t xml:space="preserve"> station has been previously proven to be anoxic with a STOX sensor</w:t>
      </w:r>
      <w:r w:rsidR="00EE494A">
        <w:t xml:space="preserve"> </w:t>
      </w:r>
      <w:r w:rsidR="00FE6E28">
        <w:fldChar w:fldCharType="begin"/>
      </w:r>
      <w:r w:rsidR="00DF46B2">
        <w:instrText xml:space="preserve"> ADDIN ZOTERO_ITEM CSL_CITATION {"citationID":"HpWMLnUU","properties":{"formattedCitation":"(Tiano et al., 2014)","plainCitation":"(Tiano et al., 2014)","noteIndex":0},"citationItems":[{"id":9394,"uris":["http://zotero.org/users/158097/items/NT2SKHH7"],"uri":["http://zotero.org/users/158097/items/NT2SKHH7"],"itemData":{"id":9394,"type":"article-journal","abstract":"Highly sensitive STOX O2 sensors were used for determination of in situ O2 distribution in the eastern tropical north and south Pacific oxygen minimum zones (ETN/SP OMZs), as well as for laboratory determination of O2 uptake rates of water masses at various depths within these OMZs. Oxygen was generally below the detection limit (few nmolL−1) in the core of both OMZs, suggesting the presence of vast volumes of functionally anoxic waters in the eastern Pacific Ocean. Oxygen was often not detectable in the deep secondary chlorophyll maximum found at some locations, but other secondary maxima contained up to ~0.4µmolL−1. Directly measured respiration rates were high in surface and subsurface oxic layers of the coastal waters, reaching values up to 85nmolL−1 O2h−1. Substantially lower values were found at the depths of the upper oxycline, where values varied from 2 to 33nmolL−1 O2h−1. Where secondary chlorophyll maxima were found the rates were higher than in the oxic water just above. Incubation times longer than 20h, in the all-glass containers, resulted in highly increased respiration rates. Addition of amino acids to the water from the upper oxycline did not lead to a significant initial rise in respiration rate within the first 20h, indicating that the measurement of respiration rates in oligotrophic Ocean water may not be severely affected by low levels of organic contamination during sampling. Our measurements indicate that aerobic metabolism proceeds efficiently at extremely low oxygen concentrations with apparent half-saturation concentrations (Km values) ranging from about 10 to about 200nmolL−1.","container-title":"Deep Sea Research Part I: Oceanographic Research Papers","DOI":"10.1016/j.dsr.2014.10.001","ISSN":"0967-0637","journalAbbreviation":"Deep Sea Research Part I: Oceanographic Research Papers","language":"en","page":"173-183","source":"ScienceDirect","title":"Oxygen distribution and aerobic respiration in the north and south eastern tropical Pacific oxygen minimum zones","volume":"94","author":[{"family":"Tiano","given":"Laura"},{"family":"Garcia-Robledo","given":"Emilio"},{"family":"Dalsgaard","given":"Tage"},{"family":"Devol","given":"Allan H."},{"family":"Ward","given":"Bess B."},{"family":"Ulloa","given":"Osvaldo"},{"family":"Canfield","given":"Donald E."},{"family":"Peter Revsbech","given":"Niels"}],"issued":{"date-parts":[["2014",12,1]]}}}],"schema":"https://github.com/citation-style-language/schema/raw/master/csl-citation.json"} </w:instrText>
      </w:r>
      <w:r w:rsidR="00FE6E28">
        <w:fldChar w:fldCharType="separate"/>
      </w:r>
      <w:r w:rsidR="00DF46B2" w:rsidRPr="00DF46B2">
        <w:t>(Tiano et al., 2014)</w:t>
      </w:r>
      <w:r w:rsidR="00FE6E28">
        <w:fldChar w:fldCharType="end"/>
      </w:r>
      <w:r w:rsidR="00FE6E28">
        <w:t xml:space="preserve">. </w:t>
      </w:r>
      <w:r>
        <w:t>The upper oxycline tracks a sharp pycnocline (Figure 1</w:t>
      </w:r>
      <w:r w:rsidR="002922A3">
        <w:t>B</w:t>
      </w:r>
      <w:r>
        <w:t>-1D), set by the high salinity of the 13C</w:t>
      </w:r>
      <w:r w:rsidR="00712F66">
        <w:t>W</w:t>
      </w:r>
      <w:r>
        <w:t xml:space="preserve"> water mass (Figure S2),</w:t>
      </w:r>
      <w:r w:rsidR="002922A3">
        <w:t xml:space="preserve"> and is</w:t>
      </w:r>
      <w:r>
        <w:t xml:space="preserve"> characterized by an abrupt drop in temperature below the mixed layer and an increase in salinity (Figure 1B). </w:t>
      </w:r>
      <w:r w:rsidR="00CF7CA5">
        <w:t>Water mass analysis indicated that water in the top part of the ODZ is dominated by the 13CW water mass, while water between 275 and 500</w:t>
      </w:r>
      <w:r w:rsidR="005658F3">
        <w:t> </w:t>
      </w:r>
      <w:r w:rsidR="00CF7CA5">
        <w:t xml:space="preserve">m is primarily from the NEPIW, with water from the AAIW dominating in the lower 500 </w:t>
      </w:r>
      <w:r w:rsidR="005658F3">
        <w:t>m </w:t>
      </w:r>
      <w:r w:rsidR="00CF7CA5">
        <w:t xml:space="preserve">(Figure S2) </w:t>
      </w:r>
      <w:r w:rsidR="00CF7CA5">
        <w:fldChar w:fldCharType="begin"/>
      </w:r>
      <w:r w:rsidR="00DF46B2">
        <w:instrText xml:space="preserve"> ADDIN ZOTERO_ITEM CSL_CITATION {"citationID":"1JSmGX4H","properties":{"formattedCitation":"(Evans et al., 2020)","plainCitation":"(Evans et al., 2020)","noteIndex":0},"citationItems":[{"id":9408,"uris":["http://zotero.org/users/158097/items/V6EYTHZW"],"uri":["http://zotero.org/users/158097/items/V6EYTHZW"],"itemData":{"id":9408,"type":"article-journal","abstract":"Oceanic oxygen deficient zones (ODZs) influence global biogeochemical cycles in a variety of ways, most notably by acting as a sink for fixed nitrogen (Codispoti et al. 2001). Optimum multiparameter analysis of data from two cruises in the Eastern Tropical North Pacific (ETNP) was implemented to develop a water mass analysis for the large ODZ in this region. This analysis reveals that the most pronounced oxygen deficient conditions are within the 13°C water (13CW) mass, which is distributed via subsurface mesoscale features such as eddies branching from the California Undercurrent. Nitrite accumulates within these eddies and slightly below the core of the 13CW. This water mass analysis also reveals that the 13CW and deeper Northern Equatorial Pacific Intermediate Water (NEPIW) act as the two Pacific Equatorial source waters to the California Current System. The Equatorial Subsurface Water and Subtropical Subsurface Water are synonymous with the 13CW and this study refers to this water mass as the 13CW based on its history. Since the 13CW has been found to dominate the most pronounced oxygen deficient conditions within the Eastern Tropical South Pacific ODZ and the Peru-Chile Undercurrent, the 13CW and the NEPIW define boundaries for oxygen minimum conditions across the entire eastern Pacific Ocean.","container-title":"Limnology and Oceanography","DOI":"https://doi.org/10.1002/lno.11412","ISSN":"1939-5590","issue":"8","language":"en","note":"_eprint: https://onlinelibrary.wiley.com/doi/pdf/10.1002/lno.11412","page":"1688-1705","source":"Wiley Online Library","title":"The role of water masses in shaping the distribution of redox active compounds in the Eastern Tropical North Pacific oxygen deficient zone and influencing low oxygen concentrations in the eastern Pacific Ocean","volume":"65","author":[{"family":"Evans","given":"Natalya"},{"family":"Boles","given":"Elisabeth"},{"family":"Kwiecinski","given":"Jarek V."},{"family":"Mullen","given":"Susan"},{"family":"Wolf","given":"Martin"},{"family":"Devol","given":"Allan H."},{"family":"Moriyasu","given":"Rintaro"},{"family":"Nam","given":"SungHyun"},{"family":"Babbin","given":"Andrew R."},{"family":"Moffett","given":"James W."}],"issued":{"date-parts":[["2020"]]}}}],"schema":"https://github.com/citation-style-language/schema/raw/master/csl-citation.json"} </w:instrText>
      </w:r>
      <w:r w:rsidR="00CF7CA5">
        <w:fldChar w:fldCharType="separate"/>
      </w:r>
      <w:r w:rsidR="00DF46B2" w:rsidRPr="00DF46B2">
        <w:t>(Evans et al., 2020)</w:t>
      </w:r>
      <w:r w:rsidR="00CF7CA5">
        <w:fldChar w:fldCharType="end"/>
      </w:r>
      <w:r w:rsidR="00CF7CA5">
        <w:t xml:space="preserve">. </w:t>
      </w:r>
      <w:r>
        <w:t xml:space="preserve">The site is characterized by two fluorescence maxima (Figure 1C). The larger, shallower fluorescence peak is positioned just above the oxycline, with fluorescence from this peak and oxygen attenuating together. The smaller, lower peak is inside of the </w:t>
      </w:r>
      <w:r w:rsidR="00D95952">
        <w:t>ODZ</w:t>
      </w:r>
      <w:r>
        <w:t>.</w:t>
      </w:r>
      <w:r w:rsidR="00886B7F">
        <w:t xml:space="preserve"> Turbidity tracks the two chlorophyll peaks in the surface and has a tertiary maximum at the lower oxycline (Figure 1D). The cyanobacteria at the secondary chlorophyll maximum are known to be photosynthesizing and producing organic matter in the ODZ </w:t>
      </w:r>
      <w:r w:rsidR="00886B7F">
        <w:fldChar w:fldCharType="begin"/>
      </w:r>
      <w:r w:rsidR="00886B7F">
        <w:instrText xml:space="preserve"> ADDIN ZOTERO_ITEM CSL_CITATION {"citationID":"I4mCqt8U","properties":{"formattedCitation":"(Fuchsman et al., 2019; Garcia-Robledo et al., 2017)","plainCitation":"(Fuchsman et al., 2019; Garcia-Robledo et al., 2017)","noteIndex":0},"citationItems":[{"id":6635,"uris":["http://zotero.org/users/158097/items/5ZFAMN8H"],"uri":["http://zotero.org/users/158097/items/5ZFAMN8H"],"itemData":{"id":6635,"type":"article-journal","abstract":"Up to half of marine N losses occur in oxygen-deficient zones (ODZs). Organic matter flux from productive surface waters is considered a primary control on N2 production. Here we investigate the offshore Eastern Tropical North Pacific (ETNP) where a secondary chlorophyll a maximum resides within the ODZ. Rates of primary production and carbon export from the mixed layer and productivity in the primary chlorophyll a maximum were consistent with oligotrophic waters. However, sediment trap carbon and nitrogen fluxes increased between 105 and 150 m, indicating organic matter production within the ODZ. Metagenomic and metaproteomic characterization indicated that the secondary chlorophyll a maximum was attributable to the cyanobacterium Prochlorococcus, and numerous photosynthesis and carbon fixation proteins were detected. The presence of chemoautotrophic ammonia-oxidizing archaea and the nitrite oxidizer Nitrospina and detection of nitrate oxidoreductase was consistent with cyanobacterial oxygen production within the ODZ. Cyanobacteria and cyanophage were also present on large (&gt;30 μm) particles and in sediment trap material. Particle cyanophage-to-host ratio exceeded 50, suggesting that viruses help convert cyanobacteria into sinking organic matter. Nitrate reduction and anammox proteins were detected, congruent with previously reported N2 production. We suggest that autochthonous organic matter production within the ODZ contributes to N2 production in the offshore ETNP.","container-title":"The ISME Journal","DOI":"10.1038/s41396-019-0452-6","ISSN":"1751-7370","language":"En","page":"1","source":"www.nature.com","title":"Cyanobacteria and cyanophage contributions to carbon and nitrogen cycling in an oligotrophic oxygen-deficient zone","author":[{"family":"Fuchsman","given":"Clara A."},{"family":"Palevsky","given":"Hilary I."},{"family":"Widner","given":"Brittany"},{"family":"Duffy","given":"Megan"},{"family":"Carlson","given":"Michael C. G."},{"family":"Neibauer","given":"Jacquelyn A."},{"family":"Mulholland","given":"Margaret R."},{"family":"Keil","given":"Richard G."},{"family":"Devol","given":"Allan H."},{"family":"Rocap","given":"Gabrielle"}],"issued":{"date-parts":[["2019",6,27]]}}},{"id":9492,"uris":["http://zotero.org/users/158097/items/RI5MTTG9"],"uri":["http://zotero.org/users/158097/items/RI5MTTG9"],"itemData":{"id":9492,"type":"article-journal","abstract":"Oxygen availability drives changes in microbial diversity and biogeochemical cycling between the aerobic surface layer and the anaerobic core in nitrite-rich anoxic marine zones (AMZs), which constitute huge oxygen-depleted regions in the tropical oceans. The current paradigm is that primary production and nitrification within the oxic surface layer fuel anaerobic processes in the anoxic core of AMZs, where 30–50% of global marine nitrogen loss takes place. Here we demonstrate that oxygenic photosynthesis in the secondary chlorophyll maximum (SCM) releases significant amounts of O\n              2\n              to the otherwise anoxic environment. The SCM, commonly found within AMZs, was dominated by the picocyanobacteria\n              Prochlorococcus\n              spp. Free O\n              2\n              levels in this layer were, however, undetectable by conventional techniques, reflecting a tight coupling between O\n              2\n              production and consumption by aerobic processes under apparent anoxic conditions. Transcriptomic analysis of the microbial community in the seemingly anoxic SCM revealed the enhanced expression of genes for aerobic processes, such as nitrite oxidation. The rates of gross O\n              2\n              production and carbon fixation in the SCM were found to be similar to those reported for nitrite oxidation, as well as for anaerobic dissimilatory nitrate reduction and sulfate reduction, suggesting a significant effect of local oxygenic photosynthesis on Pacific AMZ biogeochemical cycling.","container-title":"Proceedings of the National Academy of Sciences","DOI":"10.1073/pnas.1619844114","ISSN":"0027-8424, 1091-6490","issue":"31","journalAbbreviation":"Proc Natl Acad Sci USA","language":"en","page":"8319-8324","source":"DOI.org (Crossref)","title":"Cryptic oxygen cycling in anoxic marine zones","volume":"114","author":[{"family":"Garcia-Robledo","given":"Emilio"},{"family":"Padilla","given":"Cory C."},{"family":"Aldunate","given":"Montserrat"},{"family":"Stewart","given":"Frank J."},{"family":"Ulloa","given":"Osvaldo"},{"family":"Paulmier","given":"Aurélien"},{"family":"Gregori","given":"Gerald"},{"family":"Revsbech","given":"Niels Peter"}],"issued":{"date-parts":[["2017",8,1]]}}}],"schema":"https://github.com/citation-style-language/schema/raw/master/csl-citation.json"} </w:instrText>
      </w:r>
      <w:r w:rsidR="00886B7F">
        <w:fldChar w:fldCharType="separate"/>
      </w:r>
      <w:r w:rsidR="00886B7F" w:rsidRPr="00DF46B2">
        <w:t>(Fuchsman et al., 2019; Garcia-Robledo et al., 2017)</w:t>
      </w:r>
      <w:r w:rsidR="00886B7F">
        <w:fldChar w:fldCharType="end"/>
      </w:r>
      <w:r w:rsidR="00886B7F">
        <w:t>. To avoid complication due to this source of organic matter production, we focus our further analysis below 160</w:t>
      </w:r>
      <w:r w:rsidR="005658F3">
        <w:t> </w:t>
      </w:r>
      <w:r w:rsidR="00886B7F">
        <w:t>m.</w:t>
      </w:r>
    </w:p>
    <w:p w14:paraId="00000053" w14:textId="3E34AC65" w:rsidR="00104E87" w:rsidRDefault="002922A3" w:rsidP="00EF63F8">
      <w:r>
        <w:t xml:space="preserve">For the purposes of this study, we define the photic zone as ending at the base of this deeper fluorescence layer (160m). This photic zone base corresponds with </w:t>
      </w:r>
      <w:r w:rsidR="004D045E">
        <w:t>photosynthetically active radiation (PAR) &lt; 10</w:t>
      </w:r>
      <w:r w:rsidR="004D045E">
        <w:rPr>
          <w:vertAlign w:val="superscript"/>
        </w:rPr>
        <w:t>-5</w:t>
      </w:r>
      <w:r w:rsidR="004D045E">
        <w:t xml:space="preserve"> of surface PAR levels</w:t>
      </w:r>
      <w:r w:rsidR="00D95952">
        <w:t xml:space="preserve"> (Figure 1C)</w:t>
      </w:r>
      <w:r>
        <w:t xml:space="preserve">. </w:t>
      </w:r>
      <w:r w:rsidR="004D045E">
        <w:t>We note that this photic zone depth is deeper than conventional definitions, in which the base of the photic zone corresponds with 10</w:t>
      </w:r>
      <w:r w:rsidR="004D045E">
        <w:rPr>
          <w:vertAlign w:val="superscript"/>
        </w:rPr>
        <w:t>-2</w:t>
      </w:r>
      <w:r w:rsidR="004D045E">
        <w:t xml:space="preserve"> (</w:t>
      </w:r>
      <w:r w:rsidR="005658F3">
        <w:t>90 </w:t>
      </w:r>
      <w:r w:rsidR="004D045E">
        <w:t>m) or 10</w:t>
      </w:r>
      <w:r w:rsidR="004D045E">
        <w:rPr>
          <w:vertAlign w:val="superscript"/>
        </w:rPr>
        <w:t>-3</w:t>
      </w:r>
      <w:r w:rsidR="004D045E">
        <w:t xml:space="preserve"> (</w:t>
      </w:r>
      <w:r w:rsidR="005658F3">
        <w:t>120 </w:t>
      </w:r>
      <w:r w:rsidR="004D045E">
        <w:t>m) of surface PAR.</w:t>
      </w:r>
    </w:p>
    <w:p w14:paraId="2AAB62D0" w14:textId="77777777" w:rsidR="00DC428E" w:rsidRDefault="00E442E8" w:rsidP="00EF63F8">
      <w:pPr>
        <w:rPr>
          <w:rStyle w:val="FigureCaptionChar"/>
          <w:b/>
          <w:bCs/>
        </w:rPr>
      </w:pPr>
      <w:r>
        <w:rPr>
          <w:noProof/>
        </w:rPr>
        <w:lastRenderedPageBreak/>
        <w:drawing>
          <wp:inline distT="0" distB="0" distL="114300" distR="114300" wp14:anchorId="79AF5992" wp14:editId="3A031E95">
            <wp:extent cx="5493665" cy="4394932"/>
            <wp:effectExtent l="0" t="0" r="0" b="5715"/>
            <wp:docPr id="1" name="image3.png"/>
            <wp:cNvGraphicFramePr/>
            <a:graphic xmlns:a="http://schemas.openxmlformats.org/drawingml/2006/main">
              <a:graphicData uri="http://schemas.openxmlformats.org/drawingml/2006/picture">
                <pic:pic xmlns:pic="http://schemas.openxmlformats.org/drawingml/2006/picture">
                  <pic:nvPicPr>
                    <pic:cNvPr id="1" name="image3.png"/>
                    <pic:cNvPicPr preferRelativeResize="0"/>
                  </pic:nvPicPr>
                  <pic:blipFill>
                    <a:blip r:embed="rId9" cstate="print">
                      <a:extLst>
                        <a:ext uri="{28A0092B-C50C-407E-A947-70E740481C1C}">
                          <a14:useLocalDpi xmlns:a14="http://schemas.microsoft.com/office/drawing/2010/main" val="0"/>
                        </a:ext>
                      </a:extLst>
                    </a:blip>
                    <a:stretch>
                      <a:fillRect/>
                    </a:stretch>
                  </pic:blipFill>
                  <pic:spPr>
                    <a:xfrm>
                      <a:off x="0" y="0"/>
                      <a:ext cx="5493665" cy="4394932"/>
                    </a:xfrm>
                    <a:prstGeom prst="rect">
                      <a:avLst/>
                    </a:prstGeom>
                    <a:ln/>
                  </pic:spPr>
                </pic:pic>
              </a:graphicData>
            </a:graphic>
          </wp:inline>
        </w:drawing>
      </w:r>
    </w:p>
    <w:p w14:paraId="3FF862A1" w14:textId="2ACCED61" w:rsidR="00E442E8" w:rsidRDefault="00E442E8" w:rsidP="00EF63F8">
      <w:r w:rsidRPr="00E442E8">
        <w:rPr>
          <w:rStyle w:val="FigureCaptionChar"/>
          <w:b/>
          <w:bCs/>
        </w:rPr>
        <w:t>Figure 1.</w:t>
      </w:r>
      <w:r w:rsidRPr="00E442E8">
        <w:rPr>
          <w:rStyle w:val="FigureCaptionChar"/>
        </w:rPr>
        <w:t xml:space="preserve"> Overview of the geography, </w:t>
      </w:r>
      <w:r w:rsidR="005658F3" w:rsidRPr="00E442E8">
        <w:rPr>
          <w:rStyle w:val="FigureCaptionChar"/>
        </w:rPr>
        <w:t>physics,</w:t>
      </w:r>
      <w:r w:rsidRPr="00E442E8">
        <w:rPr>
          <w:rStyle w:val="FigureCaptionChar"/>
        </w:rPr>
        <w:t xml:space="preserve"> and chemistry of ETNP </w:t>
      </w:r>
      <w:r w:rsidR="004F02F7">
        <w:rPr>
          <w:rStyle w:val="FigureCaptionChar"/>
        </w:rPr>
        <w:t>S</w:t>
      </w:r>
      <w:r w:rsidRPr="00E442E8">
        <w:rPr>
          <w:rStyle w:val="FigureCaptionChar"/>
        </w:rPr>
        <w:t>tation P2</w:t>
      </w:r>
      <w:r w:rsidR="002D7D93">
        <w:rPr>
          <w:rStyle w:val="FigureCaptionChar"/>
        </w:rPr>
        <w:t>.</w:t>
      </w:r>
      <w:r w:rsidRPr="00E442E8">
        <w:rPr>
          <w:rStyle w:val="FigureCaptionChar"/>
        </w:rPr>
        <w:t xml:space="preserve"> </w:t>
      </w:r>
      <w:r w:rsidR="0082101C" w:rsidRPr="0082101C">
        <w:rPr>
          <w:rStyle w:val="FigureCaptionChar"/>
          <w:b/>
          <w:bCs/>
        </w:rPr>
        <w:t>A.</w:t>
      </w:r>
      <w:r w:rsidRPr="00E442E8">
        <w:rPr>
          <w:rStyle w:val="FigureCaptionChar"/>
        </w:rPr>
        <w:t xml:space="preserve"> Map of the ETNP Oxygen </w:t>
      </w:r>
      <w:r w:rsidR="00B33156">
        <w:rPr>
          <w:rStyle w:val="FigureCaptionChar"/>
        </w:rPr>
        <w:t>Deficient</w:t>
      </w:r>
      <w:r w:rsidRPr="00E442E8">
        <w:rPr>
          <w:rStyle w:val="FigureCaptionChar"/>
        </w:rPr>
        <w:t xml:space="preserve"> Zone and the location of </w:t>
      </w:r>
      <w:r w:rsidR="004F02F7">
        <w:rPr>
          <w:rStyle w:val="FigureCaptionChar"/>
        </w:rPr>
        <w:t>S</w:t>
      </w:r>
      <w:r w:rsidRPr="00E442E8">
        <w:rPr>
          <w:rStyle w:val="FigureCaptionChar"/>
        </w:rPr>
        <w:t>tation P2. Colors indicate chlorophyll concentrations at the surface as determined by MODIS satellite in 2012, while the black outline signifies the region containing &lt;</w:t>
      </w:r>
      <w:r w:rsidR="005658F3" w:rsidRPr="00E442E8">
        <w:rPr>
          <w:rStyle w:val="FigureCaptionChar"/>
        </w:rPr>
        <w:t>10</w:t>
      </w:r>
      <w:r w:rsidR="005658F3">
        <w:rPr>
          <w:rStyle w:val="FigureCaptionChar"/>
        </w:rPr>
        <w:t> </w:t>
      </w:r>
      <w:r>
        <w:rPr>
          <w:rStyle w:val="FigureCaptionChar"/>
          <w:rFonts w:ascii="Cambria Math" w:hAnsi="Cambria Math" w:cs="Cambria Math"/>
        </w:rPr>
        <w:t>μ</w:t>
      </w:r>
      <w:r w:rsidRPr="00E442E8">
        <w:rPr>
          <w:rStyle w:val="FigureCaptionChar"/>
        </w:rPr>
        <w:t xml:space="preserve">M oxygen at </w:t>
      </w:r>
      <w:r w:rsidR="005658F3" w:rsidRPr="00E442E8">
        <w:rPr>
          <w:rStyle w:val="FigureCaptionChar"/>
        </w:rPr>
        <w:t>300</w:t>
      </w:r>
      <w:r w:rsidR="005658F3">
        <w:rPr>
          <w:rStyle w:val="FigureCaptionChar"/>
        </w:rPr>
        <w:t> </w:t>
      </w:r>
      <w:r w:rsidRPr="00E442E8">
        <w:rPr>
          <w:rStyle w:val="FigureCaptionChar"/>
        </w:rPr>
        <w:t>m</w:t>
      </w:r>
      <w:r w:rsidR="00812F24">
        <w:rPr>
          <w:rStyle w:val="FigureCaptionChar"/>
        </w:rPr>
        <w:t xml:space="preserve">, </w:t>
      </w:r>
      <w:r w:rsidR="00886B7F">
        <w:rPr>
          <w:rStyle w:val="FigureCaptionChar"/>
        </w:rPr>
        <w:t>a</w:t>
      </w:r>
      <w:r w:rsidR="00812F24">
        <w:rPr>
          <w:rStyle w:val="FigureCaptionChar"/>
        </w:rPr>
        <w:t>ccording to World Ocean Atlas</w:t>
      </w:r>
      <w:r w:rsidRPr="00E442E8">
        <w:rPr>
          <w:rStyle w:val="FigureCaptionChar"/>
        </w:rPr>
        <w:t>. The red circle indicates the location of Station P2 (modified from Fuchsman et al 2019, credit Hilary Palevsky</w:t>
      </w:r>
      <w:r w:rsidR="00DB0CA9">
        <w:rPr>
          <w:rStyle w:val="FigureCaptionChar"/>
        </w:rPr>
        <w:t>, Creative Comments License</w:t>
      </w:r>
      <w:r w:rsidR="002F2E8D">
        <w:rPr>
          <w:rStyle w:val="FigureCaptionChar"/>
        </w:rPr>
        <w:t xml:space="preserve"> </w:t>
      </w:r>
      <w:r w:rsidR="002F2E8D" w:rsidRPr="002F2E8D">
        <w:rPr>
          <w:rStyle w:val="FigureCaptionChar"/>
        </w:rPr>
        <w:t>https://creativecommons.org/licenses/by/4.0/</w:t>
      </w:r>
      <w:r w:rsidRPr="00E442E8">
        <w:rPr>
          <w:rStyle w:val="FigureCaptionChar"/>
        </w:rPr>
        <w:t xml:space="preserve">). </w:t>
      </w:r>
      <w:r w:rsidRPr="0082101C">
        <w:rPr>
          <w:rStyle w:val="FigureCaptionChar"/>
          <w:b/>
          <w:bCs/>
        </w:rPr>
        <w:t>B-D</w:t>
      </w:r>
      <w:r w:rsidR="0082101C" w:rsidRPr="0082101C">
        <w:rPr>
          <w:rStyle w:val="FigureCaptionChar"/>
          <w:b/>
          <w:bCs/>
        </w:rPr>
        <w:t>.</w:t>
      </w:r>
      <w:r w:rsidRPr="00E442E8">
        <w:rPr>
          <w:rStyle w:val="FigureCaptionChar"/>
        </w:rPr>
        <w:t xml:space="preserve"> Oceanographic parameters collected from a cast at 2017-01-13 12:15 CST (local time). The thin horizontal green line shows the location of the base of the photic zone (160</w:t>
      </w:r>
      <w:r w:rsidR="005658F3">
        <w:rPr>
          <w:rStyle w:val="FigureCaptionChar"/>
        </w:rPr>
        <w:t> </w:t>
      </w:r>
      <w:r w:rsidRPr="00E442E8">
        <w:rPr>
          <w:rStyle w:val="FigureCaptionChar"/>
        </w:rPr>
        <w:t>m</w:t>
      </w:r>
      <w:r w:rsidR="00B92929">
        <w:rPr>
          <w:rStyle w:val="FigureCaptionChar"/>
        </w:rPr>
        <w:t xml:space="preserve"> B-D</w:t>
      </w:r>
      <w:r w:rsidRPr="00E442E8">
        <w:rPr>
          <w:rStyle w:val="FigureCaptionChar"/>
        </w:rPr>
        <w:t>), defined by the complete attenuation of the in-situ fluorescence, while the horizontal blue line</w:t>
      </w:r>
      <w:r w:rsidR="00EE494A">
        <w:rPr>
          <w:rStyle w:val="FigureCaptionChar"/>
        </w:rPr>
        <w:t>s</w:t>
      </w:r>
      <w:r w:rsidRPr="00E442E8">
        <w:rPr>
          <w:rStyle w:val="FigureCaptionChar"/>
        </w:rPr>
        <w:t xml:space="preserve"> show the</w:t>
      </w:r>
      <w:r w:rsidR="00B92929">
        <w:rPr>
          <w:rStyle w:val="FigureCaptionChar"/>
        </w:rPr>
        <w:t xml:space="preserve"> surface (</w:t>
      </w:r>
      <w:r w:rsidR="005658F3">
        <w:rPr>
          <w:rStyle w:val="FigureCaptionChar"/>
        </w:rPr>
        <w:t>90 </w:t>
      </w:r>
      <w:r w:rsidR="0082101C">
        <w:rPr>
          <w:rStyle w:val="FigureCaptionChar"/>
        </w:rPr>
        <w:t>m, C) and</w:t>
      </w:r>
      <w:r w:rsidRPr="00E442E8">
        <w:rPr>
          <w:rStyle w:val="FigureCaptionChar"/>
        </w:rPr>
        <w:t xml:space="preserve"> base of the ODZ</w:t>
      </w:r>
      <w:r w:rsidR="00B92929">
        <w:rPr>
          <w:rStyle w:val="FigureCaptionChar"/>
        </w:rPr>
        <w:t xml:space="preserve"> (900</w:t>
      </w:r>
      <w:r w:rsidR="005658F3">
        <w:rPr>
          <w:rStyle w:val="FigureCaptionChar"/>
        </w:rPr>
        <w:t> </w:t>
      </w:r>
      <w:r w:rsidR="00B92929">
        <w:rPr>
          <w:rStyle w:val="FigureCaptionChar"/>
        </w:rPr>
        <w:t>m</w:t>
      </w:r>
      <w:r w:rsidR="0082101C">
        <w:rPr>
          <w:rStyle w:val="FigureCaptionChar"/>
        </w:rPr>
        <w:t>,</w:t>
      </w:r>
      <w:r w:rsidR="00B92929">
        <w:rPr>
          <w:rStyle w:val="FigureCaptionChar"/>
        </w:rPr>
        <w:t xml:space="preserve"> B,D)</w:t>
      </w:r>
      <w:r w:rsidRPr="00E442E8">
        <w:rPr>
          <w:rStyle w:val="FigureCaptionChar"/>
        </w:rPr>
        <w:t xml:space="preserve">. </w:t>
      </w:r>
      <w:r w:rsidRPr="0082101C">
        <w:rPr>
          <w:rStyle w:val="FigureCaptionChar"/>
          <w:b/>
          <w:bCs/>
        </w:rPr>
        <w:t>B</w:t>
      </w:r>
      <w:r w:rsidR="0082101C" w:rsidRPr="0082101C">
        <w:rPr>
          <w:rStyle w:val="FigureCaptionChar"/>
          <w:b/>
          <w:bCs/>
        </w:rPr>
        <w:t>.</w:t>
      </w:r>
      <w:r w:rsidRPr="00E442E8">
        <w:rPr>
          <w:rStyle w:val="FigureCaptionChar"/>
        </w:rPr>
        <w:t xml:space="preserve"> </w:t>
      </w:r>
      <w:r w:rsidR="008733EE">
        <w:rPr>
          <w:rStyle w:val="FigureCaptionChar"/>
        </w:rPr>
        <w:t>shows</w:t>
      </w:r>
      <w:r w:rsidRPr="00E442E8">
        <w:rPr>
          <w:rStyle w:val="FigureCaptionChar"/>
        </w:rPr>
        <w:t xml:space="preserve"> temperature</w:t>
      </w:r>
      <w:r w:rsidR="008733EE">
        <w:rPr>
          <w:rStyle w:val="FigureCaptionChar"/>
        </w:rPr>
        <w:t>,</w:t>
      </w:r>
      <w:r w:rsidRPr="00E442E8">
        <w:rPr>
          <w:rStyle w:val="FigureCaptionChar"/>
        </w:rPr>
        <w:t xml:space="preserve"> salinity</w:t>
      </w:r>
      <w:r w:rsidR="008733EE">
        <w:rPr>
          <w:rStyle w:val="FigureCaptionChar"/>
        </w:rPr>
        <w:t xml:space="preserve"> and oxygen</w:t>
      </w:r>
      <w:r w:rsidRPr="00E442E8">
        <w:rPr>
          <w:rStyle w:val="FigureCaptionChar"/>
        </w:rPr>
        <w:t xml:space="preserve">. </w:t>
      </w:r>
      <w:r w:rsidRPr="0082101C">
        <w:rPr>
          <w:rStyle w:val="FigureCaptionChar"/>
          <w:b/>
          <w:bCs/>
        </w:rPr>
        <w:t>C</w:t>
      </w:r>
      <w:r w:rsidR="0082101C" w:rsidRPr="0082101C">
        <w:rPr>
          <w:rStyle w:val="FigureCaptionChar"/>
          <w:b/>
          <w:bCs/>
        </w:rPr>
        <w:t>.</w:t>
      </w:r>
      <w:r w:rsidRPr="00E442E8">
        <w:rPr>
          <w:rStyle w:val="FigureCaptionChar"/>
        </w:rPr>
        <w:t xml:space="preserve"> fluorescence and photosynthetically available radiation (PAR), focusing on the top 200</w:t>
      </w:r>
      <w:r w:rsidR="005658F3">
        <w:rPr>
          <w:rStyle w:val="FigureCaptionChar"/>
        </w:rPr>
        <w:t> </w:t>
      </w:r>
      <w:r w:rsidRPr="00E442E8">
        <w:rPr>
          <w:rStyle w:val="FigureCaptionChar"/>
        </w:rPr>
        <w:t xml:space="preserve">m of the water column and photosynthetically active radiation, and </w:t>
      </w:r>
      <w:r w:rsidRPr="0082101C">
        <w:rPr>
          <w:rStyle w:val="FigureCaptionChar"/>
          <w:b/>
          <w:bCs/>
        </w:rPr>
        <w:t>D</w:t>
      </w:r>
      <w:r w:rsidR="0082101C" w:rsidRPr="0082101C">
        <w:rPr>
          <w:rStyle w:val="FigureCaptionChar"/>
          <w:b/>
          <w:bCs/>
        </w:rPr>
        <w:t>.</w:t>
      </w:r>
      <w:r w:rsidRPr="00E442E8">
        <w:rPr>
          <w:rStyle w:val="FigureCaptionChar"/>
        </w:rPr>
        <w:t xml:space="preserve"> beam attenuation and density.</w:t>
      </w:r>
    </w:p>
    <w:p w14:paraId="00000054" w14:textId="77777777" w:rsidR="00104E87" w:rsidRDefault="004D045E" w:rsidP="00EF63F8">
      <w:pPr>
        <w:pStyle w:val="Heading2"/>
      </w:pPr>
      <w:bookmarkStart w:id="32" w:name="bookmark=id.z337ya" w:colFirst="0" w:colLast="0"/>
      <w:bookmarkEnd w:id="32"/>
      <w:r>
        <w:lastRenderedPageBreak/>
        <w:t>Acoustic data reveal diel migration patterns</w:t>
      </w:r>
    </w:p>
    <w:p w14:paraId="00000056" w14:textId="22190EE1" w:rsidR="00104E87" w:rsidRDefault="004D045E" w:rsidP="00EF63F8">
      <w:r>
        <w:t xml:space="preserve">Acoustic data, produced by the shipboard EK60 </w:t>
      </w:r>
      <w:r w:rsidR="009942FC">
        <w:fldChar w:fldCharType="begin"/>
      </w:r>
      <w:r w:rsidR="00DF46B2">
        <w:instrText xml:space="preserve"> ADDIN ZOTERO_ITEM CSL_CITATION {"citationID":"DyhxUceJ","properties":{"formattedCitation":"(Andersen, 2001)","plainCitation":"(Andersen, 2001)","noteIndex":0},"citationItems":[{"id":9341,"uris":["http://zotero.org/users/158097/items/EP2C64RF"],"uri":["http://zotero.org/users/158097/items/EP2C64RF"],"itemData":{"id":9341,"type":"article-journal","container-title":"The Journal of the Acoustical Society of America","DOI":"10.1121/1.4744207","ISSN":"0001-4966","issue":"5","journalAbbreviation":"The Journal of the Acoustical Society of America","note":"publisher: Acoustical Society of America","page":"2336-2336","source":"asa-scitation-org.proxy-um.researchport.umd.edu (Atypon)","title":"The new Simrad EK60 scientific echo sounder system","volume":"109","author":[{"family":"Andersen","given":"Lars Nonboe"}],"issued":{"date-parts":[["2001",5,1]]}}}],"schema":"https://github.com/citation-style-language/schema/raw/master/csl-citation.json"} </w:instrText>
      </w:r>
      <w:r w:rsidR="009942FC">
        <w:fldChar w:fldCharType="separate"/>
      </w:r>
      <w:r w:rsidR="00DF46B2" w:rsidRPr="00DF46B2">
        <w:t>(Andersen, 2001)</w:t>
      </w:r>
      <w:r w:rsidR="009942FC">
        <w:fldChar w:fldCharType="end"/>
      </w:r>
      <w:r w:rsidR="009F1B72">
        <w:t>, at ETNP Station P2</w:t>
      </w:r>
      <w:r>
        <w:t xml:space="preserve">, suggest the presence of multiple cohorts of migratory organisms. We focus initially on backscattering measurements from the EK60’s lowest frequency </w:t>
      </w:r>
      <w:r w:rsidR="0010460B">
        <w:t>18000 </w:t>
      </w:r>
      <w:r>
        <w:t>Hz signal, corresponding to organisms the size of small fish, because it travels furthest into the water column and has the best resolution of the channels. Most migratory organisms appeared to leave the surface at dawn and return at dusk, spending the day between 250</w:t>
      </w:r>
      <w:r w:rsidR="0010460B">
        <w:t> m</w:t>
      </w:r>
      <w:r>
        <w:t xml:space="preserve"> and 500</w:t>
      </w:r>
      <w:r w:rsidR="0010460B">
        <w:t> </w:t>
      </w:r>
      <w:r>
        <w:t>m (Figure 2A). There appeared to be two local maxima in backscattering intensity at mid-day, one at ~300</w:t>
      </w:r>
      <w:r w:rsidR="0010460B">
        <w:t> </w:t>
      </w:r>
      <w:r>
        <w:t>m and one at ~</w:t>
      </w:r>
      <w:r w:rsidR="0010460B">
        <w:t>375 </w:t>
      </w:r>
      <w:r>
        <w:t>m (Figure 2A). There also appeared to be organisms that</w:t>
      </w:r>
      <w:r w:rsidR="007F5D16">
        <w:t xml:space="preserve"> reverse</w:t>
      </w:r>
      <w:r>
        <w:t xml:space="preserve"> migrated downward at dusk and upward at dawn, spending the night at ~300</w:t>
      </w:r>
      <w:r w:rsidR="0010460B">
        <w:t> </w:t>
      </w:r>
      <w:r>
        <w:t xml:space="preserve">m (Figure 2B). </w:t>
      </w:r>
      <w:r w:rsidR="00886B7F">
        <w:t>Just above the base of the photic zone, t</w:t>
      </w:r>
      <w:r>
        <w:t>here was a peak of organisms that appeared, at mid-day, on some but not all days, without any visible dawn or dusk migration. (Figure 2C). Some diel migrators appeared to cross the ODZ and spend the day below the detection range of the EK60 (Figure 2D), as well as organisms that appeared between 500</w:t>
      </w:r>
      <w:r w:rsidR="0010460B">
        <w:t> </w:t>
      </w:r>
      <w:r>
        <w:t>m and 1000</w:t>
      </w:r>
      <w:r w:rsidR="0010460B">
        <w:t> </w:t>
      </w:r>
      <w:r>
        <w:t xml:space="preserve">m but did not appear to migrate to or from that depth at our site, but rather traveled through the EK60’s field of view (Figure </w:t>
      </w:r>
      <w:r w:rsidR="008E69E1">
        <w:t>2E</w:t>
      </w:r>
      <w:r>
        <w:t>).</w:t>
      </w:r>
      <w:r w:rsidR="007308BB">
        <w:t xml:space="preserve"> </w:t>
      </w:r>
      <w:r>
        <w:t>Similar patterns were evident in each of the other measured frequencies, with better resolution by the lower frequencies (Figure S3).</w:t>
      </w:r>
    </w:p>
    <w:p w14:paraId="378902A8" w14:textId="77777777" w:rsidR="00E442E8" w:rsidRDefault="00E442E8" w:rsidP="00EF63F8">
      <w:r>
        <w:rPr>
          <w:noProof/>
        </w:rPr>
        <w:drawing>
          <wp:inline distT="0" distB="0" distL="114300" distR="114300" wp14:anchorId="5D3C6DAE" wp14:editId="22E89209">
            <wp:extent cx="5030136" cy="3105021"/>
            <wp:effectExtent l="0" t="0" r="0" b="635"/>
            <wp:docPr id="2" name="image16.png"/>
            <wp:cNvGraphicFramePr/>
            <a:graphic xmlns:a="http://schemas.openxmlformats.org/drawingml/2006/main">
              <a:graphicData uri="http://schemas.openxmlformats.org/drawingml/2006/picture">
                <pic:pic xmlns:pic="http://schemas.openxmlformats.org/drawingml/2006/picture">
                  <pic:nvPicPr>
                    <pic:cNvPr id="2" name="image16.png"/>
                    <pic:cNvPicPr preferRelativeResize="0"/>
                  </pic:nvPicPr>
                  <pic:blipFill>
                    <a:blip r:embed="rId10" cstate="print">
                      <a:extLst>
                        <a:ext uri="{28A0092B-C50C-407E-A947-70E740481C1C}">
                          <a14:useLocalDpi xmlns:a14="http://schemas.microsoft.com/office/drawing/2010/main" val="0"/>
                        </a:ext>
                      </a:extLst>
                    </a:blip>
                    <a:stretch>
                      <a:fillRect/>
                    </a:stretch>
                  </pic:blipFill>
                  <pic:spPr>
                    <a:xfrm>
                      <a:off x="0" y="0"/>
                      <a:ext cx="5030136" cy="3105021"/>
                    </a:xfrm>
                    <a:prstGeom prst="rect">
                      <a:avLst/>
                    </a:prstGeom>
                    <a:ln/>
                  </pic:spPr>
                </pic:pic>
              </a:graphicData>
            </a:graphic>
          </wp:inline>
        </w:drawing>
      </w:r>
    </w:p>
    <w:p w14:paraId="7C9D3F0E" w14:textId="29288B1B" w:rsidR="00E442E8" w:rsidRDefault="00E442E8" w:rsidP="00EF63F8">
      <w:pPr>
        <w:pStyle w:val="FigureCaption"/>
      </w:pPr>
      <w:r w:rsidRPr="00E442E8">
        <w:rPr>
          <w:b/>
          <w:bCs/>
        </w:rPr>
        <w:t>Figure 2.</w:t>
      </w:r>
      <w:r>
        <w:t xml:space="preserve"> Acoustic data, measured by EK60</w:t>
      </w:r>
      <w:r w:rsidR="00395E7B">
        <w:t xml:space="preserve"> </w:t>
      </w:r>
      <w:r>
        <w:t>over the course of the experiment</w:t>
      </w:r>
      <w:r w:rsidR="009F1B72">
        <w:t>, at ETNP Station P2</w:t>
      </w:r>
      <w:r>
        <w:t xml:space="preserve">. Shown are data from the </w:t>
      </w:r>
      <w:r w:rsidR="007308BB">
        <w:t>18000 </w:t>
      </w:r>
      <w:r>
        <w:t>Hz frequency band, which have highest depth penetration, but which appear to co-occur with data from other frequency bands (see Figure S3). Values are in return signal intensity and have not been normalized to observed biomass.</w:t>
      </w:r>
      <w:r w:rsidR="00395E7B">
        <w:t xml:space="preserve"> </w:t>
      </w:r>
      <w:bookmarkStart w:id="33" w:name="_Hlk72503730"/>
      <w:r w:rsidR="00395E7B">
        <w:t xml:space="preserve">Horizontal blue lines indicate the </w:t>
      </w:r>
      <w:r w:rsidR="004309D9">
        <w:t>top</w:t>
      </w:r>
      <w:r w:rsidR="00395E7B">
        <w:t xml:space="preserve"> and bottom of the ODZ, while the horizontal green line indicates the base </w:t>
      </w:r>
      <w:r w:rsidR="00395E7B">
        <w:lastRenderedPageBreak/>
        <w:t>of the photic zone.</w:t>
      </w:r>
      <w:bookmarkEnd w:id="33"/>
      <w:r w:rsidR="006B6197">
        <w:t xml:space="preserve"> </w:t>
      </w:r>
      <w:bookmarkStart w:id="34" w:name="_Hlk84782614"/>
      <w:r w:rsidR="006B6197">
        <w:t>Times are local Mexic</w:t>
      </w:r>
      <w:r w:rsidR="00D96FCC">
        <w:t>o General Standard</w:t>
      </w:r>
      <w:r w:rsidR="007308BB">
        <w:t xml:space="preserve"> time, which is </w:t>
      </w:r>
      <w:r w:rsidR="00D96FCC">
        <w:t xml:space="preserve">the local time for the nearest port of call in </w:t>
      </w:r>
      <w:r w:rsidR="00F74C95">
        <w:t>Manzanillo and</w:t>
      </w:r>
      <w:r w:rsidR="007308BB">
        <w:t xml:space="preserve"> is</w:t>
      </w:r>
      <w:r w:rsidR="00D96FCC">
        <w:t xml:space="preserve"> equivalent to United States Central Standard Time</w:t>
      </w:r>
      <w:r w:rsidR="006B6197">
        <w:t xml:space="preserve">. The black and white bar at the top indicates day and night periods, with day defined as times when the </w:t>
      </w:r>
      <w:r w:rsidR="00601FA1">
        <w:t>center of the sun is above the horizon, per the OCE R package</w:t>
      </w:r>
      <w:r w:rsidR="006B6197">
        <w:t>. Diamonds indicate the depths and times of UVP casts, with</w:t>
      </w:r>
      <w:r w:rsidR="00DA0A01">
        <w:t xml:space="preserve"> casts </w:t>
      </w:r>
      <w:r w:rsidR="00C23980">
        <w:t>deeper than</w:t>
      </w:r>
      <w:r w:rsidR="00DA0A01">
        <w:t xml:space="preserve"> 1000</w:t>
      </w:r>
      <w:r w:rsidR="00C23980">
        <w:t> </w:t>
      </w:r>
      <w:r w:rsidR="00DA0A01">
        <w:t>m shown as diamonds on the 1000</w:t>
      </w:r>
      <w:r w:rsidR="00C23980">
        <w:t> </w:t>
      </w:r>
      <w:r w:rsidR="00DA0A01">
        <w:t>m line.</w:t>
      </w:r>
      <w:r w:rsidR="006B6197">
        <w:t xml:space="preserve"> </w:t>
      </w:r>
      <w:bookmarkEnd w:id="34"/>
      <w:r>
        <w:t xml:space="preserve">Several patterns </w:t>
      </w:r>
      <w:r w:rsidR="00C23980">
        <w:t>are evident</w:t>
      </w:r>
      <w:r>
        <w:t xml:space="preserve"> </w:t>
      </w:r>
      <w:r>
        <w:rPr>
          <w:b/>
        </w:rPr>
        <w:t>A.</w:t>
      </w:r>
      <w:r>
        <w:t xml:space="preserve"> Two bands of organisms can be seen leaving the surface at dawn, spending the day between 250</w:t>
      </w:r>
      <w:r w:rsidR="00C23980">
        <w:t> m</w:t>
      </w:r>
      <w:r>
        <w:t xml:space="preserve"> and 500</w:t>
      </w:r>
      <w:r w:rsidR="00C23980">
        <w:t> </w:t>
      </w:r>
      <w:r>
        <w:t xml:space="preserve">m and returning to the surface at dusk. </w:t>
      </w:r>
      <w:r>
        <w:rPr>
          <w:b/>
        </w:rPr>
        <w:t>B.</w:t>
      </w:r>
      <w:r>
        <w:t xml:space="preserve"> Another group of nocturnally migrating organisms can be seen leaving the surface at dusk, spending the night near 250</w:t>
      </w:r>
      <w:r w:rsidR="00C23980">
        <w:t> </w:t>
      </w:r>
      <w:r>
        <w:t xml:space="preserve">m and returning at dawn. </w:t>
      </w:r>
      <w:r>
        <w:rPr>
          <w:b/>
        </w:rPr>
        <w:t>C.</w:t>
      </w:r>
      <w:r>
        <w:t xml:space="preserve"> Some organisms appear at the base of the photic zone, during some, but not all mid days, and then disappear in the evening. </w:t>
      </w:r>
      <w:r>
        <w:rPr>
          <w:b/>
        </w:rPr>
        <w:t>D.</w:t>
      </w:r>
      <w:r>
        <w:t xml:space="preserve"> A group of very deep migrating organisms appears to leave the surface with the diel migrators and pass all the way through the ODZ and out of the EK60’s field of view. It returns at dusk. </w:t>
      </w:r>
      <w:r>
        <w:rPr>
          <w:b/>
        </w:rPr>
        <w:t>E.</w:t>
      </w:r>
      <w:r>
        <w:t xml:space="preserve"> Swarms of organisms appear between 500</w:t>
      </w:r>
      <w:r w:rsidR="00C23980">
        <w:t> m</w:t>
      </w:r>
      <w:r>
        <w:t xml:space="preserve"> and 1000</w:t>
      </w:r>
      <w:r w:rsidR="00C23980">
        <w:t> </w:t>
      </w:r>
      <w:r>
        <w:t>m disappearing later in the day. Swarms appear in the deepest layers at night and appear progressively shallower as the day progresses.</w:t>
      </w:r>
    </w:p>
    <w:p w14:paraId="00000057" w14:textId="77777777" w:rsidR="00104E87" w:rsidRDefault="004D045E" w:rsidP="00EF63F8">
      <w:pPr>
        <w:pStyle w:val="Heading2"/>
      </w:pPr>
      <w:bookmarkStart w:id="35" w:name="bookmark=id.3j2qqm3" w:colFirst="0" w:colLast="0"/>
      <w:bookmarkEnd w:id="35"/>
      <w:r>
        <w:t>Flux data from traps</w:t>
      </w:r>
    </w:p>
    <w:p w14:paraId="00000058" w14:textId="36CCC144" w:rsidR="00104E87" w:rsidRDefault="004D045E" w:rsidP="00EF63F8">
      <w:r>
        <w:t xml:space="preserve">Flux measurements at </w:t>
      </w:r>
      <w:r w:rsidR="005B08B6">
        <w:t>S</w:t>
      </w:r>
      <w:r>
        <w:t>tation P2 were consistent between the different particle trap types, showing a profile that broadly followed a power law with respect to depth, with the exception that flux appeared to increase in one trap at 500</w:t>
      </w:r>
      <w:r w:rsidR="008422C4">
        <w:t> </w:t>
      </w:r>
      <w:r>
        <w:t>m (Figure 3).</w:t>
      </w:r>
    </w:p>
    <w:p w14:paraId="0535063C" w14:textId="77777777" w:rsidR="00E442E8" w:rsidRDefault="00E442E8" w:rsidP="00EF63F8">
      <w:r>
        <w:rPr>
          <w:noProof/>
        </w:rPr>
        <w:drawing>
          <wp:inline distT="0" distB="0" distL="114300" distR="114300" wp14:anchorId="617664C7" wp14:editId="59BD1FAE">
            <wp:extent cx="4595233" cy="2836563"/>
            <wp:effectExtent l="0" t="0" r="0" b="1905"/>
            <wp:docPr id="11" name="image5.png"/>
            <wp:cNvGraphicFramePr/>
            <a:graphic xmlns:a="http://schemas.openxmlformats.org/drawingml/2006/main">
              <a:graphicData uri="http://schemas.openxmlformats.org/drawingml/2006/picture">
                <pic:pic xmlns:pic="http://schemas.openxmlformats.org/drawingml/2006/picture">
                  <pic:nvPicPr>
                    <pic:cNvPr id="11" name="image5.png"/>
                    <pic:cNvPicPr preferRelativeResize="0"/>
                  </pic:nvPicPr>
                  <pic:blipFill>
                    <a:blip r:embed="rId11" cstate="print">
                      <a:extLst>
                        <a:ext uri="{28A0092B-C50C-407E-A947-70E740481C1C}">
                          <a14:useLocalDpi xmlns:a14="http://schemas.microsoft.com/office/drawing/2010/main" val="0"/>
                        </a:ext>
                      </a:extLst>
                    </a:blip>
                    <a:stretch>
                      <a:fillRect/>
                    </a:stretch>
                  </pic:blipFill>
                  <pic:spPr>
                    <a:xfrm>
                      <a:off x="0" y="0"/>
                      <a:ext cx="4595233" cy="2836563"/>
                    </a:xfrm>
                    <a:prstGeom prst="rect">
                      <a:avLst/>
                    </a:prstGeom>
                    <a:ln/>
                  </pic:spPr>
                </pic:pic>
              </a:graphicData>
            </a:graphic>
          </wp:inline>
        </w:drawing>
      </w:r>
    </w:p>
    <w:p w14:paraId="5564559B" w14:textId="42BC9561" w:rsidR="00E442E8" w:rsidRDefault="00E442E8" w:rsidP="00EF63F8">
      <w:pPr>
        <w:pStyle w:val="FigureCaption"/>
      </w:pPr>
      <w:r w:rsidRPr="00E442E8">
        <w:rPr>
          <w:b/>
          <w:bCs/>
        </w:rPr>
        <w:t>Figure 3.</w:t>
      </w:r>
      <w:r>
        <w:t xml:space="preserve"> Sinking particle flux, measured from surface-tethered sediment traps (large symbols)</w:t>
      </w:r>
      <w:r w:rsidR="009F1B72">
        <w:t>, at ETNP Station P2</w:t>
      </w:r>
      <w:r>
        <w:t xml:space="preserve">. Trap types are shown by the shape of the large points. Superimposed are </w:t>
      </w:r>
      <w:r w:rsidR="0082101C">
        <w:lastRenderedPageBreak/>
        <w:t xml:space="preserve">estimates </w:t>
      </w:r>
      <w:r>
        <w:t>of particle flux from the UVP generated by fitting the sum of particle numbers all four profiles</w:t>
      </w:r>
      <w:r w:rsidR="0082101C">
        <w:t xml:space="preserve"> </w:t>
      </w:r>
      <w:r>
        <w:t xml:space="preserve">to the trap observed flux. The black line indicates flux predictions made by fitting UVP observations to the trap data. Black circles indicate regions on the black line corresponding to the trap observation depths. </w:t>
      </w:r>
      <w:r w:rsidR="00395E7B">
        <w:t xml:space="preserve">Horizontal blue lines indicate the </w:t>
      </w:r>
      <w:r w:rsidR="004309D9">
        <w:t>top</w:t>
      </w:r>
      <w:r w:rsidR="00395E7B">
        <w:t xml:space="preserve"> and bottom of the ODZ, while the horizontal green line indicates the base of the photic zone.</w:t>
      </w:r>
    </w:p>
    <w:p w14:paraId="00000059" w14:textId="77777777" w:rsidR="00104E87" w:rsidRDefault="004D045E" w:rsidP="00EF63F8">
      <w:pPr>
        <w:pStyle w:val="Heading2"/>
      </w:pPr>
      <w:bookmarkStart w:id="36" w:name="bookmark=id.1y810tw" w:colFirst="0" w:colLast="0"/>
      <w:bookmarkEnd w:id="36"/>
      <w:r>
        <w:t>Particle abundance measurements vary with size and depth</w:t>
      </w:r>
    </w:p>
    <w:p w14:paraId="0000005A" w14:textId="57BB8187" w:rsidR="00104E87" w:rsidRDefault="004D045E" w:rsidP="00EF63F8">
      <w:r>
        <w:t xml:space="preserve">In all profiles, particle abundances were highest at the surface, and highest among the smallest particles (Figure S4). Visual examination of the relationship between particle number and size suggested a power law relationship where the log of volume and bin-size normalized particle abundance was proportional to the log of the particles’ size (Figure S5). The exception to this pattern were particles larger than </w:t>
      </w:r>
      <w:r w:rsidR="00C21C3C">
        <w:t>10 </w:t>
      </w:r>
      <w:r>
        <w:t>mm (Figure S4</w:t>
      </w:r>
      <w:r w:rsidR="006932EA">
        <w:t>, S5</w:t>
      </w:r>
      <w:r>
        <w:t>), which are rare enough that they are usually not detected by the UVP. Generalized linear models that assume a negative-binomial distribution of the data accounted for this under-sampling of large particles to estimate power law slopes, while considering rare occurrences of the large particles at each depth (Figure S5).</w:t>
      </w:r>
    </w:p>
    <w:p w14:paraId="0000005B" w14:textId="06FCC872" w:rsidR="00104E87" w:rsidRDefault="004D045E" w:rsidP="00EF63F8">
      <w:r>
        <w:t xml:space="preserve">Total particle numbers were generally similar between different casts, regardless of which day or hour they were collected (Figure 4A). Particle numbers were highest in the surface and decreased </w:t>
      </w:r>
      <w:r w:rsidR="006932EA">
        <w:t>within the oxic region</w:t>
      </w:r>
      <w:r>
        <w:t xml:space="preserve">, then remained relatively constant </w:t>
      </w:r>
      <w:r w:rsidR="006932EA">
        <w:t>from</w:t>
      </w:r>
      <w:r>
        <w:t xml:space="preserve"> </w:t>
      </w:r>
      <w:r w:rsidR="00C21C3C">
        <w:t>160 </w:t>
      </w:r>
      <w:r>
        <w:t xml:space="preserve">m to </w:t>
      </w:r>
      <w:r w:rsidR="00C21C3C">
        <w:t>500 </w:t>
      </w:r>
      <w:r>
        <w:t xml:space="preserve">m, </w:t>
      </w:r>
      <w:r w:rsidR="006932EA">
        <w:t xml:space="preserve">and gradually decreased between </w:t>
      </w:r>
      <w:r w:rsidR="00C21C3C">
        <w:t>500 </w:t>
      </w:r>
      <w:r w:rsidR="006932EA">
        <w:t>m and</w:t>
      </w:r>
      <w:r>
        <w:t xml:space="preserve"> the lower oxycline (Figure 4A).</w:t>
      </w:r>
    </w:p>
    <w:p w14:paraId="0000005C" w14:textId="5C00D6B1" w:rsidR="00104E87" w:rsidRDefault="004D045E" w:rsidP="00EF63F8">
      <w:r>
        <w:t xml:space="preserve">The particle size distribution slope generally steepened (became more negative) between the </w:t>
      </w:r>
      <w:r w:rsidR="00C064B6">
        <w:t>base of the photic zone (160</w:t>
      </w:r>
      <w:r w:rsidR="00C21C3C">
        <w:t> </w:t>
      </w:r>
      <w:r w:rsidR="00C064B6">
        <w:t xml:space="preserve">m) </w:t>
      </w:r>
      <w:r>
        <w:t xml:space="preserve">and </w:t>
      </w:r>
      <w:r w:rsidR="00C21C3C">
        <w:t>500 </w:t>
      </w:r>
      <w:r>
        <w:t xml:space="preserve">m, flattened (became less negative) between </w:t>
      </w:r>
      <w:r w:rsidR="00C21C3C">
        <w:t>500 </w:t>
      </w:r>
      <w:r>
        <w:t xml:space="preserve">m and </w:t>
      </w:r>
      <w:r w:rsidR="00C21C3C">
        <w:t>1000 </w:t>
      </w:r>
      <w:r>
        <w:t>m, and then steepened again below 1000</w:t>
      </w:r>
      <w:r w:rsidR="008422C4">
        <w:t> </w:t>
      </w:r>
      <w:r>
        <w:t xml:space="preserve">m (Figure 4B). </w:t>
      </w:r>
      <w:bookmarkStart w:id="37" w:name="_Hlk86154335"/>
      <w:r>
        <w:t>Steeper, more negative, slopes indicate a higher proportion of small particles relative to large particles, while flatter, less negative, slopes indicate a</w:t>
      </w:r>
      <w:r w:rsidR="00C064B6">
        <w:t xml:space="preserve"> more even particle size distribution</w:t>
      </w:r>
      <w:r w:rsidR="005925A7">
        <w:t>. Flat</w:t>
      </w:r>
      <w:r w:rsidR="00711AD1">
        <w:t>ter</w:t>
      </w:r>
      <w:r w:rsidR="005925A7">
        <w:t xml:space="preserve"> distributions still </w:t>
      </w:r>
      <w:r w:rsidR="005925A7" w:rsidRPr="00711AD1">
        <w:t xml:space="preserve">have </w:t>
      </w:r>
      <w:r w:rsidR="00835EA8">
        <w:t xml:space="preserve">a higher </w:t>
      </w:r>
      <w:r w:rsidR="007739DD">
        <w:rPr>
          <w:i/>
          <w:iCs/>
        </w:rPr>
        <w:t>absolute number</w:t>
      </w:r>
      <w:r w:rsidR="00C064B6" w:rsidRPr="00711AD1">
        <w:t xml:space="preserve"> </w:t>
      </w:r>
      <w:r w:rsidR="00835EA8">
        <w:t>of smaller</w:t>
      </w:r>
      <w:r w:rsidR="00C064B6">
        <w:t xml:space="preserve"> particles than large</w:t>
      </w:r>
      <w:r w:rsidR="00835EA8">
        <w:t>r</w:t>
      </w:r>
      <w:r w:rsidR="00C064B6">
        <w:t xml:space="preserve"> </w:t>
      </w:r>
      <w:r w:rsidR="007739DD">
        <w:t xml:space="preserve">particles; however, they have a </w:t>
      </w:r>
      <w:r>
        <w:t xml:space="preserve">higher </w:t>
      </w:r>
      <w:r w:rsidRPr="00410552">
        <w:rPr>
          <w:i/>
          <w:iCs/>
        </w:rPr>
        <w:t>proportion</w:t>
      </w:r>
      <w:r>
        <w:t xml:space="preserve"> of </w:t>
      </w:r>
      <w:r w:rsidR="00835EA8">
        <w:t xml:space="preserve">larger </w:t>
      </w:r>
      <w:r>
        <w:t>particles</w:t>
      </w:r>
      <w:r w:rsidR="00835EA8">
        <w:t xml:space="preserve"> relative to other </w:t>
      </w:r>
      <w:r w:rsidR="007739DD">
        <w:t>samples</w:t>
      </w:r>
      <w:r w:rsidR="00835EA8">
        <w:t xml:space="preserve"> with steeper distributions</w:t>
      </w:r>
      <w:r>
        <w:t>.</w:t>
      </w:r>
      <w:bookmarkEnd w:id="37"/>
    </w:p>
    <w:p w14:paraId="0D898405" w14:textId="287BD34F" w:rsidR="00E442E8" w:rsidRDefault="00DA717E" w:rsidP="00EF63F8">
      <w:r>
        <w:rPr>
          <w:noProof/>
        </w:rPr>
        <w:lastRenderedPageBreak/>
        <w:drawing>
          <wp:inline distT="0" distB="0" distL="0" distR="0" wp14:anchorId="31663F43" wp14:editId="167A1265">
            <wp:extent cx="5729044" cy="4008420"/>
            <wp:effectExtent l="0" t="0" r="508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29044" cy="4008420"/>
                    </a:xfrm>
                    <a:prstGeom prst="rect">
                      <a:avLst/>
                    </a:prstGeom>
                  </pic:spPr>
                </pic:pic>
              </a:graphicData>
            </a:graphic>
          </wp:inline>
        </w:drawing>
      </w:r>
    </w:p>
    <w:p w14:paraId="06C6A3E0" w14:textId="5D494DC4" w:rsidR="00E442E8" w:rsidRDefault="00E442E8" w:rsidP="00EF63F8">
      <w:pPr>
        <w:pStyle w:val="FigureCaption"/>
      </w:pPr>
      <w:r w:rsidRPr="00E442E8">
        <w:rPr>
          <w:b/>
          <w:bCs/>
        </w:rPr>
        <w:t>Figure 4.</w:t>
      </w:r>
      <w:r>
        <w:t xml:space="preserve"> </w:t>
      </w:r>
      <w:r w:rsidRPr="00E442E8">
        <w:rPr>
          <w:b/>
          <w:bCs/>
        </w:rPr>
        <w:t>A.</w:t>
      </w:r>
      <w:r>
        <w:t xml:space="preserve"> Observed, volume normalized total particle numbers from 9 casts taken at different times of the day at ETNP station P2. </w:t>
      </w:r>
      <w:r w:rsidRPr="00E442E8">
        <w:rPr>
          <w:b/>
          <w:bCs/>
        </w:rPr>
        <w:t>B.</w:t>
      </w:r>
      <w:r>
        <w:t xml:space="preserve"> Calculated particle size distribution slopes of those particles. These data have not been binned by depth</w:t>
      </w:r>
      <w:r w:rsidR="006C550D">
        <w:t xml:space="preserve"> in order to better show sample to sample variability</w:t>
      </w:r>
      <w:r>
        <w:t>.</w:t>
      </w:r>
      <w:r w:rsidR="00395E7B">
        <w:t xml:space="preserve"> Horizontal blue lines indicate the </w:t>
      </w:r>
      <w:r w:rsidR="004309D9">
        <w:t xml:space="preserve">top </w:t>
      </w:r>
      <w:r w:rsidR="00395E7B">
        <w:t xml:space="preserve">and bottom of the ODZ, while the horizontal green line indicates the base of the photic zone. </w:t>
      </w:r>
      <w:r w:rsidR="00DA683F">
        <w:t>Hour corresponds to local, Mexic</w:t>
      </w:r>
      <w:r w:rsidR="002F10A3">
        <w:t>an</w:t>
      </w:r>
      <w:r w:rsidR="00D96FCC">
        <w:t xml:space="preserve"> General Standard</w:t>
      </w:r>
      <w:r w:rsidR="00DA683F">
        <w:t>, time.</w:t>
      </w:r>
    </w:p>
    <w:p w14:paraId="0000005D" w14:textId="77777777" w:rsidR="00104E87" w:rsidRDefault="004D045E" w:rsidP="00EF63F8">
      <w:pPr>
        <w:pStyle w:val="Heading2"/>
      </w:pPr>
      <w:bookmarkStart w:id="38" w:name="bookmark=id.4i7ojhp" w:colFirst="0" w:colLast="0"/>
      <w:bookmarkEnd w:id="38"/>
      <w:r>
        <w:t>Estimated particle flux sometimes increases with depth in the ODZ core</w:t>
      </w:r>
    </w:p>
    <w:p w14:paraId="24EA2D77" w14:textId="60393D5B" w:rsidR="00B87896" w:rsidRDefault="006932EA" w:rsidP="00EF63F8">
      <w:r>
        <w:t>O</w:t>
      </w:r>
      <w:r w:rsidR="004D045E">
        <w:t xml:space="preserve">ptimization found best agreement between particle flux measured by traps, and UVP estimated particle flux when per particle flux is </w:t>
      </w:r>
      <w:r>
        <w:t>fit by the equation</w:t>
      </w:r>
    </w:p>
    <w:p w14:paraId="30D11AC3" w14:textId="3454BE82" w:rsidR="002D151D" w:rsidRDefault="004D045E" w:rsidP="00EF63F8">
      <w:r>
        <w:t xml:space="preserve">Flux = (133 </w:t>
      </w:r>
      <w:r w:rsidR="003D3B05">
        <w:t>μ</w:t>
      </w:r>
      <w:r>
        <w:t xml:space="preserve"> mol C / m^2/day) = </w:t>
      </w:r>
      <w:r>
        <w:rPr>
          <w:b/>
        </w:rPr>
        <w:t>133</w:t>
      </w:r>
      <w:r>
        <w:t xml:space="preserve"> * Size (mm) ^ </w:t>
      </w:r>
      <w:r>
        <w:rPr>
          <w:b/>
        </w:rPr>
        <w:t>2.00</w:t>
      </w:r>
      <w:r w:rsidR="002D151D">
        <w:rPr>
          <w:b/>
        </w:rPr>
        <w:tab/>
      </w:r>
      <w:r w:rsidR="002D151D" w:rsidRPr="005B08B6">
        <w:rPr>
          <w:bCs/>
        </w:rPr>
        <w:t>(Eqn 5)</w:t>
      </w:r>
    </w:p>
    <w:p w14:paraId="0000005E" w14:textId="25B0D500" w:rsidR="00104E87" w:rsidRDefault="00DA683F" w:rsidP="00EF63F8">
      <w:r>
        <w:t xml:space="preserve">This equation represents an empirical relationship between particle flux from traps and particle size measured by UVP. </w:t>
      </w:r>
      <w:r w:rsidR="004D045E">
        <w:t>Applying this fit to the UVP data resulted in a UVP predicted flux profile that broadly fit the expected trap observed flux profiles</w:t>
      </w:r>
      <w:r w:rsidR="006932EA">
        <w:t xml:space="preserve"> (Figure 3)</w:t>
      </w:r>
      <w:r w:rsidR="004D045E">
        <w:t>.</w:t>
      </w:r>
    </w:p>
    <w:p w14:paraId="0000005F" w14:textId="69E79F65" w:rsidR="00104E87" w:rsidRDefault="004D045E" w:rsidP="00EF63F8">
      <w:r>
        <w:t xml:space="preserve">Particle flux profiles, predicted from the above particle size </w:t>
      </w:r>
      <w:r w:rsidR="006932EA">
        <w:t>abundances and fit</w:t>
      </w:r>
      <w:r>
        <w:t xml:space="preserve">, varied between casts between the </w:t>
      </w:r>
      <w:r w:rsidRPr="009942FC">
        <w:t>base of the photic zone</w:t>
      </w:r>
      <w:r>
        <w:t xml:space="preserve"> and </w:t>
      </w:r>
      <w:r w:rsidR="00C21C3C">
        <w:t>500 </w:t>
      </w:r>
      <w:r>
        <w:t xml:space="preserve">m (Figure 5A-5B). To examine the rate of change of flux and </w:t>
      </w:r>
      <w:r w:rsidR="003D3B05">
        <w:lastRenderedPageBreak/>
        <w:t>to</w:t>
      </w:r>
      <w:r>
        <w:t xml:space="preserve"> identify regions and time points where flux appeared to increase with depth, we examined the rate of change of flux. This rate of change was fifth root transformed </w:t>
      </w:r>
      <w:r w:rsidR="003D3B05">
        <w:t>to</w:t>
      </w:r>
      <w:r>
        <w:t xml:space="preserve"> normalize the data and to allow us to focus on the cases where flux attenuation varied about zero, since we were interested in identifying factors that related to whether flux was positive or negative. Between </w:t>
      </w:r>
      <w:r w:rsidR="00C21C3C">
        <w:t>250 </w:t>
      </w:r>
      <w:r>
        <w:t>m and 500</w:t>
      </w:r>
      <w:r w:rsidR="00C21C3C">
        <w:t> </w:t>
      </w:r>
      <w:r>
        <w:t>m</w:t>
      </w:r>
      <w:r w:rsidR="006932EA">
        <w:t>,</w:t>
      </w:r>
      <w:r>
        <w:t xml:space="preserve"> particle flux appeared to increase on some, but not all, casts, while attenuating slowly on the other casts (Figure 5C). Below </w:t>
      </w:r>
      <w:r w:rsidR="00C21C3C">
        <w:t>500 </w:t>
      </w:r>
      <w:r>
        <w:t>m, there were not enough casts to measure variability between casts.</w:t>
      </w:r>
    </w:p>
    <w:p w14:paraId="00000060" w14:textId="6438BAA1" w:rsidR="00104E87" w:rsidRDefault="004D045E" w:rsidP="00EF63F8">
      <w:r>
        <w:t xml:space="preserve">The general additive model that </w:t>
      </w:r>
      <w:r w:rsidR="006932EA">
        <w:t>quantified</w:t>
      </w:r>
      <w:r>
        <w:t xml:space="preserve"> how the of change of flux between </w:t>
      </w:r>
      <w:r w:rsidR="00C21C3C">
        <w:t>250 </w:t>
      </w:r>
      <w:r>
        <w:t xml:space="preserve">m and </w:t>
      </w:r>
      <w:r w:rsidR="00C21C3C">
        <w:t>500 </w:t>
      </w:r>
      <w:r>
        <w:t xml:space="preserve">m varied with depth, </w:t>
      </w:r>
      <w:r w:rsidR="005B08B6">
        <w:t xml:space="preserve">decimal </w:t>
      </w:r>
      <w:r>
        <w:t>study day and</w:t>
      </w:r>
      <w:r w:rsidR="005B08B6">
        <w:t xml:space="preserve"> decimal</w:t>
      </w:r>
      <w:r>
        <w:t xml:space="preserve"> hour found that depth (</w:t>
      </w:r>
      <w:r w:rsidR="00777545" w:rsidRPr="00777545">
        <w:rPr>
          <w:i/>
          <w:iCs/>
        </w:rPr>
        <w:t>p</w:t>
      </w:r>
      <w:r>
        <w:t xml:space="preserve"> = 0.061) and hour of the day (</w:t>
      </w:r>
      <w:r w:rsidRPr="00777545">
        <w:rPr>
          <w:i/>
          <w:iCs/>
        </w:rPr>
        <w:t>p</w:t>
      </w:r>
      <w:r>
        <w:t xml:space="preserve"> = 0.196) did not statistically associate with the fifth root transformed rate of change of flux while day of study did (</w:t>
      </w:r>
      <w:r w:rsidRPr="00777545">
        <w:rPr>
          <w:i/>
          <w:iCs/>
        </w:rPr>
        <w:t>p</w:t>
      </w:r>
      <w:r>
        <w:t xml:space="preserve"> = 0.019</w:t>
      </w:r>
      <w:r w:rsidR="00864BE6">
        <w:t xml:space="preserve">, </w:t>
      </w:r>
      <w:r>
        <w:t>R</w:t>
      </w:r>
      <w:r w:rsidRPr="003D3B05">
        <w:rPr>
          <w:vertAlign w:val="superscript"/>
        </w:rPr>
        <w:t>2</w:t>
      </w:r>
      <w:r>
        <w:t xml:space="preserve"> = 0.264</w:t>
      </w:r>
      <w:r w:rsidR="00864BE6">
        <w:t xml:space="preserve">, </w:t>
      </w:r>
      <w:r>
        <w:t xml:space="preserve">Figure S6). </w:t>
      </w:r>
      <w:r w:rsidR="005B08B6">
        <w:t>There</w:t>
      </w:r>
      <w:r>
        <w:t xml:space="preserve"> were generally increases in flux over this region towards the beginning and end of the sampling </w:t>
      </w:r>
      <w:r w:rsidR="003D3B05">
        <w:t>period and</w:t>
      </w:r>
      <w:r>
        <w:t xml:space="preserve"> decreases in flux nearer to day 10</w:t>
      </w:r>
      <w:r w:rsidR="006932EA">
        <w:t xml:space="preserve"> (Figure S6B)</w:t>
      </w:r>
      <w:r>
        <w:t>. A general additive model that looked only at the relationship between study day and rate of change of flux (fifth root transformed) in this region suggested that day accounted for 14% of the variance in this value, as determined by adjusted R</w:t>
      </w:r>
      <w:r w:rsidR="009942FC">
        <w:softHyphen/>
      </w:r>
      <w:r w:rsidR="009942FC">
        <w:softHyphen/>
      </w:r>
      <w:r w:rsidR="009942FC" w:rsidRPr="009942FC">
        <w:rPr>
          <w:vertAlign w:val="superscript"/>
        </w:rPr>
        <w:t>2</w:t>
      </w:r>
      <w:r>
        <w:t xml:space="preserve"> (</w:t>
      </w:r>
      <w:r w:rsidRPr="003D3B05">
        <w:rPr>
          <w:i/>
          <w:iCs/>
        </w:rPr>
        <w:t>p</w:t>
      </w:r>
      <w:r>
        <w:t xml:space="preserve"> = 0.040). If the fifth root transformation was not applied to the rate of change of flux, there was a statistically significant relationship between depth and rate of change (</w:t>
      </w:r>
      <w:r w:rsidR="009942FC">
        <w:t>p</w:t>
      </w:r>
      <w:r>
        <w:t xml:space="preserve"> = 0.001), but not study day (</w:t>
      </w:r>
      <w:r w:rsidRPr="003D3B05">
        <w:rPr>
          <w:i/>
          <w:iCs/>
        </w:rPr>
        <w:t>p</w:t>
      </w:r>
      <w:r>
        <w:t xml:space="preserve"> = 0.062) or hour (</w:t>
      </w:r>
      <w:r w:rsidRPr="00777545">
        <w:rPr>
          <w:i/>
          <w:iCs/>
        </w:rPr>
        <w:t>p</w:t>
      </w:r>
      <w:r>
        <w:t xml:space="preserve"> = 0.719</w:t>
      </w:r>
      <w:r w:rsidR="00864BE6">
        <w:t xml:space="preserve">, </w:t>
      </w:r>
      <w:r>
        <w:t>R</w:t>
      </w:r>
      <w:r w:rsidRPr="003D3B05">
        <w:rPr>
          <w:vertAlign w:val="superscript"/>
        </w:rPr>
        <w:t>2</w:t>
      </w:r>
      <w:r>
        <w:t xml:space="preserve"> = 0.341). This pattern indicated that, without the transformation, any temporal signal is swamped by the substantial changes in rate of change in depth, with shallower depths losing flux faster than deeper ones.</w:t>
      </w:r>
    </w:p>
    <w:p w14:paraId="731B23BB" w14:textId="77777777" w:rsidR="00E442E8" w:rsidRDefault="00E442E8" w:rsidP="00EF63F8">
      <w:r>
        <w:rPr>
          <w:noProof/>
        </w:rPr>
        <w:lastRenderedPageBreak/>
        <w:drawing>
          <wp:inline distT="0" distB="0" distL="114300" distR="114300" wp14:anchorId="11AD2B62" wp14:editId="7CFE0643">
            <wp:extent cx="3127162" cy="5628892"/>
            <wp:effectExtent l="0" t="0" r="0" b="0"/>
            <wp:docPr id="13" name="image2.png"/>
            <wp:cNvGraphicFramePr/>
            <a:graphic xmlns:a="http://schemas.openxmlformats.org/drawingml/2006/main">
              <a:graphicData uri="http://schemas.openxmlformats.org/drawingml/2006/picture">
                <pic:pic xmlns:pic="http://schemas.openxmlformats.org/drawingml/2006/picture">
                  <pic:nvPicPr>
                    <pic:cNvPr id="13" name="image2.png"/>
                    <pic:cNvPicPr preferRelativeResize="0"/>
                  </pic:nvPicPr>
                  <pic:blipFill>
                    <a:blip r:embed="rId13" cstate="print">
                      <a:extLst>
                        <a:ext uri="{28A0092B-C50C-407E-A947-70E740481C1C}">
                          <a14:useLocalDpi xmlns:a14="http://schemas.microsoft.com/office/drawing/2010/main" val="0"/>
                        </a:ext>
                      </a:extLst>
                    </a:blip>
                    <a:stretch>
                      <a:fillRect/>
                    </a:stretch>
                  </pic:blipFill>
                  <pic:spPr>
                    <a:xfrm>
                      <a:off x="0" y="0"/>
                      <a:ext cx="3127162" cy="5628892"/>
                    </a:xfrm>
                    <a:prstGeom prst="rect">
                      <a:avLst/>
                    </a:prstGeom>
                    <a:ln/>
                  </pic:spPr>
                </pic:pic>
              </a:graphicData>
            </a:graphic>
          </wp:inline>
        </w:drawing>
      </w:r>
    </w:p>
    <w:p w14:paraId="405AB694" w14:textId="5E7266AC" w:rsidR="00E442E8" w:rsidRDefault="00E442E8" w:rsidP="00EF63F8">
      <w:pPr>
        <w:pStyle w:val="FigureCaption"/>
      </w:pPr>
      <w:r w:rsidRPr="00DA717E">
        <w:rPr>
          <w:b/>
          <w:bCs/>
        </w:rPr>
        <w:t>Figure 5.</w:t>
      </w:r>
      <w:r>
        <w:t xml:space="preserve"> Within and </w:t>
      </w:r>
      <w:r w:rsidR="007739DD">
        <w:t>between</w:t>
      </w:r>
      <w:r w:rsidR="00376BAB">
        <w:t xml:space="preserve"> </w:t>
      </w:r>
      <w:r>
        <w:t xml:space="preserve">day variability in UVP predicted particle flux at ETNP </w:t>
      </w:r>
      <w:r w:rsidR="004F02F7">
        <w:t>S</w:t>
      </w:r>
      <w:r>
        <w:t xml:space="preserve">tation P2. All profiles are depth binned with higher resolution towards the surface (methods). </w:t>
      </w:r>
      <w:r w:rsidR="00395E7B">
        <w:t xml:space="preserve">Horizontal blue lines indicate the </w:t>
      </w:r>
      <w:r w:rsidR="004309D9">
        <w:t>top</w:t>
      </w:r>
      <w:r w:rsidR="00395E7B">
        <w:t xml:space="preserve"> and bottom of the ODZ, while the horizontal green line indicates the base of the photic zone. </w:t>
      </w:r>
      <w:r>
        <w:rPr>
          <w:b/>
        </w:rPr>
        <w:t>A.</w:t>
      </w:r>
      <w:r>
        <w:t xml:space="preserve"> Flux profiles in the top 1000</w:t>
      </w:r>
      <w:r w:rsidR="00864BE6">
        <w:t> </w:t>
      </w:r>
      <w:r>
        <w:t xml:space="preserve">m of the water column. </w:t>
      </w:r>
      <w:r>
        <w:rPr>
          <w:b/>
        </w:rPr>
        <w:t>B.</w:t>
      </w:r>
      <w:r>
        <w:t xml:space="preserve"> A more detailed depiction of the area enclosed by the rectangle in </w:t>
      </w:r>
      <w:r>
        <w:rPr>
          <w:b/>
        </w:rPr>
        <w:t>A</w:t>
      </w:r>
      <w:r>
        <w:t>.</w:t>
      </w:r>
      <w:r w:rsidR="00230576">
        <w:t xml:space="preserve"> --</w:t>
      </w:r>
      <w:r>
        <w:t xml:space="preserve"> </w:t>
      </w:r>
      <w:r>
        <w:rPr>
          <w:b/>
        </w:rPr>
        <w:t>C</w:t>
      </w:r>
      <w:r w:rsidR="00230576">
        <w:rPr>
          <w:b/>
        </w:rPr>
        <w:t>.</w:t>
      </w:r>
      <w:r>
        <w:t xml:space="preserve"> The rate of change of flux, divided by the rate in change in depth. </w:t>
      </w:r>
      <w:r w:rsidR="00864BE6">
        <w:t>T</w:t>
      </w:r>
      <w:r>
        <w:t>he fifth root of these values</w:t>
      </w:r>
      <w:r w:rsidR="00864BE6">
        <w:t xml:space="preserve"> are shown</w:t>
      </w:r>
      <w:r>
        <w:t xml:space="preserve"> </w:t>
      </w:r>
      <w:r w:rsidR="00E63D2A">
        <w:t>to</w:t>
      </w:r>
      <w:r>
        <w:t xml:space="preserve"> highlight differences between values close to zero.</w:t>
      </w:r>
      <w:r w:rsidR="002F10A3">
        <w:t xml:space="preserve"> Hour corresponds to local, Mexican </w:t>
      </w:r>
      <w:r w:rsidR="00D96FCC">
        <w:t>General S</w:t>
      </w:r>
      <w:r w:rsidR="002F10A3">
        <w:t>tandard, time.</w:t>
      </w:r>
    </w:p>
    <w:p w14:paraId="00000066" w14:textId="77777777" w:rsidR="00104E87" w:rsidRDefault="004D045E" w:rsidP="00EF63F8">
      <w:pPr>
        <w:pStyle w:val="Heading2"/>
      </w:pPr>
      <w:bookmarkStart w:id="39" w:name="bookmark=id.2xcytpi" w:colFirst="0" w:colLast="0"/>
      <w:bookmarkStart w:id="40" w:name="bookmark=id.1ci93xb" w:colFirst="0" w:colLast="0"/>
      <w:bookmarkEnd w:id="39"/>
      <w:bookmarkEnd w:id="40"/>
      <w:r>
        <w:lastRenderedPageBreak/>
        <w:t>Smoothed and averaged data</w:t>
      </w:r>
    </w:p>
    <w:p w14:paraId="00000067" w14:textId="4A3BDFE6" w:rsidR="00104E87" w:rsidRDefault="00C36FCD" w:rsidP="00EF63F8">
      <w:r>
        <w:t>At the ETNP</w:t>
      </w:r>
      <w:r w:rsidR="005E2740">
        <w:t> </w:t>
      </w:r>
      <w:r>
        <w:t xml:space="preserve">ODZ site, </w:t>
      </w:r>
      <w:r w:rsidR="0082235D">
        <w:t xml:space="preserve">highly </w:t>
      </w:r>
      <w:r w:rsidR="004D045E">
        <w:t>smoothed particle</w:t>
      </w:r>
      <w:r w:rsidR="00911970">
        <w:t xml:space="preserve"> abundance</w:t>
      </w:r>
      <w:r w:rsidR="004D045E">
        <w:t xml:space="preserve"> data </w:t>
      </w:r>
      <w:sdt>
        <w:sdtPr>
          <w:tag w:val="goog_rdk_20"/>
          <w:id w:val="572239636"/>
        </w:sdtPr>
        <w:sdtEndPr/>
        <w:sdtContent/>
      </w:sdt>
      <w:sdt>
        <w:sdtPr>
          <w:tag w:val="goog_rdk_21"/>
          <w:id w:val="-412471664"/>
        </w:sdtPr>
        <w:sdtEndPr/>
        <w:sdtContent/>
      </w:sdt>
      <w:sdt>
        <w:sdtPr>
          <w:tag w:val="goog_rdk_22"/>
          <w:id w:val="-1443987053"/>
        </w:sdtPr>
        <w:sdtEndPr/>
        <w:sdtContent/>
      </w:sdt>
      <w:sdt>
        <w:sdtPr>
          <w:tag w:val="goog_rdk_23"/>
          <w:id w:val="861399278"/>
        </w:sdtPr>
        <w:sdtEndPr/>
        <w:sdtContent/>
      </w:sdt>
      <w:r w:rsidR="004D045E">
        <w:t xml:space="preserve">suggested that particle size, averaged across all casts, followed a pattern in which the abundance of </w:t>
      </w:r>
      <w:r w:rsidR="009A3FE5">
        <w:t>&lt;500</w:t>
      </w:r>
      <w:r w:rsidR="005E2740">
        <w:t> </w:t>
      </w:r>
      <w:r w:rsidR="00886B7F">
        <w:t>μ</w:t>
      </w:r>
      <w:r w:rsidR="009A3FE5">
        <w:t xml:space="preserve">m </w:t>
      </w:r>
      <w:r w:rsidR="004D045E" w:rsidRPr="00711AD1">
        <w:t>particles</w:t>
      </w:r>
      <w:r w:rsidR="007739DD" w:rsidRPr="00711AD1">
        <w:t xml:space="preserve"> </w:t>
      </w:r>
      <w:r w:rsidR="004D045E" w:rsidRPr="007739DD">
        <w:t>increased between</w:t>
      </w:r>
      <w:r w:rsidR="004D045E">
        <w:t xml:space="preserve"> the oxycline and </w:t>
      </w:r>
      <w:r w:rsidR="005E2740">
        <w:t>350 </w:t>
      </w:r>
      <w:r w:rsidR="004D045E">
        <w:t>m (Figure 6A), which corresponded with steepening of the particle size distribution</w:t>
      </w:r>
      <w:r w:rsidR="004D07E5">
        <w:t xml:space="preserve"> slope</w:t>
      </w:r>
      <w:r w:rsidR="004D045E">
        <w:t xml:space="preserve"> (Figure 6</w:t>
      </w:r>
      <w:r w:rsidR="00911970">
        <w:t>B</w:t>
      </w:r>
      <w:r w:rsidR="004D045E">
        <w:t>),</w:t>
      </w:r>
      <w:r w:rsidR="004D07E5">
        <w:t xml:space="preserve"> and</w:t>
      </w:r>
      <w:r w:rsidR="004D045E">
        <w:t xml:space="preserve"> an increase in</w:t>
      </w:r>
      <w:r w:rsidR="008159AC">
        <w:t xml:space="preserve"> microaggregate</w:t>
      </w:r>
      <w:r w:rsidR="001270A1">
        <w:t xml:space="preserve"> </w:t>
      </w:r>
      <w:r w:rsidR="008159AC">
        <w:t>(</w:t>
      </w:r>
      <w:r w:rsidR="009A3FE5">
        <w:t>&lt;500</w:t>
      </w:r>
      <w:r w:rsidR="005E2740">
        <w:t> </w:t>
      </w:r>
      <w:r w:rsidR="008159AC">
        <w:t>μ</w:t>
      </w:r>
      <w:r w:rsidR="009A3FE5">
        <w:t>m</w:t>
      </w:r>
      <w:r w:rsidR="008159AC">
        <w:t>)</w:t>
      </w:r>
      <w:r w:rsidR="009A3FE5">
        <w:t xml:space="preserve"> </w:t>
      </w:r>
      <w:r w:rsidR="004D045E">
        <w:t>particle biomass (Figure 6</w:t>
      </w:r>
      <w:r w:rsidR="00911970">
        <w:t>C</w:t>
      </w:r>
      <w:r w:rsidR="004D045E">
        <w:t xml:space="preserve">), but not of </w:t>
      </w:r>
      <w:r w:rsidR="0012007C">
        <w:t>&gt; 500</w:t>
      </w:r>
      <w:r w:rsidR="005E2740">
        <w:t> </w:t>
      </w:r>
      <w:r w:rsidR="0012007C">
        <w:t>μm</w:t>
      </w:r>
      <w:r w:rsidR="001270A1">
        <w:t xml:space="preserve"> particle</w:t>
      </w:r>
      <w:r w:rsidR="004D045E">
        <w:t xml:space="preserve"> biomass (Figure 6</w:t>
      </w:r>
      <w:r w:rsidR="00911970">
        <w:t>D</w:t>
      </w:r>
      <w:r w:rsidR="004D045E">
        <w:t xml:space="preserve">). Deeper in the ODZ, the </w:t>
      </w:r>
      <w:r w:rsidR="008159AC">
        <w:t>microaggregate (</w:t>
      </w:r>
      <w:r w:rsidR="009A3FE5">
        <w:t>&lt;500</w:t>
      </w:r>
      <w:r w:rsidR="005E2740">
        <w:t> </w:t>
      </w:r>
      <w:r w:rsidR="008159AC">
        <w:t>μ</w:t>
      </w:r>
      <w:r w:rsidR="009A3FE5">
        <w:t>m</w:t>
      </w:r>
      <w:r w:rsidR="008159AC">
        <w:t>)</w:t>
      </w:r>
      <w:r w:rsidR="009A3FE5">
        <w:t xml:space="preserve"> </w:t>
      </w:r>
      <w:r w:rsidR="004D045E">
        <w:t>particle number</w:t>
      </w:r>
      <w:r w:rsidR="008159AC">
        <w:t xml:space="preserve"> and biomass</w:t>
      </w:r>
      <w:r w:rsidR="004D045E">
        <w:t xml:space="preserve">, </w:t>
      </w:r>
      <w:r w:rsidR="008159AC">
        <w:t xml:space="preserve">and the </w:t>
      </w:r>
      <w:r w:rsidR="004D045E">
        <w:t xml:space="preserve">particle size distribution slope declined. </w:t>
      </w:r>
    </w:p>
    <w:p w14:paraId="07AB4895" w14:textId="77777777" w:rsidR="00B05390" w:rsidRDefault="00B05390" w:rsidP="00EF63F8">
      <w:r>
        <w:rPr>
          <w:noProof/>
        </w:rPr>
        <w:drawing>
          <wp:inline distT="0" distB="0" distL="114300" distR="114300" wp14:anchorId="58FBBC77" wp14:editId="516DDBF8">
            <wp:extent cx="4700765" cy="3318186"/>
            <wp:effectExtent l="0" t="0" r="5080" b="0"/>
            <wp:docPr id="14" name="image18.png"/>
            <wp:cNvGraphicFramePr/>
            <a:graphic xmlns:a="http://schemas.openxmlformats.org/drawingml/2006/main">
              <a:graphicData uri="http://schemas.openxmlformats.org/drawingml/2006/picture">
                <pic:pic xmlns:pic="http://schemas.openxmlformats.org/drawingml/2006/picture">
                  <pic:nvPicPr>
                    <pic:cNvPr id="14" name="image18.png"/>
                    <pic:cNvPicPr preferRelativeResize="0"/>
                  </pic:nvPicPr>
                  <pic:blipFill>
                    <a:blip r:embed="rId14" cstate="print">
                      <a:extLst>
                        <a:ext uri="{28A0092B-C50C-407E-A947-70E740481C1C}">
                          <a14:useLocalDpi xmlns:a14="http://schemas.microsoft.com/office/drawing/2010/main" val="0"/>
                        </a:ext>
                      </a:extLst>
                    </a:blip>
                    <a:stretch>
                      <a:fillRect/>
                    </a:stretch>
                  </pic:blipFill>
                  <pic:spPr>
                    <a:xfrm>
                      <a:off x="0" y="0"/>
                      <a:ext cx="4700765" cy="3318186"/>
                    </a:xfrm>
                    <a:prstGeom prst="rect">
                      <a:avLst/>
                    </a:prstGeom>
                    <a:ln/>
                  </pic:spPr>
                </pic:pic>
              </a:graphicData>
            </a:graphic>
          </wp:inline>
        </w:drawing>
      </w:r>
    </w:p>
    <w:p w14:paraId="294FE439" w14:textId="481F7440" w:rsidR="00B05390" w:rsidRDefault="00B05390" w:rsidP="00EF63F8">
      <w:pPr>
        <w:pStyle w:val="FigureCaption"/>
      </w:pPr>
      <w:r w:rsidRPr="00DC428E">
        <w:rPr>
          <w:b/>
          <w:bCs/>
        </w:rPr>
        <w:t>Figure 6.</w:t>
      </w:r>
      <w:r>
        <w:t xml:space="preserve"> </w:t>
      </w:r>
      <w:r>
        <w:rPr>
          <w:b/>
        </w:rPr>
        <w:t>A</w:t>
      </w:r>
      <w:r w:rsidR="00DC428E">
        <w:rPr>
          <w:b/>
        </w:rPr>
        <w:t>.</w:t>
      </w:r>
      <w:r>
        <w:t xml:space="preserve"> GAM smoothed</w:t>
      </w:r>
      <w:r w:rsidR="004D07E5">
        <w:t>,</w:t>
      </w:r>
      <w:r>
        <w:t xml:space="preserve"> bin-size and volume</w:t>
      </w:r>
      <w:r w:rsidR="004D07E5">
        <w:t xml:space="preserve"> normalized</w:t>
      </w:r>
      <w:r>
        <w:t xml:space="preserve"> particle numbers </w:t>
      </w:r>
      <w:r w:rsidR="004D07E5">
        <w:t>across the particle size spectrum</w:t>
      </w:r>
      <w:r w:rsidR="009F1B72">
        <w:t>, at ETNP Station P2</w:t>
      </w:r>
      <w:r w:rsidR="004D07E5">
        <w:t>. Data are</w:t>
      </w:r>
      <w:r>
        <w:t xml:space="preserve"> from the </w:t>
      </w:r>
      <w:r w:rsidR="004D07E5">
        <w:t>only</w:t>
      </w:r>
      <w:r>
        <w:t xml:space="preserve"> cast that traversed the top 2000</w:t>
      </w:r>
      <w:r w:rsidR="005E2740">
        <w:t> </w:t>
      </w:r>
      <w:r>
        <w:t>m of the water column, collected on January 13 beginning at 06:13.</w:t>
      </w:r>
      <w:r w:rsidR="00395E7B">
        <w:t xml:space="preserve"> Horizontal blue lines indicate the </w:t>
      </w:r>
      <w:r w:rsidR="004309D9">
        <w:t xml:space="preserve">top </w:t>
      </w:r>
      <w:r w:rsidR="00395E7B">
        <w:t xml:space="preserve">and bottom of the ODZ, while the horizontal green line indicates the base of the photic zone. </w:t>
      </w:r>
      <w:r>
        <w:rPr>
          <w:b/>
        </w:rPr>
        <w:t>B</w:t>
      </w:r>
      <w:r w:rsidR="00DC428E">
        <w:rPr>
          <w:b/>
        </w:rPr>
        <w:t>.</w:t>
      </w:r>
      <w:r>
        <w:t xml:space="preserve"> Particle size distribution</w:t>
      </w:r>
      <w:r w:rsidR="004D07E5">
        <w:t xml:space="preserve"> slope</w:t>
      </w:r>
      <w:r>
        <w:t xml:space="preserve">. </w:t>
      </w:r>
      <w:r w:rsidR="00DC428E" w:rsidRPr="00DC428E">
        <w:rPr>
          <w:b/>
          <w:bCs/>
        </w:rPr>
        <w:t>C-D</w:t>
      </w:r>
      <w:r w:rsidR="00DC428E">
        <w:t>.</w:t>
      </w:r>
      <w:r>
        <w:t xml:space="preserve"> </w:t>
      </w:r>
      <w:r w:rsidR="00DC428E">
        <w:t>E</w:t>
      </w:r>
      <w:r>
        <w:t xml:space="preserve">stimated biomass of </w:t>
      </w:r>
      <w:r>
        <w:rPr>
          <w:b/>
        </w:rPr>
        <w:t>(C)</w:t>
      </w:r>
      <w:r>
        <w:t xml:space="preserve"> </w:t>
      </w:r>
      <w:r w:rsidR="001270A1">
        <w:t xml:space="preserve">microaggregate </w:t>
      </w:r>
      <w:r w:rsidR="00E17767">
        <w:t>(&lt;500</w:t>
      </w:r>
      <w:r w:rsidR="005E2740">
        <w:t> </w:t>
      </w:r>
      <w:r w:rsidR="00E17767">
        <w:t xml:space="preserve">um) </w:t>
      </w:r>
      <w:r>
        <w:t xml:space="preserve">and </w:t>
      </w:r>
      <w:r>
        <w:rPr>
          <w:b/>
        </w:rPr>
        <w:t>(D)</w:t>
      </w:r>
      <w:r>
        <w:t xml:space="preserve"> </w:t>
      </w:r>
      <w:r w:rsidR="001270A1">
        <w:t xml:space="preserve">marine snow </w:t>
      </w:r>
      <w:r w:rsidR="00E17767">
        <w:t>(</w:t>
      </w:r>
      <w:r w:rsidR="00C30E4B">
        <w:t>≥</w:t>
      </w:r>
      <w:r w:rsidR="00E17767">
        <w:t>500</w:t>
      </w:r>
      <w:r w:rsidR="005E2740">
        <w:t> </w:t>
      </w:r>
      <w:r w:rsidR="00E17767">
        <w:t xml:space="preserve">um) </w:t>
      </w:r>
      <w:r>
        <w:t>particles</w:t>
      </w:r>
      <w:r w:rsidR="00870FBD">
        <w:t>, normalized to biomass at the base of the photic zone.</w:t>
      </w:r>
      <w:r w:rsidR="00395E7B">
        <w:t xml:space="preserve"> In these two biomass panels, data from above the base of the photic zone are not shown.</w:t>
      </w:r>
    </w:p>
    <w:p w14:paraId="671EEEAB" w14:textId="1CDA9AEA" w:rsidR="00C36FCD" w:rsidRDefault="00C36FCD" w:rsidP="00410552">
      <w:bookmarkStart w:id="41" w:name="bookmark=id.3whwml4" w:colFirst="0" w:colLast="0"/>
      <w:bookmarkEnd w:id="41"/>
      <w:r>
        <w:t xml:space="preserve">At the oxic site, particle size distributions generally steepened with depth, while both </w:t>
      </w:r>
      <w:r w:rsidR="008159AC">
        <w:t xml:space="preserve"> microaggregates (</w:t>
      </w:r>
      <w:r w:rsidR="00445F94">
        <w:t>&lt;500</w:t>
      </w:r>
      <w:r w:rsidR="005E2740">
        <w:t> </w:t>
      </w:r>
      <w:r w:rsidR="00445F94">
        <w:rPr>
          <w:u w:val="single"/>
        </w:rPr>
        <w:t>μm</w:t>
      </w:r>
      <w:r w:rsidR="008159AC">
        <w:rPr>
          <w:u w:val="single"/>
        </w:rPr>
        <w:t>)</w:t>
      </w:r>
      <w:r>
        <w:t xml:space="preserve"> and </w:t>
      </w:r>
      <w:r w:rsidR="00F265A4">
        <w:t>≥500</w:t>
      </w:r>
      <w:r w:rsidR="005E2740">
        <w:t> </w:t>
      </w:r>
      <w:r w:rsidR="00F265A4">
        <w:t>μm</w:t>
      </w:r>
      <w:r>
        <w:t xml:space="preserve"> </w:t>
      </w:r>
      <w:r w:rsidR="00445F94">
        <w:t xml:space="preserve">estimated </w:t>
      </w:r>
      <w:r>
        <w:t>particle biomass followed a power law decrease with depth (Figure S10).</w:t>
      </w:r>
    </w:p>
    <w:p w14:paraId="00000068" w14:textId="4BB3C9D4" w:rsidR="00104E87" w:rsidRDefault="004D045E" w:rsidP="00EF63F8">
      <w:pPr>
        <w:pStyle w:val="Heading2"/>
      </w:pPr>
      <w:r>
        <w:lastRenderedPageBreak/>
        <w:t>Particle number dynamics differ from model expectations</w:t>
      </w:r>
    </w:p>
    <w:p w14:paraId="00000069" w14:textId="46ECF00B" w:rsidR="00104E87" w:rsidRDefault="004D045E" w:rsidP="00EF63F8">
      <w:r>
        <w:t xml:space="preserve">The modified particle remineralization and sinking model predicted particle size distributions at each depth from the particle size distribution one depth-bin shallower and the calculated flux attenuation between the two depths. </w:t>
      </w:r>
      <w:r w:rsidR="00C36FCD">
        <w:t>At the ETNP</w:t>
      </w:r>
      <w:r w:rsidR="003852BC">
        <w:t xml:space="preserve"> </w:t>
      </w:r>
      <w:r w:rsidR="00C36FCD">
        <w:t>ODZ site,</w:t>
      </w:r>
      <w:r>
        <w:t xml:space="preserve"> </w:t>
      </w:r>
      <w:r w:rsidR="00C36FCD">
        <w:t>w</w:t>
      </w:r>
      <w:r>
        <w:t>e found that the observed particle size distributions usually deviated from model expectations (Figure S11). In the model, remineralization rates are optimized, to ensure that the total predicted flux at each depth matches the observed total flux. However, the predicted size spectrum will diverge from the observed spectrum if the assumptions of the model (</w:t>
      </w:r>
      <w:r w:rsidR="00777545">
        <w:t>i.e.,</w:t>
      </w:r>
      <w:r>
        <w:t xml:space="preserve"> sinking and remineralization are the only particle transformations) are violated. The difference between the observed and predicted flux of </w:t>
      </w:r>
      <w:r w:rsidR="009A3FE5" w:rsidRPr="00410552">
        <w:rPr>
          <w:i/>
          <w:iCs/>
        </w:rPr>
        <w:t>microaggregate</w:t>
      </w:r>
      <w:r w:rsidR="00090509">
        <w:rPr>
          <w:i/>
        </w:rPr>
        <w:t xml:space="preserve"> </w:t>
      </w:r>
      <w:r>
        <w:rPr>
          <w:i/>
        </w:rPr>
        <w:t>particles</w:t>
      </w:r>
      <w:r w:rsidR="008159AC">
        <w:rPr>
          <w:i/>
        </w:rPr>
        <w:t xml:space="preserve"> </w:t>
      </w:r>
      <w:r w:rsidR="008159AC">
        <w:rPr>
          <w:iCs/>
        </w:rPr>
        <w:t>(100 - 500 μm)</w:t>
      </w:r>
      <w:r>
        <w:t xml:space="preserve">, normalized to depth, therefore serves as a metric of observed deviations from the size distribution expected from sinking and remineralization </w:t>
      </w:r>
      <w:r w:rsidR="00777545">
        <w:t>alone.</w:t>
      </w:r>
      <w:r>
        <w:t xml:space="preserve"> We call this value </w:t>
      </w:r>
      <w:r>
        <w:rPr>
          <w:i/>
        </w:rPr>
        <w:t>Deviation from Model</w:t>
      </w:r>
      <w:r>
        <w:t xml:space="preserve"> (DFM).</w:t>
      </w:r>
    </w:p>
    <w:p w14:paraId="0000006B" w14:textId="1BE912EF" w:rsidR="00104E87" w:rsidRDefault="006A6A8E" w:rsidP="00EF63F8">
      <m:oMath>
        <m:r>
          <m:rPr>
            <m:sty m:val="p"/>
          </m:rPr>
          <w:rPr>
            <w:rFonts w:ascii="Cambria Math" w:hAnsi="Cambria Math"/>
          </w:rPr>
          <m:t>DFM=</m:t>
        </m:r>
        <m:f>
          <m:fPr>
            <m:ctrlPr>
              <w:rPr>
                <w:rFonts w:ascii="Cambria Math" w:hAnsi="Cambria Math"/>
              </w:rPr>
            </m:ctrlPr>
          </m:fPr>
          <m:num>
            <m:d>
              <m:dPr>
                <m:ctrlPr>
                  <w:rPr>
                    <w:rFonts w:ascii="Cambria Math" w:hAnsi="Cambria Math"/>
                  </w:rPr>
                </m:ctrlPr>
              </m:dPr>
              <m:e>
                <m:r>
                  <w:rPr>
                    <w:rFonts w:ascii="Cambria Math" w:hAnsi="Cambria Math"/>
                  </w:rPr>
                  <m:t xml:space="preserve"> &lt;500 μm</m:t>
                </m:r>
                <m:r>
                  <m:rPr>
                    <m:sty m:val="p"/>
                  </m:rPr>
                  <w:rPr>
                    <w:rFonts w:ascii="Cambria Math" w:hAnsi="Cambria Math"/>
                  </w:rPr>
                  <m:t> </m:t>
                </m:r>
                <m:r>
                  <w:rPr>
                    <w:rFonts w:ascii="Cambria Math" w:hAnsi="Cambria Math"/>
                  </w:rPr>
                  <m:t>Flux</m:t>
                </m:r>
                <m:r>
                  <m:rPr>
                    <m:sty m:val="p"/>
                  </m:rPr>
                  <w:rPr>
                    <w:rFonts w:ascii="Cambria Math" w:hAnsi="Cambria Math"/>
                  </w:rPr>
                  <m:t> </m:t>
                </m:r>
                <m:r>
                  <w:rPr>
                    <w:rFonts w:ascii="Cambria Math" w:hAnsi="Cambria Math"/>
                  </w:rPr>
                  <m:t>Observed</m:t>
                </m:r>
                <m:r>
                  <m:rPr>
                    <m:sty m:val="p"/>
                  </m:rPr>
                  <w:rPr>
                    <w:rFonts w:ascii="Cambria Math" w:hAnsi="Cambria Math"/>
                  </w:rPr>
                  <m:t>-</m:t>
                </m:r>
                <m:r>
                  <w:rPr>
                    <w:rFonts w:ascii="Cambria Math" w:hAnsi="Cambria Math"/>
                  </w:rPr>
                  <m:t xml:space="preserve"> </m:t>
                </m:r>
                <m:r>
                  <m:rPr>
                    <m:sty m:val="p"/>
                  </m:rPr>
                  <w:rPr>
                    <w:rFonts w:ascii="Cambria Math" w:hAnsi="Cambria Math"/>
                  </w:rPr>
                  <m:t> </m:t>
                </m:r>
                <m:r>
                  <w:rPr>
                    <w:rFonts w:ascii="Cambria Math" w:hAnsi="Cambria Math"/>
                  </w:rPr>
                  <m:t>&lt;500 μm Flux</m:t>
                </m:r>
                <m:r>
                  <m:rPr>
                    <m:sty m:val="p"/>
                  </m:rPr>
                  <w:rPr>
                    <w:rFonts w:ascii="Cambria Math" w:hAnsi="Cambria Math"/>
                  </w:rPr>
                  <m:t> </m:t>
                </m:r>
                <m:r>
                  <w:rPr>
                    <w:rFonts w:ascii="Cambria Math" w:hAnsi="Cambria Math"/>
                  </w:rPr>
                  <m:t>Modeled</m:t>
                </m:r>
              </m:e>
            </m:d>
          </m:num>
          <m:den>
            <m:r>
              <m:rPr>
                <m:nor/>
              </m:rPr>
              <m:t>ΔZ</m:t>
            </m:r>
          </m:den>
        </m:f>
      </m:oMath>
      <w:r w:rsidR="005A319B">
        <w:tab/>
      </w:r>
      <w:r w:rsidR="005A319B">
        <w:tab/>
      </w:r>
      <w:r w:rsidR="005A319B">
        <w:tab/>
      </w:r>
      <w:r w:rsidR="005A319B">
        <w:tab/>
      </w:r>
      <w:r w:rsidR="005A319B">
        <w:tab/>
        <w:t>(</w:t>
      </w:r>
      <w:r w:rsidR="004D045E">
        <w:t xml:space="preserve">Eqn. </w:t>
      </w:r>
      <w:r w:rsidR="002D151D">
        <w:t>6</w:t>
      </w:r>
      <w:r w:rsidR="005A319B">
        <w:t>)</w:t>
      </w:r>
    </w:p>
    <w:p w14:paraId="0000006C" w14:textId="09ED8C53" w:rsidR="00104E87" w:rsidRDefault="004D045E" w:rsidP="00EF63F8">
      <w:r>
        <w:t xml:space="preserve">In the above equation </w:t>
      </w:r>
      <m:oMath>
        <m:r>
          <m:rPr>
            <m:nor/>
          </m:rPr>
          <w:rPr>
            <w:rFonts w:ascii="Cambria Math" w:hAnsi="Cambria Math"/>
          </w:rPr>
          <m:t>ΔZ</m:t>
        </m:r>
      </m:oMath>
      <w:r>
        <w:t xml:space="preserve"> is the distance, in meters, between the current depth bin and the previous depth bin, whose particle size distribution is fed into the predictive model.</w:t>
      </w:r>
    </w:p>
    <w:p w14:paraId="0000006F" w14:textId="3A877762" w:rsidR="00104E87" w:rsidRDefault="004D045E" w:rsidP="00EF63F8">
      <w:r>
        <w:t>DFM was positive between the</w:t>
      </w:r>
      <w:r w:rsidR="003852BC">
        <w:t xml:space="preserve"> base of the</w:t>
      </w:r>
      <w:r>
        <w:t xml:space="preserve"> photic zone</w:t>
      </w:r>
      <w:r w:rsidR="00913083">
        <w:t xml:space="preserve"> (160</w:t>
      </w:r>
      <w:r w:rsidR="003852BC">
        <w:t> </w:t>
      </w:r>
      <w:r w:rsidR="00913083">
        <w:t>m)</w:t>
      </w:r>
      <w:r>
        <w:t xml:space="preserve"> and </w:t>
      </w:r>
      <w:r w:rsidR="003852BC">
        <w:t>500 </w:t>
      </w:r>
      <w:r>
        <w:t xml:space="preserve">m, meaning that less </w:t>
      </w:r>
      <w:r w:rsidR="009A3FE5">
        <w:t>&lt;500</w:t>
      </w:r>
      <w:r w:rsidR="003852BC">
        <w:t> </w:t>
      </w:r>
      <w:r w:rsidR="008159AC">
        <w:t>μ</w:t>
      </w:r>
      <w:r w:rsidR="009A3FE5">
        <w:t>m particle</w:t>
      </w:r>
      <w:r w:rsidR="006E2EBC">
        <w:t xml:space="preserve"> </w:t>
      </w:r>
      <w:r w:rsidR="008159AC">
        <w:t>flux attenuated</w:t>
      </w:r>
      <w:r>
        <w:t xml:space="preserve"> than would be expected from the </w:t>
      </w:r>
      <w:r>
        <w:rPr>
          <w:i/>
        </w:rPr>
        <w:t>PRiSM</w:t>
      </w:r>
      <w:r>
        <w:t xml:space="preserve"> model in this region (Figure 7). There was some variability in the DFM parameter between casts. </w:t>
      </w:r>
      <w:sdt>
        <w:sdtPr>
          <w:tag w:val="goog_rdk_24"/>
          <w:id w:val="-1003588536"/>
        </w:sdtPr>
        <w:sdtEndPr/>
        <w:sdtContent/>
      </w:sdt>
      <w:sdt>
        <w:sdtPr>
          <w:tag w:val="goog_rdk_25"/>
          <w:id w:val="1380435642"/>
        </w:sdtPr>
        <w:sdtEndPr/>
        <w:sdtContent/>
      </w:sdt>
      <w:sdt>
        <w:sdtPr>
          <w:tag w:val="goog_rdk_26"/>
          <w:id w:val="999704148"/>
        </w:sdtPr>
        <w:sdtEndPr/>
        <w:sdtContent/>
      </w:sdt>
      <w:r>
        <w:t>A general additive model (GAM) that showed that the variability in DFM was statistically significantly related to depth (</w:t>
      </w:r>
      <w:r w:rsidRPr="00777545">
        <w:rPr>
          <w:i/>
          <w:iCs/>
        </w:rPr>
        <w:t>p</w:t>
      </w:r>
      <w:r>
        <w:t xml:space="preserve"> &lt; 10</w:t>
      </w:r>
      <w:r w:rsidRPr="00E63D2A">
        <w:rPr>
          <w:vertAlign w:val="superscript"/>
        </w:rPr>
        <w:t>-5</w:t>
      </w:r>
      <w:r>
        <w:t>), day of the study (</w:t>
      </w:r>
      <w:r w:rsidR="003852BC">
        <w:t>p = </w:t>
      </w:r>
      <w:r>
        <w:t>0.002), but not to hour of the day (</w:t>
      </w:r>
      <w:r w:rsidR="003852BC" w:rsidRPr="00777545">
        <w:rPr>
          <w:i/>
          <w:iCs/>
        </w:rPr>
        <w:t>p</w:t>
      </w:r>
      <w:r w:rsidR="003852BC">
        <w:t> = </w:t>
      </w:r>
      <w:r>
        <w:t xml:space="preserve">0.051), with these factors together explaining 41.6% of the variance, as measured by </w:t>
      </w:r>
      <w:r w:rsidRPr="009942FC">
        <w:t>R</w:t>
      </w:r>
      <w:r w:rsidR="009942FC">
        <w:rPr>
          <w:vertAlign w:val="superscript"/>
        </w:rPr>
        <w:t>2</w:t>
      </w:r>
      <w:r>
        <w:t>. DFM was highest shallower in the water column (Figure S12A), highest near day 10 and lower at the beginning and end of the study (Figure S12B). A GAM that only explored the effect of depth accounted for 27</w:t>
      </w:r>
      <w:r w:rsidR="004A41B9">
        <w:t>.4</w:t>
      </w:r>
      <w:r>
        <w:t xml:space="preserve">% of the variance. Comparing a </w:t>
      </w:r>
      <w:r w:rsidR="00777545">
        <w:t>GAM</w:t>
      </w:r>
      <w:r>
        <w:t xml:space="preserve"> that accounted for study day and depth to one that only accounted for depth effects showed an increase in R</w:t>
      </w:r>
      <w:r w:rsidRPr="00777545">
        <w:rPr>
          <w:vertAlign w:val="superscript"/>
        </w:rPr>
        <w:t>2</w:t>
      </w:r>
      <w:r>
        <w:t xml:space="preserve"> value of </w:t>
      </w:r>
      <w:r w:rsidR="004A41B9">
        <w:t>10.4</w:t>
      </w:r>
      <w:r>
        <w:t xml:space="preserve">%, suggesting that study day accounts for </w:t>
      </w:r>
      <w:r w:rsidR="003852BC">
        <w:t xml:space="preserve">an additional </w:t>
      </w:r>
      <w:r w:rsidR="004A41B9">
        <w:t>10.4</w:t>
      </w:r>
      <w:r>
        <w:t xml:space="preserve">% of the variance, after accounting for depth. Comparing the model that accounts for </w:t>
      </w:r>
      <w:r w:rsidR="00777545">
        <w:t>depth</w:t>
      </w:r>
      <w:r>
        <w:t>, day and hour to one that only accounts for depth and day, suggests that hour of the day, while not statistically significant, could explain an additional 3</w:t>
      </w:r>
      <w:r w:rsidR="004A41B9">
        <w:t>.4</w:t>
      </w:r>
      <w:r>
        <w:t>% of the variance.</w:t>
      </w:r>
      <w:r w:rsidR="00F74C95">
        <w:t xml:space="preserve"> </w:t>
      </w:r>
      <w:r>
        <w:t xml:space="preserve">Below </w:t>
      </w:r>
      <w:r w:rsidR="003852BC">
        <w:t>500 </w:t>
      </w:r>
      <w:r>
        <w:t>m, DFM was negative. There were only two casts that reached below 500</w:t>
      </w:r>
      <w:r w:rsidR="003852BC">
        <w:t> </w:t>
      </w:r>
      <w:r>
        <w:t>m at this station, and so an analysis of the dynamics of DFM in this region is not possible</w:t>
      </w:r>
      <w:r w:rsidR="00F74C95">
        <w:t>.</w:t>
      </w:r>
      <w:r w:rsidR="007F31E4">
        <w:t xml:space="preserve"> At P16 Station 100, DFM was positive between the base of the photic zone and 350 m and negative below 350 m (Figure S9C).</w:t>
      </w:r>
    </w:p>
    <w:p w14:paraId="03EB96DD" w14:textId="77777777" w:rsidR="00DC428E" w:rsidRDefault="00DC428E" w:rsidP="00EF63F8">
      <w:r>
        <w:rPr>
          <w:noProof/>
        </w:rPr>
        <w:lastRenderedPageBreak/>
        <w:drawing>
          <wp:inline distT="0" distB="0" distL="114300" distR="114300" wp14:anchorId="50626CEA" wp14:editId="7708C625">
            <wp:extent cx="3883186" cy="2590229"/>
            <wp:effectExtent l="0" t="0" r="3175" b="635"/>
            <wp:docPr id="15" name="image12.png"/>
            <wp:cNvGraphicFramePr/>
            <a:graphic xmlns:a="http://schemas.openxmlformats.org/drawingml/2006/main">
              <a:graphicData uri="http://schemas.openxmlformats.org/drawingml/2006/picture">
                <pic:pic xmlns:pic="http://schemas.openxmlformats.org/drawingml/2006/picture">
                  <pic:nvPicPr>
                    <pic:cNvPr id="15" name="image12.png"/>
                    <pic:cNvPicPr preferRelativeResize="0"/>
                  </pic:nvPicPr>
                  <pic:blipFill>
                    <a:blip r:embed="rId15" cstate="print">
                      <a:extLst>
                        <a:ext uri="{28A0092B-C50C-407E-A947-70E740481C1C}">
                          <a14:useLocalDpi xmlns:a14="http://schemas.microsoft.com/office/drawing/2010/main" val="0"/>
                        </a:ext>
                      </a:extLst>
                    </a:blip>
                    <a:stretch>
                      <a:fillRect/>
                    </a:stretch>
                  </pic:blipFill>
                  <pic:spPr>
                    <a:xfrm>
                      <a:off x="0" y="0"/>
                      <a:ext cx="3883186" cy="2590229"/>
                    </a:xfrm>
                    <a:prstGeom prst="rect">
                      <a:avLst/>
                    </a:prstGeom>
                    <a:ln/>
                  </pic:spPr>
                </pic:pic>
              </a:graphicData>
            </a:graphic>
          </wp:inline>
        </w:drawing>
      </w:r>
      <w:r>
        <w:t xml:space="preserve"> </w:t>
      </w:r>
    </w:p>
    <w:p w14:paraId="7E0001D5" w14:textId="132F2499" w:rsidR="00DC428E" w:rsidRPr="009F1B72" w:rsidRDefault="00DC428E" w:rsidP="00EF63F8">
      <w:pPr>
        <w:pStyle w:val="FigureCaption"/>
      </w:pPr>
      <w:r w:rsidRPr="00DC428E">
        <w:rPr>
          <w:b/>
          <w:bCs/>
        </w:rPr>
        <w:t>Figure 7.</w:t>
      </w:r>
      <w:r>
        <w:t xml:space="preserve"> </w:t>
      </w:r>
      <w:r>
        <w:rPr>
          <w:i/>
        </w:rPr>
        <w:t>Deviation from Model</w:t>
      </w:r>
      <w:r w:rsidR="002D151D">
        <w:rPr>
          <w:i/>
        </w:rPr>
        <w:t xml:space="preserve"> (DFM)</w:t>
      </w:r>
      <w:r>
        <w:t xml:space="preserve"> indicates the difference between the observed</w:t>
      </w:r>
      <w:r w:rsidR="00B33156">
        <w:t xml:space="preserve"> flux of</w:t>
      </w:r>
      <w:r>
        <w:t xml:space="preserve"> small particle</w:t>
      </w:r>
      <w:r w:rsidR="00B33156">
        <w:t xml:space="preserve">s (&lt; </w:t>
      </w:r>
      <w:r w:rsidR="00156D12">
        <w:t>500 </w:t>
      </w:r>
      <w:r w:rsidR="00B33156">
        <w:t>μm)</w:t>
      </w:r>
      <w:r>
        <w:t>, and the flux</w:t>
      </w:r>
      <w:r w:rsidR="00B33156">
        <w:t xml:space="preserve"> of small particles</w:t>
      </w:r>
      <w:r>
        <w:t xml:space="preserve"> that would be estimated</w:t>
      </w:r>
      <w:r w:rsidR="00B33156">
        <w:t xml:space="preserve"> by a model, which assumes that</w:t>
      </w:r>
      <w:r>
        <w:t xml:space="preserve"> particles in the depth bin above</w:t>
      </w:r>
      <w:r w:rsidR="00B33156">
        <w:t xml:space="preserve"> only</w:t>
      </w:r>
      <w:r>
        <w:t xml:space="preserve"> remineralized and sank</w:t>
      </w:r>
      <w:r w:rsidR="00B33156">
        <w:t xml:space="preserve">, </w:t>
      </w:r>
      <w:r>
        <w:t>following the PRiSM model. Values are normalized to the change in depth</w:t>
      </w:r>
      <w:r w:rsidR="008422C4">
        <w:t xml:space="preserve"> and are in units of</w:t>
      </w:r>
      <w:r>
        <w:t xml:space="preserve"> </w:t>
      </w:r>
      <w:r w:rsidR="00156D12">
        <w:t>μ mol Carbon </w:t>
      </w:r>
      <w:r>
        <w:t>m</w:t>
      </w:r>
      <w:r>
        <w:rPr>
          <w:vertAlign w:val="superscript"/>
        </w:rPr>
        <w:t>-3</w:t>
      </w:r>
      <w:r>
        <w:t>d</w:t>
      </w:r>
      <w:r>
        <w:rPr>
          <w:vertAlign w:val="superscript"/>
        </w:rPr>
        <w:t>-1</w:t>
      </w:r>
      <w:r>
        <w:t>.</w:t>
      </w:r>
      <w:r w:rsidR="002D151D">
        <w:t xml:space="preserve"> </w:t>
      </w:r>
      <w:bookmarkStart w:id="42" w:name="_Hlk84863881"/>
      <w:r w:rsidR="002D151D">
        <w:t xml:space="preserve">This value serves </w:t>
      </w:r>
      <w:r w:rsidR="00C92D2E">
        <w:t xml:space="preserve">as a metric of </w:t>
      </w:r>
      <w:r w:rsidR="002D151D">
        <w:t xml:space="preserve">processes </w:t>
      </w:r>
      <w:r w:rsidR="00663AD4">
        <w:t xml:space="preserve">that </w:t>
      </w:r>
      <w:r w:rsidR="00395E7B">
        <w:t>cannot</w:t>
      </w:r>
      <w:r w:rsidR="00C92D2E">
        <w:t xml:space="preserve"> be captured by a null model</w:t>
      </w:r>
      <w:r w:rsidR="00663AD4">
        <w:t>,</w:t>
      </w:r>
      <w:r w:rsidR="00C92D2E">
        <w:t xml:space="preserve"> </w:t>
      </w:r>
      <w:r w:rsidR="00663AD4">
        <w:t xml:space="preserve">which </w:t>
      </w:r>
      <w:r w:rsidR="00C92D2E">
        <w:t>assumes that particles only sink and remineralize.</w:t>
      </w:r>
      <w:r w:rsidR="005925A7">
        <w:t xml:space="preserve"> Positive values suggest an excess of </w:t>
      </w:r>
      <w:r w:rsidR="001270A1">
        <w:t>&lt;500</w:t>
      </w:r>
      <w:r w:rsidR="00A95616">
        <w:t> </w:t>
      </w:r>
      <w:r w:rsidR="001270A1">
        <w:t>μm particles</w:t>
      </w:r>
      <w:r w:rsidR="00040243">
        <w:t xml:space="preserve">, suggesting disaggregation or advection of small </w:t>
      </w:r>
      <w:r w:rsidR="000E6C9F">
        <w:t>particles</w:t>
      </w:r>
      <w:r w:rsidR="00040243">
        <w:t xml:space="preserve">, while negative values suggest a dearth of </w:t>
      </w:r>
      <w:r w:rsidR="00040243" w:rsidRPr="00075EA2">
        <w:t xml:space="preserve">small particles, suggesting repackaging </w:t>
      </w:r>
      <w:r w:rsidR="000E6C9F" w:rsidRPr="00711AD1">
        <w:t>or</w:t>
      </w:r>
      <w:r w:rsidR="00040243" w:rsidRPr="00711AD1">
        <w:t xml:space="preserve"> aggregation. DFM is only reported for </w:t>
      </w:r>
      <w:r w:rsidR="001270A1" w:rsidRPr="00711AD1">
        <w:t>&lt;500</w:t>
      </w:r>
      <w:r w:rsidR="00A95616">
        <w:t> </w:t>
      </w:r>
      <w:r w:rsidR="001270A1" w:rsidRPr="00711AD1">
        <w:t xml:space="preserve">μm </w:t>
      </w:r>
      <w:r w:rsidR="00040243" w:rsidRPr="00711AD1">
        <w:t>particles</w:t>
      </w:r>
      <w:r w:rsidR="00E17767" w:rsidRPr="00075EA2">
        <w:t xml:space="preserve"> (&lt;500</w:t>
      </w:r>
      <w:r w:rsidR="00A95616">
        <w:t> μ</w:t>
      </w:r>
      <w:r w:rsidR="00E17767" w:rsidRPr="00075EA2">
        <w:t>m)</w:t>
      </w:r>
      <w:r w:rsidR="00040243" w:rsidRPr="00075EA2">
        <w:t xml:space="preserve">, because it is the inverse of the deviation from expected flux of </w:t>
      </w:r>
      <w:r w:rsidR="001270A1" w:rsidRPr="00410552">
        <w:t>≥500</w:t>
      </w:r>
      <w:r w:rsidR="00A95616">
        <w:t> </w:t>
      </w:r>
      <w:r w:rsidR="001270A1" w:rsidRPr="00410552">
        <w:t>μm</w:t>
      </w:r>
      <w:r w:rsidR="00040243" w:rsidRPr="00075EA2">
        <w:t xml:space="preserve"> particles.</w:t>
      </w:r>
      <w:r w:rsidR="00C92D2E" w:rsidRPr="00075EA2">
        <w:t xml:space="preserve"> </w:t>
      </w:r>
      <w:bookmarkEnd w:id="42"/>
      <w:r w:rsidR="009F1B72" w:rsidRPr="00075EA2">
        <w:rPr>
          <w:i/>
          <w:iCs/>
        </w:rPr>
        <w:t>DFM</w:t>
      </w:r>
      <w:r w:rsidR="009F1B72">
        <w:t xml:space="preserve"> is reported for all casts at ETNP Station P2.</w:t>
      </w:r>
      <w:r w:rsidR="00395E7B">
        <w:t xml:space="preserve"> Horizontal blue lines indicate the </w:t>
      </w:r>
      <w:r w:rsidR="004309D9">
        <w:t xml:space="preserve">top </w:t>
      </w:r>
      <w:r w:rsidR="00395E7B">
        <w:t>and bottom of the ODZ, while the horizontal green line indicates the base of the photic zone.</w:t>
      </w:r>
    </w:p>
    <w:p w14:paraId="6AC69728" w14:textId="77777777" w:rsidR="00EC1FB7" w:rsidRDefault="00EC1FB7" w:rsidP="00EC1FB7">
      <w:pPr>
        <w:pStyle w:val="Heading2"/>
      </w:pPr>
      <w:bookmarkStart w:id="43" w:name="bookmark=id.2bn6wsx" w:colFirst="0" w:colLast="0"/>
      <w:bookmarkEnd w:id="43"/>
      <w:r>
        <w:t>ETNP particle dynamics differ from those seen at an oxic site</w:t>
      </w:r>
    </w:p>
    <w:p w14:paraId="5FA1D370" w14:textId="7ED422F7" w:rsidR="00EC1FB7" w:rsidRDefault="00BF0684" w:rsidP="00EC1FB7">
      <w:bookmarkStart w:id="44" w:name="_Hlk86461835"/>
      <w:r>
        <w:t>The ODZ data were compared to an oxic water column in order to identify the spectral signatures that are particular to oxygen deficient waters.</w:t>
      </w:r>
      <w:bookmarkEnd w:id="44"/>
      <w:r>
        <w:t xml:space="preserve"> </w:t>
      </w:r>
      <w:r w:rsidR="00EC1FB7">
        <w:t>The oxic site, P16 Station 100, was characterized by a more gradually sloping pycnocline, and an oxygen minimum at 500</w:t>
      </w:r>
      <w:r w:rsidR="004C4A0A">
        <w:t> </w:t>
      </w:r>
      <w:r w:rsidR="00EC1FB7">
        <w:t>m of 19.7</w:t>
      </w:r>
      <w:r w:rsidR="004C4A0A">
        <w:t> </w:t>
      </w:r>
      <w:r w:rsidR="00EC1FB7">
        <w:t xml:space="preserve">μM, which is hypoxic (Figure S1B). There was no working fluorescence sensor on that cruise, but data from World Ocean Atlas </w:t>
      </w:r>
      <w:r w:rsidR="00EC1FB7">
        <w:fldChar w:fldCharType="begin"/>
      </w:r>
      <w:r w:rsidR="00EC1FB7">
        <w:instrText xml:space="preserve"> ADDIN ZOTERO_ITEM CSL_CITATION {"citationID":"Y4D9yUdp","properties":{"formattedCitation":"(Boyer et al., 2018)","plainCitation":"(Boyer et al., 2018)","noteIndex":0},"citationItems":[{"id":9410,"uris":["http://zotero.org/users/158097/items/8B7XXQIM"],"uri":["http://zotero.org/users/158097/items/8B7XXQIM"],"itemData":{"id":9410,"type":"report","publisher":"NOAA National Centers for Environmntal Information","title":"World Ocean Atlas 2018.","author":[{"family":"Boyer","given":"T."},{"family":"Garcia","given":"H.E."},{"family":"Locarini","given":"R.A."},{"family":"Ricardo","given":"A."},{"family":"Zweng","given":"M.M."},{"family":"Mishonov","given":"A.V"},{"family":"Reagan","given":"J.R."},{"family":"Weathers","given":"K.A."},{"family":"Baranova","given":"O.K."},{"family":"Seidov","given":"D."},{"family":"Smolyar","given":"I.V."}],"accessed":{"date-parts":[["2021",1,1]]},"issued":{"date-parts":[["2018"]]}}}],"schema":"https://github.com/citation-style-language/schema/raw/master/csl-citation.json"} </w:instrText>
      </w:r>
      <w:r w:rsidR="00EC1FB7">
        <w:fldChar w:fldCharType="separate"/>
      </w:r>
      <w:r w:rsidR="00EC1FB7" w:rsidRPr="00DF46B2">
        <w:t>(Boyer et al., 2018)</w:t>
      </w:r>
      <w:r w:rsidR="00EC1FB7">
        <w:fldChar w:fldCharType="end"/>
      </w:r>
      <w:r w:rsidR="00EC1FB7">
        <w:t xml:space="preserve"> suggest that the photic zone is characterized by a single fluorescence peak with a maximum at 110</w:t>
      </w:r>
      <w:r w:rsidR="004C4A0A">
        <w:t> </w:t>
      </w:r>
      <w:r w:rsidR="00EC1FB7">
        <w:t>m and which disappeared at 200</w:t>
      </w:r>
      <w:r w:rsidR="004C4A0A">
        <w:t> </w:t>
      </w:r>
      <w:r w:rsidR="00EC1FB7">
        <w:t>m (Figure S1C). Thus, we define the mesopelagic as beginning at 200</w:t>
      </w:r>
      <w:r w:rsidR="004C4A0A">
        <w:t> </w:t>
      </w:r>
      <w:r w:rsidR="00EC1FB7">
        <w:t>m at the oxic site. Turbidity followed chlorophyll concentration and did not have a peak in the mesopelagic (Figure S1D), unlike the ODZ site. There was a salinity peak at 150</w:t>
      </w:r>
      <w:r w:rsidR="004C4A0A">
        <w:t> </w:t>
      </w:r>
      <w:r w:rsidR="00EC1FB7">
        <w:t>m (Figure S1B).</w:t>
      </w:r>
    </w:p>
    <w:p w14:paraId="5E395DE8" w14:textId="046E9741" w:rsidR="00EC1FB7" w:rsidRDefault="00EC1FB7" w:rsidP="00EC1FB7">
      <w:r>
        <w:lastRenderedPageBreak/>
        <w:t>Particle numbers were higher between the base of the photic zone through 1000</w:t>
      </w:r>
      <w:r w:rsidR="004C4A0A">
        <w:t> </w:t>
      </w:r>
      <w:r>
        <w:t>m at the ETNP ODZ site, than at the same-latitude, oxygenic</w:t>
      </w:r>
      <w:r w:rsidR="004C4A0A">
        <w:t>,</w:t>
      </w:r>
      <w:r>
        <w:t xml:space="preserve"> P16 Station 100 (Figure S7A). Particle size distributions were similar between the two sites above 500</w:t>
      </w:r>
      <w:r w:rsidR="004C4A0A">
        <w:t> </w:t>
      </w:r>
      <w:r>
        <w:t>m, being characterized by overlapping confidence intervals generated by a general additive model. From 500</w:t>
      </w:r>
      <w:r w:rsidR="004C4A0A">
        <w:t> </w:t>
      </w:r>
      <w:r>
        <w:t>m to 1000</w:t>
      </w:r>
      <w:r w:rsidR="004C4A0A">
        <w:t> </w:t>
      </w:r>
      <w:r>
        <w:t>m, particle size distributions were flatter at the ETNP site, being characterized by a</w:t>
      </w:r>
      <w:r w:rsidR="00075EA2">
        <w:t xml:space="preserve"> </w:t>
      </w:r>
      <w:r>
        <w:t xml:space="preserve">smaller </w:t>
      </w:r>
      <w:r w:rsidRPr="00075EA2">
        <w:t xml:space="preserve">proportion of </w:t>
      </w:r>
      <w:r w:rsidRPr="00410552">
        <w:t>smaller particles</w:t>
      </w:r>
      <w:r w:rsidRPr="00075EA2">
        <w:t xml:space="preserve">, relative to </w:t>
      </w:r>
      <w:r w:rsidRPr="00410552">
        <w:t>larger ones</w:t>
      </w:r>
      <w:r w:rsidRPr="00075EA2">
        <w:t xml:space="preserve"> (Figure S7B</w:t>
      </w:r>
      <w:r>
        <w:t>).</w:t>
      </w:r>
    </w:p>
    <w:p w14:paraId="45A17521" w14:textId="74016998" w:rsidR="00EC1FB7" w:rsidRDefault="00EC1FB7" w:rsidP="00EC1FB7">
      <w:r>
        <w:t>Microaggregate particles (100</w:t>
      </w:r>
      <w:r w:rsidR="004C4A0A">
        <w:t> μ</w:t>
      </w:r>
      <w:r>
        <w:t xml:space="preserve">m - 500 </w:t>
      </w:r>
      <w:r w:rsidR="004C4A0A">
        <w:t>μ</w:t>
      </w:r>
      <w:r>
        <w:t>m) at the ETNP ODZ site were about two orders of magnitude more common than marine snow particles (</w:t>
      </w:r>
      <w:r>
        <w:sym w:font="Symbol" w:char="F020"/>
      </w:r>
      <w:r>
        <w:sym w:font="Symbol" w:char="F0B3"/>
      </w:r>
      <w:r>
        <w:t xml:space="preserve"> 500</w:t>
      </w:r>
      <w:r w:rsidR="004C4A0A">
        <w:t> μ</w:t>
      </w:r>
      <w:r>
        <w:t xml:space="preserve">m) (Figure S8). </w:t>
      </w:r>
      <w:r>
        <w:sym w:font="Symbol" w:char="F0B3"/>
      </w:r>
      <w:r>
        <w:t xml:space="preserve">500 </w:t>
      </w:r>
      <w:r w:rsidR="004C4A0A">
        <w:t>μ</w:t>
      </w:r>
      <w:r>
        <w:t xml:space="preserve">m particle numbers appeared to attenuate more quickly than &lt;500 </w:t>
      </w:r>
      <w:r w:rsidR="00760092">
        <w:t>μ</w:t>
      </w:r>
      <w:r>
        <w:t>m particles, and more generally follow a power law decrease, while &lt;500</w:t>
      </w:r>
      <w:r w:rsidR="004C4A0A">
        <w:t> </w:t>
      </w:r>
      <w:r w:rsidR="00760092">
        <w:t>μ</w:t>
      </w:r>
      <w:r>
        <w:t>m particles appeared to increase around 500</w:t>
      </w:r>
      <w:r w:rsidR="004C4A0A">
        <w:t> </w:t>
      </w:r>
      <w:r>
        <w:t>m</w:t>
      </w:r>
      <w:r w:rsidR="004C4A0A">
        <w:t xml:space="preserve"> depth</w:t>
      </w:r>
      <w:r>
        <w:t>. Flux was predicted to be predominantly from &lt;500</w:t>
      </w:r>
      <w:r w:rsidR="00AB1E64">
        <w:t> </w:t>
      </w:r>
      <w:r>
        <w:t xml:space="preserve">um, rather than </w:t>
      </w:r>
      <w:r>
        <w:sym w:font="Symbol" w:char="F0B3"/>
      </w:r>
      <w:r>
        <w:t>500</w:t>
      </w:r>
      <w:r w:rsidR="00AB1E64">
        <w:t> μ</w:t>
      </w:r>
      <w:r>
        <w:t xml:space="preserve">m particles, at all depths except the </w:t>
      </w:r>
      <w:r w:rsidR="00AB1E64">
        <w:t>shallowest depth bin in the surface of the photic zone</w:t>
      </w:r>
      <w:r>
        <w:t xml:space="preserve">. The particle size distribution, calculated only on </w:t>
      </w:r>
      <w:r>
        <w:sym w:font="Symbol" w:char="F0B3"/>
      </w:r>
      <w:r>
        <w:t xml:space="preserve">500 </w:t>
      </w:r>
      <w:r w:rsidR="00AB1E64">
        <w:t>μ</w:t>
      </w:r>
      <w:r>
        <w:t>m particles, was more variable between depths than calculated for &lt;500</w:t>
      </w:r>
      <w:r w:rsidR="00AB1E64">
        <w:t> μ</w:t>
      </w:r>
      <w:r>
        <w:t>m particles. Data from the oxic P16 Station 100 suggested more particles, steeper particle size distribution, and more flux at this station than at the ETNP station. They also suggested that differences between &lt;500</w:t>
      </w:r>
      <w:r w:rsidR="00AB1E64">
        <w:t> </w:t>
      </w:r>
      <w:r w:rsidR="00075EA2">
        <w:t>μ</w:t>
      </w:r>
      <w:r>
        <w:t xml:space="preserve">m and </w:t>
      </w:r>
      <w:r>
        <w:sym w:font="Symbol" w:char="F0B3"/>
      </w:r>
      <w:r>
        <w:t xml:space="preserve"> </w:t>
      </w:r>
      <w:r w:rsidR="00AB1E64">
        <w:t>500 μ</w:t>
      </w:r>
      <w:r>
        <w:t>m particles, with respect to number, flux and size distribution that were broadly similar to the ones seen at ETNP Station P2.</w:t>
      </w:r>
      <w:r w:rsidR="00760092">
        <w:t xml:space="preserve"> </w:t>
      </w:r>
      <w:r>
        <w:t>In contrast to the anoxic station, at the oxic station flux always decreased with depth (Figure S9A+B).</w:t>
      </w:r>
    </w:p>
    <w:p w14:paraId="00000070" w14:textId="77777777" w:rsidR="00104E87" w:rsidRDefault="00511DB8" w:rsidP="00EF63F8">
      <w:pPr>
        <w:pStyle w:val="Heading1"/>
      </w:pPr>
      <w:sdt>
        <w:sdtPr>
          <w:tag w:val="goog_rdk_27"/>
          <w:id w:val="-1604639901"/>
        </w:sdtPr>
        <w:sdtEndPr/>
        <w:sdtContent/>
      </w:sdt>
      <w:r w:rsidR="004D045E">
        <w:t>Discussion</w:t>
      </w:r>
    </w:p>
    <w:p w14:paraId="00000071" w14:textId="77777777" w:rsidR="00104E87" w:rsidRDefault="004D045E" w:rsidP="00EF63F8">
      <w:pPr>
        <w:pStyle w:val="Heading2"/>
      </w:pPr>
      <w:bookmarkStart w:id="45" w:name="bookmark=id.qsh70q" w:colFirst="0" w:colLast="0"/>
      <w:bookmarkEnd w:id="45"/>
      <w:r>
        <w:t>Diel migrators spend time in the ODZ core</w:t>
      </w:r>
    </w:p>
    <w:p w14:paraId="00000072" w14:textId="68CCE099" w:rsidR="00104E87" w:rsidRDefault="004D045E" w:rsidP="00EF63F8">
      <w:r>
        <w:t xml:space="preserve">Organisms of all sizes appear to migrate into the core of the ODZ at our site. Most migrators appear to leave the surface at dawn, spend the day in the top </w:t>
      </w:r>
      <w:r w:rsidR="00505A2B">
        <w:t>500 </w:t>
      </w:r>
      <w:r>
        <w:t xml:space="preserve">m of the ODZ and return to the surface at dusk (Figure 2A), while others show the opposite pattern, leaving the surface at dusk and returning at dawn (Figure 2B). Diel migration is prevalent throughout the oceans </w:t>
      </w:r>
      <w:r w:rsidR="009942FC">
        <w:fldChar w:fldCharType="begin"/>
      </w:r>
      <w:r w:rsidR="00DF46B2">
        <w:instrText xml:space="preserve"> ADDIN ZOTERO_ITEM CSL_CITATION {"citationID":"QYGt5QYz","properties":{"formattedCitation":"(Cisewski et al., 2010; Hays, 2003; Heywood, 1996; Jiang et al., 2007; Rabindranath et al., 2011; Sainmont et al., 2014; Yang et al., 2019)","plainCitation":"(Cisewski et al., 2010; Hays, 2003; Heywood, 1996; Jiang et al., 2007; Rabindranath et al., 2011; Sainmont et al., 2014; Yang et al., 2019)","noteIndex":0},"citationItems":[{"id":8980,"uris":["http://zotero.org/users/158097/items/IDV9UBF3"],"uri":["http://zotero.org/users/158097/items/IDV9UBF3"],"itemData":{"id":8980,"type":"article-journal","abstract":"Ten-month time series of mean volume backscattering strength (MVBS) and vertical velocity obtained from three moored acoustic Doppler current proﬁlers (ADCPs) deployed from February until December 2005 at 641S, 66.51S and 691S along the Greenwich Meridian were used to analyse the diel vertical zooplankton migration (DVM) and its seasonality and regional variability in the Lazarev Sea. The estimated MVBS exhibited distinct patterns of DVM at all three mooring sites. Between February and October, the timing of the DVM and the residence time of zooplankton at depth were clearly governed by the day–night rhythm. Mean daily cycles of the ADCP-derived vertical velocity were calculated for successive months and showed maximum ascent and descent velocities of 16 and –15 mm sÀ1. However, a change of the MVBS pattern occurred in late spring/early austral summer (October/ November), when the zooplankton communities ceased their synchronous vertical migration at all three mooring sites. Elevated MVBS values were then concentrated in the uppermost layers ( o 50 m) at 66.51S. This period coincided with the decay of sea ice coverage at 641S and 66.51S between early November and mid-December. Elevated chlorophyll concentrations, which were measured at the end of the deployment, extended from 671S to 651S and indicated a phytoplankton bloom in the upper 50 m. Thus, we propose that the increased food supply associated with an ice edge bloom caused the zooplankton communities to cease their DVM in favour of feeding.","container-title":"Deep Sea Research Part I: Oceanographic Research Papers","DOI":"10.1016/j.dsr.2009.10.005","ISSN":"09670637","issue":"1","language":"en","page":"78-94","source":"Crossref","title":"Seasonal variation of diel vertical migration of zooplankton from ADCP backscatter time series data in the Lazarev Sea, Antarctica","volume":"57","author":[{"family":"Cisewski","given":"Boris"},{"family":"Strass","given":"Volker H."},{"family":"Rhein","given":"Monika"},{"family":"Krägefsky","given":"Sören"}],"issued":{"date-parts":[["2010",1]]}}},{"id":8973,"uris":["http://zotero.org/users/158097/items/FA35CWWX"],"uri":["http://zotero.org/users/158097/items/FA35CWWX"],"itemData":{"id":8973,"type":"paper-conference","abstract":"Diel vertical migration (DVM) by zooplankton is a universal feature in all the World’s oceans, as well as being common in freshwater environments. The normal pattern involves movement from shallow depths at night to greater depths during the day. For many herbivorous and omnivorous mesozooplankton that feed predominantly near the surface on phytoplankton and microzooplankton, minimising the risk of predation from fish seems to be the ultimate factor behind DVM. These migrants appear to use deep water as a dark daytime refuge where their probability of being detected and eaten is lower than if they remained near the surface. Associated with these vertical movements of mesozooplankton, predators at higher trophic levels, including invertebrates, fish, marine mammals, birds and reptiles, may modify their behaviour to optimise the exploitation of their vertically migrating prey. Recent advances in biotelemetry promise to allow the interaction between migrating zooplankton and diving air-breathing vertebrates to be explored in far more detail than hitherto.","collection-title":"Developments in Hydrobiology","container-title":"Migrations and Dispersal of Marine Organisms","DOI":"10.1007/978-94-017-2276-6_18","event-place":"Dordrecht","ISBN":"978-94-017-2276-6","language":"en","page":"163-170","publisher":"Springer Netherlands","publisher-place":"Dordrecht","source":"Springer Link","title":"A review of the adaptive significance and ecosystem consequences of zooplankton diel vertical migrations","author":[{"family":"Hays","given":"Graeme C."}],"editor":[{"family":"Jones","given":"M. B."},{"family":"Ingólfsson","given":"A."},{"family":"Ólafsson","given":"E."},{"family":"Helgason","given":"G. V."},{"family":"Gunnarsson","given":"K."},{"family":"Svavarsson","given":"J."}],"issued":{"date-parts":[["2003"]]}}},{"id":8979,"uris":["http://zotero.org/users/158097/items/3MK3CXTH"],"uri":["http://zotero.org/users/158097/items/3MK3CXTH"],"itemData":{"id":8979,"type":"article-journal","abstract":"Acoustic Doppler current profiler (ADCP) data collected during August-September 1991 reveal the diel migration of zooplankton in the northeast Atlantic (50-60°N, 10-40°W). Volume scattering strength has been calculated, from which the speed and depth of migrations have been studied. There are usually at least two layers displaying nocturnal migration, one spending the day at depths of 300-400 m and the other at depths of 50-100 m. Reverse migrations are also found to be a common occurrence in the region studied. Usually, a surface layer begins to descend at dusk as soon as the upward migrating layer arrives in surface waters. Vertical velocity measured from the ADCP provides the first detailed direct measurements of the swimming speeds of the populations in situ, which are generally between 2 and 6 cm s~'. Migrating animals within layers do not move in unison; the animals at the leading edge are moving back towards the centre of the layer.","container-title":"Journal of Plankton Research","DOI":"10.1093/plankt/18.2.163","ISSN":"0142-7873, 1464-3774","issue":"2","language":"en","page":"163-184","source":"Crossref","title":"Diel vertical migration of zooplankton in the Northeast Atlantic","volume":"18","author":[{"family":"Heywood","given":"Karen J."}],"issued":{"date-parts":[["1996"]]}}},{"id":8977,"uris":["http://zotero.org/users/158097/items/WNIY74F7"],"uri":["http://zotero.org/users/158097/items/WNIY74F7"],"itemData":{"id":8977,"type":"article-journal","abstract":"Temporal variability of acoustically estimated zooplankton biomass at the Bermuda Testbed Mooring (BTM) site in the Sargasso Sea (at 311430N, 641100W) is described for time scales from less than an hour to the seasonal cycle primarily using data obtained between August 1996 and November 2000, and from May 10 to November 13, 2003. Concurrent high frequency BTM observations of meteorological, physical, and bio-optical variables are used to interpret processes contributing to the zooplankton variability. Zooplankton biomass estimates are derived from regressions of backscatter intensity data measured with an upward looking 153-kHz acoustic Doppler current proﬁler (ADCP) and zooplankton net tow data collected near the BTM site as part of the Bermuda Atlantic Time-series Study (BATS). Our data show clear event-scale variations. Peaks are associated with annual spring blooms involving mixed layer shoaling and in some cases passages of mesoscale eddy features. Biomass peaks are often coincident with maxima seen in BTM chlorophyll ﬂuorescence measurements (inferred phytoplankton biomass). Some storm events do not appear to manifest in signiﬁcant perturbations of zooplankton distributions; however, Hurricane Fabian (2003) greatly impacted these distributions. Estimates of zooplankton biomass and relative vertical velocity show the vertical structure of daily migration patterns. Seasonal variations in migration patterns are also evident, with diel changes in zooplankton biomass most pronounced in spring and least pronounced in winter. In summary, our high temporal resolution time series of estimated zooplankton biomass in the open ocean provide information on scales inaccessible through conventional monthly ship-based sampling. These data have implications for upper ocean ecology and the vertical transport of carbon and nitrogen through the diel migration of zooplankton.","container-title":"Deep Sea Research Part I: Oceanographic Research Papers","DOI":"10.1016/j.dsr.2006.12.011","ISSN":"09670637","issue":"4","language":"en","page":"608-636","source":"Crossref","title":"Temporal variability of zooplankton biomass from ADCP backscatter time series data at the Bermuda Testbed Mooring site","volume":"54","author":[{"family":"Jiang","given":"Songnian"},{"family":"Dickey","given":"Tommy D."},{"family":"Steinberg","given":"Deborah K."},{"family":"Madin","given":"Laurence P."}],"issued":{"date-parts":[["2007",4]]}}},{"id":8976,"uris":["http://zotero.org/users/158097/items/22SMPPSE"],"uri":["http://zotero.org/users/158097/items/22SMPPSE"],"itemData":{"id":8976,"type":"article-journal","abstract":"The diel vertical migration (DVM) of Calanus (Calanus finmarchicus, Calanus glacialis and Calanus hyperboreus) and Metridia longa was investigated in August 2008 at six locations to the north and northwest of Svalbard (Rijpfjorden, Ice, Marginal Ice Zone, Shelf break, Shelf and Kongsfjorden). Despite midnight sun conditions, a diel light cycle was clearly observed at all stations. We collected data on zooplankton vertical distribution using a Multi Plankton Sampler (200-μm mesh size) and an EK60 echosounder system (38, 120 and 200 kHz). These were supplemented by environmental data collected using a standard conductivity, temperature and depth (CTD) profiler. The sea ice had recently opened in Rijpfjorden, Ice and Shelf stations, and these stations exhibited phytoplankton bloom conditions with pronounced fluorescence maxima at approximately 30 m. In contrast, Kongsfjorden was more representative of autumn conditions, with the Arctic bloom having culminated 2–3 months prior to sampling. All three Calanus species were found shallower than 50 m on average at Rijpfjorden and the Ice station, while C. glacialis and C. hyperboreus were found deeper than 200 m on average at Kongsfjorden. Shallow water DVM behaviour (&lt;50 m) was observed at Rijpfjorden and the Shelf station, especially among the C. finmarchicus CI-CIII population, which was particularly abundant at the Shelf (&gt;5,000 individuals/m3). A bimodal depth distribution was observed among C. finmarchicus at the Shelf break station, with CI-CIII copepodites dominating at depths shallower than 100 m and CIV-adult stages dominating at depths exceeding 600 m. Statistical analyses revealed significant differences between the day and night 200-kHz data, particularly at specified depth strata (25–50 m) where backscatter intensity was higher during the day, especially in Rijpfjorden and at the Ice station. We conclude that DVM signals exist in the Arctic during late summer/autumn, when a need to feed and an abundant food source exists, and these signals are primarily due to mesozooplankton.","container-title":"Marine Biodiversity","DOI":"10.1007/s12526-010-0067-7","ISSN":"1867-1624","issue":"3","journalAbbreviation":"Mar Biodiv","language":"en","page":"365-382","source":"Springer Link","title":"Seasonal and diel vertical migration of zooplankton in the High Arctic during the autumn midnight sun of 2008","volume":"41","author":[{"family":"Rabindranath","given":"Ananda"},{"family":"Daase","given":"Malin"},{"family":"Falk-Petersen","given":"Stig"},{"family":"Wold","given":"Anette"},{"family":"Wallace","given":"Margaret I."},{"family":"Berge","given":"Jørgen"},{"family":"Brierley","given":"Andrew S."}],"issued":{"date-parts":[["2011",9,1]]}}},{"id":8975,"uris":["http://zotero.org/users/158097/items/QKN6SXWL"],"uri":["http://zotero.org/users/158097/items/QKN6SXWL"],"itemData":{"id":8975,"type":"article-journal","abstract":"Diel vertical migration (DVM) is a common behavior adopted by zooplankton species. DVM is a prominent adaptation for avoiding visual predation during daylight hours and still being able to feed on surface phytoplankton blooms during night. Here, we report on a DVM study using a Video Plankton Recorder (VPR), a tool that allows mapping of vertical zooplankton distributions with a far greater spatial resolution than conventional zooplankton nets. The study took place over a full day–night cycle in Disko Bay, Greenland, during the peak of the phytoplankton spring bloom. The sampling revealed a large abundance of copepods performing DVM (up during night and down during day). Migration behavior was expressed differently among the abundant groups with either a strong DVM (euphausiids), an absence of DVM (i.e., permanently deep; ostracods) or a marked DVM, driven by strong surface avoidance during the day and more variable depth preferences at night (Calanus spp.). The precise individual depth position provided by the VPR allowed us to conclude that the escape from surface waters during daytime reduces feeding opportunities but also lowers the risk of predation (by reducing the light exposure) and thereby is likely to influence both state (hunger, weight and stage) and survival. The results suggest that the copepods select day and night time habitats with similar light levels (~10−9 μmol photon s−1 m−2). Furthermore, Calanus spp. displayed state-dependent behavior, with DVM most apparent for smaller individuals, and a deeper residence depth for the larger individuals.","container-title":"Marine Biology","DOI":"10.1007/s00227-014-2475-x","ISSN":"1432-1793","issue":"8","journalAbbreviation":"Mar Biol","language":"en","page":"1931-1941","source":"Springer Link","title":"Inter- and intra-specific diurnal habitat selection of zooplankton during the spring bloom observed by Video Plankton Recorder","volume":"161","author":[{"family":"Sainmont","given":"Julie"},{"family":"Gislason","given":"Astthor"},{"family":"Heuschele","given":"Jan"},{"family":"Webster","given":"Clare N."},{"family":"Sylvander","given":"Peter"},{"family":"Wang","given":"Miao"},{"family":"Varpe","given":"Øystein"}],"issued":{"date-parts":[["2014",8,1]]}}},{"id":8978,"uris":["http://zotero.org/users/158097/items/SDNVC889"],"uri":["http://zotero.org/users/158097/items/SDNVC889"],"itemData":{"id":8978,"type":"article-journal","abstract":"Acoustic Doppler current proﬁler (ADCP) echoes can be transformed into mean volume backscattering strength (MVBS), which is positively proportional to the biomass of zooplankton and micronekton. A mooring with an upward-looking 75-kHz ADCP was deployed on the northern slope of the South China Sea to monitor diel vertical migration (DVM) and vertical distributions of zooplankton and micronekton under general conditions and extreme conditions such as typhoons. DVM occurs throughout the year, with the maximum migrating speed reaching 9.0 cm s−1. It had some cyclic variation, which was in response to marine environment and astronomical inﬂuence. Light initiates the ascents and descents of the migrators, and migration intensity may be proportional to the solar altitude. Neap-spring tidal cycle and full moon phase inﬂuences are prominent, and the peak at 112 d may be driven by variation of currents. In addition, 270 m is the demarcation between upward and downward migrations; some organisms living below this layer, especially zooplankton and micronekton, migrate to the surface to obtain nutrients and energy; other marine mesopelagic organisms also survive in this manner. Super and severe typhoons reduced vertical migration, having less inﬂuence on the deep scattering layer. As Super Typhoon Rammasun passed by the mooring station, current speed increases and temperature decreases were synchronous with changes in the deep scattering layer; the migrators swam downward to evade the inﬂuence of a higher-speed current rather than swam upward to compensate for the decrease of temperature.","container-title":"Deep Sea Research Part II: Topical Studies in Oceanography","DOI":"10.1016/j.dsr2.2019.04.012","ISSN":"09670645","language":"en","page":"93-104","source":"Crossref","title":"Diel vertical migration of zooplankton and micronekton on the northern slope of the South China Sea observed by a moored ADCP","volume":"167","author":[{"family":"Yang","given":"Chenghao"},{"family":"Xu","given":"Dongfeng"},{"family":"Chen","given":"Zuozhi"},{"family":"Wang","given":"Jun"},{"family":"Xu","given":"Mingquan"},{"family":"Yuan","given":"Yaochu"},{"family":"Zhou","given":"Meng"}],"issued":{"date-parts":[["2019",9]]}}}],"schema":"https://github.com/citation-style-language/schema/raw/master/csl-citation.json"} </w:instrText>
      </w:r>
      <w:r w:rsidR="009942FC">
        <w:fldChar w:fldCharType="separate"/>
      </w:r>
      <w:r w:rsidR="00DF46B2" w:rsidRPr="00DF46B2">
        <w:t>(Cisewski et al., 2010; Hays, 2003; Heywood, 1996; Jiang et al., 2007; Rabindranath et al., 2011; Sainmont et al., 2014; Yang et al., 2019)</w:t>
      </w:r>
      <w:r w:rsidR="009942FC">
        <w:fldChar w:fldCharType="end"/>
      </w:r>
      <w:r>
        <w:t xml:space="preserve">, including at other ODZ sites </w:t>
      </w:r>
      <w:r w:rsidR="00B04B63">
        <w:fldChar w:fldCharType="begin"/>
      </w:r>
      <w:r w:rsidR="00DF46B2">
        <w:instrText xml:space="preserve"> ADDIN ZOTERO_ITEM CSL_CITATION {"citationID":"V2D0v3UL","properties":{"formattedCitation":"(Antezana, 2009; Kiko et al., 2020; Riquelme-Bugue\\uc0\\u241{}o et al., 2020)","plainCitation":"(Antezana, 2009; Kiko et al., 2020; Riquelme-Bugueño et al., 2020)","noteIndex":0},"citationItems":[{"id":8971,"uris":["http://zotero.org/users/158097/items/5JJHG4Z5"],"uri":["http://zotero.org/users/158097/items/5JJHG4Z5"],"itemData":{"id":8971,"type":"article-journal","abstract":"A series of stratified bongo net samples taken over a 2day period at ca. 18°S, about 20nm off the coast of Peru, South America, suggest species-specific patterns of diel vertical migration into the Oxygen Minimum Zone (OMZ) of the Humboldt Current Ecosystem (HCE). The OMZ was the most dramatic feature of the water column and seemed to determine the extent of migration: Stylocheiron affine migrated only to the shallow oxycline; whereas Euphausia mucronata, Euphausia eximia, Euphausia distinguenda and Euphausia tenera migrated to the core of the OMZ; and Nematoscelis gracilis to beneath the core of the OMZ. Some differences were also found in the timing and duration of the ascent and descent, and residence times in shallow and deep layers. E. mucronata, N. gracilis and E. distinguenda displayed a normal descent during sunrise, and ascent during sunset. E. eximia and E. tenera also descended during sunrise but seemed to begin their ascent earlier in the afternoon and consequently shortened their deep residence times. S. affine showed the most extended residence times at the shallow layer and the shortest vertical displacement. Day and night vertical stratification and differences in the timing of migration into and out of the OMZ of the HCE suggest a community structure based on habitat partitioning whereby species avoided co-occurrence in time and space. Species-specific patterns of vertical stratification and migratory chronology are examined with regard to body and gill sizes, feeding adaptations of euphausiids, and potential food resources at the OMZ.","collection-title":"Eastern Boundary Upwelling Ecosystems: Integrative and Comparative Approaches","container-title":"Progress in Oceanography","DOI":"10.1016/j.pocean.2009.07.039","ISSN":"0079-6611","issue":"1","journalAbbreviation":"Progress in Oceanography","language":"en","page":"228-236","source":"ScienceDirect","title":"Species-specific patterns of diel migration into the Oxygen Minimum Zone by euphausiids in the Humboldt Current Ecosystem","volume":"83","author":[{"family":"Antezana","given":"Tarsicio"}],"issued":{"date-parts":[["2009",12,1]]}}},{"id":8944,"uris":["http://zotero.org/users/158097/items/DWVNRJ7K"],"uri":["http://zotero.org/users/158097/items/DWVNRJ7K"],"itemData":{"id":8944,"type":"article-journal","abstract":"Zooplankton organisms are a central part of pelagic ecosystems. They feed on all kinds of particulate matter and their egested fecal pellets contribute substantially to the passive sinking ﬂux to depth. Some zooplankton species also conduct diel vertical migrations (DVMs) between the surface layer (where they feed at nighttime) and midwater depth (where they hide at daytime from predation). These DVMs cause the active export of organic and inorganic matter from the surface layer as zooplankton organisms excrete, defecate, respire, die, and are preyed upon at depth. In the Eastern Tropical North Atlantic (ETNA), the daytime distribution depth of many migrators (300–600 m) coincides with an expanding and intensifying oxygen minimum zone (OMZ). We here assess the day and night-time biomass distribution of mesozooplankton with an equivalent spherical diameter of 0.39–20 mm in three regions of the ETNA, calculate the DVM-mediated ﬂuxes and compare these to particulate matter ﬂuxes and other biogeochemical processes. Integrated mesozooplankton biomass in the ETNA region is about twice as high at a central OMZ location (cOMZ; 11◦ N, 21◦ W) compared to the Cape Verde Ocean Observatory (CVOO; 17.6◦ N, 24.3◦ W) and an oligotrophic location at 5◦ N, 23◦ W (5N). An Intermediate Particle Maximum (IPM) is particularly strong at cOMZ compared to the other regions. This IPM seems to be related to DVM activity. Zooplankton DVM was found to be responsible for about 31–41% of nitrogen loss from the upper 200m of the water column. Gut ﬂux and mortality make up about 31% of particulate matter supply to the 300–600 m depth layer at cOMZ, whereas it makes up about 32% and 41% at CVOO and 5N, respectively. Resident and migrant zooplankton are responsible for about 7–27% of the total oxygen demand at 300–600 m depth. Changes in zooplankton abundance and migration behavior due to decreasing oxygen levels at midwater depth could therefore alter the elemental cycling of oxygen and carbon in the ETNA OMZ and impact the removal of nitrogen from the surface layer.","container-title":"Frontiers in Marine Science","DOI":"10.3389/fmars.2020.00358","ISSN":"2296-7745","language":"en","note":"tex.ids: kikoZooplanktonMediatedFluxesEastern2020a","source":"Crossref","title":"Zooplankton-Mediated Fluxes in the Eastern Tropical North Atlantic","URL":"https://www.frontiersin.org/article/10.3389/fmars.2020.00358/full","volume":"7","author":[{"family":"Kiko","given":"Rainer"},{"family":"Brandt","given":"Peter"},{"family":"Christiansen","given":"Svenja"},{"family":"Faustmann","given":"Jannik"},{"family":"Kriest","given":"Iris"},{"family":"Rodrigues","given":"Elizandro"},{"family":"Schütte","given":"Florian"},{"family":"Hauss","given":"Helena"}],"accessed":{"date-parts":[["2020",12,12]]},"issued":{"date-parts":[["2020",5,29]]}}},{"id":8967,"uris":["http://zotero.org/users/158097/items/WTPZFEI9"],"uri":["http://zotero.org/users/158097/items/WTPZFEI9"],"itemData":{"id":8967,"type":"article-journal","abstract":"A select group of marine organisms can enter the Oxygen Minimum Zones (OMZs) and even anoxic waters, while performing diel vertical migration (DVM). DVM of the euphausiid Euphausia eximia off northern Chile in the spring of 2015 was documented based on acoustic measurements using an echo sounder along with net samplings. Dissolved oxygen (DO) concentrations were obtained using a vertical profiler, and water samples were collected to obtain in situ nitrite (NO2−) concentrations as well as pHT, total alkalinity (AT), and therefore carbon dioxide partial pressure (pCO2) was estimated. Krill were found to migrate up to the surface (0–50 m) during the night and returned to ca. 200–300 m depth during the day, spending between 11 and 14 h at these layers. At the surface, DO and NO2− concentrations were 208 and 0.14 μM respectively, while pHT was 8.04 and 405 μatm pCO2. In contrast, at the deeper layers (200–300 m), DO and NO2− were &lt; 3 and 6.3 μM respectively, with pHT 7.53 and 1490 μatm pCO2. The pHT and high pCO2 values at depths represent the conditions predicted for open ocean waters in a worst-case global warming scenario by 2150. The acoustic scatter suggested that &gt; 60% of the krill swarms enter the OMZ and anoxic waters during the daytime. These frequent migrations suggest that krill can tolerate such extreme conditions associated with anoxic and high-pCO2 waters. The inferences drawn from the observation of these migrations might have strong implications for the current oceanic carbon pump models, highlighting the need for understanding the molecular and physiological adaptations allowing these migrations.","container-title":"Scientific Reports","DOI":"10.1038/s41598-020-73702-z","ISSN":"2045-2322","issue":"1","language":"en","note":"number: 1\npublisher: Nature Publishing Group","page":"17181","source":"www-nature-com.proxy-um.researchport.umd.edu","title":"Diel vertical migration into anoxic and high- p CO 2 waters: acoustic and net-based krill observations in the Humboldt Current","title-short":"Diel vertical migration into anoxic and high- p CO 2 waters","volume":"10","author":[{"family":"Riquelme-Bugueño","given":"Ramiro"},{"family":"Pérez-Santos","given":"Iván"},{"family":"Alegría","given":"Nicolás"},{"family":"Vargas","given":"Cristian A."},{"family":"Urbina","given":"Mauricio A."},{"family":"Escribano","given":"Rubén"}],"issued":{"date-parts":[["2020",10,14]]}}}],"schema":"https://github.com/citation-style-language/schema/raw/master/csl-citation.json"} </w:instrText>
      </w:r>
      <w:r w:rsidR="00B04B63">
        <w:fldChar w:fldCharType="separate"/>
      </w:r>
      <w:r w:rsidR="00DF46B2" w:rsidRPr="00DF46B2">
        <w:rPr>
          <w:szCs w:val="24"/>
        </w:rPr>
        <w:t>(Antezana, 2009; Kiko et al., 2020; Riquelme-Bugueño et al., 2020)</w:t>
      </w:r>
      <w:r w:rsidR="00B04B63">
        <w:fldChar w:fldCharType="end"/>
      </w:r>
      <w:r>
        <w:t xml:space="preserve">, </w:t>
      </w:r>
      <w:r w:rsidR="00760092">
        <w:t>including</w:t>
      </w:r>
      <w:r>
        <w:t xml:space="preserve"> highly anoxic sites with secondary</w:t>
      </w:r>
      <w:r w:rsidR="00D357C6">
        <w:t>, anoxic,</w:t>
      </w:r>
      <w:r>
        <w:t xml:space="preserve"> deep chlorophyll maxima</w:t>
      </w:r>
      <w:r w:rsidR="00D357C6">
        <w:t>, like</w:t>
      </w:r>
      <w:r>
        <w:t xml:space="preserve"> this one </w:t>
      </w:r>
      <w:r w:rsidR="00B04B63">
        <w:fldChar w:fldCharType="begin"/>
      </w:r>
      <w:r w:rsidR="00760092">
        <w:instrText xml:space="preserve"> ADDIN ZOTERO_ITEM CSL_CITATION {"citationID":"cZKmuLiM","properties":{"formattedCitation":"(Bianchi et al., 2014; Hidalgo et al., 2005)","plainCitation":"(Bianchi et al., 2014; Hidalgo et al., 2005)","noteIndex":0},"citationItems":[{"id":7306,"uris":["http://zotero.org/users/158097/items/7V4MPVL5"],"uri":["http://zotero.org/users/158097/items/7V4MPVL5"],"itemData":{"id":7306,"type":"article-journal","abstract":"Measurements show that anaerobic ammonium oxidation with nitrite (anammox) is a major pathway of fixed nitrogen removal in the anoxic zones of the open ocean. Anammox requires a source of ammonium, which under anoxic conditions could be supplied by the breakdown of sinking organic matter via heterotrophic denitrification. However, at many locations where anammox is measured, denitrification rates are small or undetectable. Alternative sources of ammonium have been proposed to explain this paradox, for example through dissimilatory reduction of nitrate to ammonium and transport from anoxic sediments. However, the relevance of these sources in open-ocean anoxic zones is debated. Here, we bring to attention an additional source of ammonium, namely, the daytime excretion by zooplankton and micronekton migrating from the surface to anoxic waters. We use a synthesis of acoustic data to show that, where anoxic waters occur within the water column, most migrators spend the daytime within them. Although migrators export only a small fraction of primary production from the surface, they focus excretion within a confined depth range of anoxic water where particle input is small. Using a simple biogeochemical model, we suggest that, at those depths, the source of ammonium from organisms undergoing diel vertical migrations could exceed the release from particle remineralization, enhancing in situ anammox rates. The contribution of this previously overlooked process, and the numerous uncertainties surrounding it, call for further efforts to evaluate the role of animals in oxygen minimum zone biogeochemistry.","container-title":"Proceedings of the National Academy of Sciences","DOI":"10.1073/pnas.1410790111","ISSN":"0027-8424, 1091-6490","issue":"44","journalAbbreviation":"PNAS","language":"en","note":"PMID: 25288743","page":"15653-15658","source":"www.pnas.org","title":"Enhancement of anammox by the excretion of diel vertical migrators","volume":"111","author":[{"family":"Bianchi","given":"Daniele"},{"family":"Babbin","given":"Andrew R."},{"family":"Galbraith","given":"Eric D."}],"issued":{"date-parts":[["2014",11,4]]}}},{"id":8970,"uris":["http://zotero.org/users/158097/items/VDB3ZQI2"],"uri":["http://zotero.org/users/158097/items/VDB3ZQI2"],"itemData":{"id":8970,"type":"article-journal","abstract":"The vertical and ontogenetic distribution, and diel vertical migration (DVM), of Eucalanus inermis in relation to the strong vertical gradient in oxygen concentration associated with an intense oxygen minimum zone (OMZ) were studied at a coastal area off northern Chile (20–21° S). A close relationship between the abundance of the whole copepod population and low oxygen waters was found, with most developmental stages remaining near the base of the oxycline (30–80 m) and within the upper zone of the OMZ (30–200 m). All stages performed DVM but not at all the stations, mainly between the 30–60 and 60–200 m strata; a small fraction (&amp;lt;20%) appeared in the surface layer (0–30 m) mostly at night. This strategy of movement would result in a better utilization of food resources since the strong physical and chemical gradients at the base of the oxycline and upper OMZ boundary might serve as a site of particle accumulation. A secondary fluorescence peak was, in fact, found at all the stations, coinciding with minimal dissolved oxygen (DO, &amp;lt;1 mL O2 L−1) at the base of the oxycline or in the upper OMZ boundary. The relevance of the biogeochemical flux involved in this diel migration pattern was assessed by calculating the potential active input of carbon and nitrogen from the upper layers into deeper the OMZ.","container-title":"Journal of Plankton Research","DOI":"10.1093/plankt/fbi025","ISSN":"0142-7873","issue":"6","journalAbbreviation":"Journal of Plankton Research","page":"519-529","source":"Silverchair","title":"Ontogenetic vertical distribution and diel migration of the copepod Eucalanus inermis in the oxygen minimum zone off northern Chile (20–21° S)","volume":"27","author":[{"family":"Hidalgo","given":"Pamela"},{"family":"Escribano","given":"Ruben"},{"family":"Morales","given":"Carmen E."}],"issued":{"date-parts":[["2005",6,1]]}}}],"schema":"https://github.com/citation-style-language/schema/raw/master/csl-citation.json"} </w:instrText>
      </w:r>
      <w:r w:rsidR="00B04B63">
        <w:fldChar w:fldCharType="separate"/>
      </w:r>
      <w:r w:rsidR="00760092" w:rsidRPr="00760092">
        <w:t>(Bianchi et al., 2014; Hidalgo et al., 2005)</w:t>
      </w:r>
      <w:r w:rsidR="00B04B63">
        <w:fldChar w:fldCharType="end"/>
      </w:r>
      <w:r>
        <w:t xml:space="preserve">, and much of the ETNP ODZ </w:t>
      </w:r>
      <w:r w:rsidR="00B04B63">
        <w:fldChar w:fldCharType="begin"/>
      </w:r>
      <w:r w:rsidR="00DF46B2">
        <w:instrText xml:space="preserve"> ADDIN ZOTERO_ITEM CSL_CITATION {"citationID":"qeoKpFmO","properties":{"formattedCitation":"(Herrera et al., 2019)","plainCitation":"(Herrera et al., 2019)","noteIndex":0},"citationItems":[{"id":8969,"uris":["http://zotero.org/users/158097/items/R8SPHHHI"],"uri":["http://zotero.org/users/158097/items/R8SPHHHI"],"itemData":{"id":8969,"type":"article-journal","abstract":"Knowledge of metabolic rates of euphausiid diel vertical migrants in the ocean is of paramount importance to understand the role of these organisms in the downward transport of carbon due to their feeding in the epipelagic zone and subsequent respiration, egestion, excretion and mortality in the mesopelagic zone. Enzymatic activities are used as proxies for the estimation of metabolism in deep waters because of the logistical problems related to measure these rates at depth. However, metabolic activities of euphausiids in the so-called oxygen minimum zones (OMZs) are still not well understood. The OMZs are expanding as the effect of the global warming. Knowledge about the metabolic response of organisms transiting these zones will help to understand the fate of zooplanktonic communities and vertical active flux. The electron transport system (ETS) and aminoacyl-tRNA synthetases (AARS) activities were used as proxies for potential respiration and growth in planktonic organisms. Here, we measured these enzymatic activities in Euphausia distinguenda in the well-oxygenated epipelagic layer and in the OMZ of the northern boundary of the Eastern Tropical Pacific off Mexico. E. distinguenda was found in the mixed layer at night (~3.5 mL O2 L−1) and near the core of the OMZ (0.2 mL O2 L−1) during daytime between 200 and 350 m depth. We found higher ETS and AARS specific activities in the warm mixed layer at night and significantly lower in the colder OMZ during daytime because of temperature differences. However, when the effect of temperature was subtracted in both enzyme activities, higher values in the mesopelagic layer were observed. This result is tentatively explained by the increase in substrates as the effect of feeding at night in the upper layers and their oxygen consumption at depth during day in order to compensate for the colder temperature and low dissolved oxygen concentration. This physiological mechanism allows E. distinguenda diel vertical migrants to partly face the physical constraints of vertical migration imposed to avoid predators.","container-title":"Journal of Plankton Research","DOI":"10.1093/plankt/fbz004","ISSN":"0142-7873","issue":"2","journalAbbreviation":"Journal of Plankton Research","page":"165-176","source":"Silverchair","title":"Vertical variability of Euphausia distinguenda metabolic rates during diel migration into the oxygen minimum zone of the Eastern Tropical Pacific off Mexico","volume":"41","author":[{"family":"Herrera","given":"Inma"},{"family":"Yebra","given":"Lidia"},{"family":"Antezana","given":"Tarsicio"},{"family":"Giraldo","given":"Alan"},{"family":"Färber-Lorda","given":"Jaime"},{"family":"Hernández-León","given":"Santiago"}],"issued":{"date-parts":[["2019",3,1]]}}}],"schema":"https://github.com/citation-style-language/schema/raw/master/csl-citation.json"} </w:instrText>
      </w:r>
      <w:r w:rsidR="00B04B63">
        <w:fldChar w:fldCharType="separate"/>
      </w:r>
      <w:r w:rsidR="00DF46B2" w:rsidRPr="00DF46B2">
        <w:t>(Herrera et al., 2019)</w:t>
      </w:r>
      <w:r w:rsidR="00B04B63">
        <w:fldChar w:fldCharType="end"/>
      </w:r>
      <w:r>
        <w:t>. Sampling efforts</w:t>
      </w:r>
      <w:r w:rsidR="00D84B71">
        <w:t xml:space="preserve"> in the Costa Rica Dome</w:t>
      </w:r>
      <w:r w:rsidR="00075EA2">
        <w:t>,</w:t>
      </w:r>
      <w:r>
        <w:t xml:space="preserve"> </w:t>
      </w:r>
      <w:r w:rsidR="00D84B71">
        <w:t xml:space="preserve">a unique system </w:t>
      </w:r>
      <w:r>
        <w:t>in the ETNP</w:t>
      </w:r>
      <w:r w:rsidR="00075EA2">
        <w:t>,</w:t>
      </w:r>
      <w:r>
        <w:t xml:space="preserve"> </w:t>
      </w:r>
      <w:r w:rsidR="00D84B71">
        <w:t xml:space="preserve">find </w:t>
      </w:r>
      <w:r>
        <w:t xml:space="preserve">that </w:t>
      </w:r>
      <w:r w:rsidR="00D84B71">
        <w:t xml:space="preserve">euphausiids and fish </w:t>
      </w:r>
      <w:r>
        <w:t>migrat</w:t>
      </w:r>
      <w:r w:rsidR="00D84B71">
        <w:t>e</w:t>
      </w:r>
      <w:r>
        <w:t xml:space="preserve"> </w:t>
      </w:r>
      <w:r w:rsidR="00D84B71">
        <w:t xml:space="preserve">into the ODZ </w:t>
      </w:r>
      <w:r w:rsidR="00B04B63">
        <w:fldChar w:fldCharType="begin"/>
      </w:r>
      <w:r w:rsidR="00DF46B2">
        <w:instrText xml:space="preserve"> ADDIN ZOTERO_ITEM CSL_CITATION {"citationID":"5coImQsT","properties":{"formattedCitation":"(Maas et al., 2014; Wishner et al., 2013)","plainCitation":"(Maas et al., 2014; Wishner et al., 2013)","noteIndex":0},"citationItems":[{"id":8939,"uris":["http://zotero.org/users/158097/items/KF4UZINQ"],"uri":["http://zotero.org/users/158097/items/KF4UZINQ"],"itemData":{"id":8939,"type":"article-journal","abstract":"The 0- to 1000-m vertical distribution patterns of micronekton and macrozooplankton were determined in the Costa Rica Dome region (9° N; 90° W) of the Eastern Tropical North Pacific in October–November 2007 and December 2008–January 2009. The area has a pronounced oxygen minimum zone (OMZ) that impacts the distribution of both migrating and mesopelagic species. Sampling was conducted at a relatively fine scale (mesopelagic depth intervals as small as 25 m) within ecologically relevant strata to assess how this hydrographic environment influenced the structure of these groups. Zooplankton were collected in vertically stratified Multiple Opening/Closing Net and Environmental Sensing System tows during the day and the night, and abundances were analyzed in association with variations in oxygen concentration, temperature and depth. Each vertical stratum of the water column was a unique ecological zone with a specific community makeup. The upper and midwater column (0–550 m) was strongly influenced by diel vertical migration patterns, particularly the daytime descent of euphausiids and myctophid fish into the core of the OMZ. Distinctly different communities occurred below the OMZ core. The lower oxycline (LO) (</w:instrText>
      </w:r>
      <w:r w:rsidR="00DF46B2">
        <w:rPr>
          <w:rFonts w:ascii="Cambria Math" w:hAnsi="Cambria Math" w:cs="Cambria Math"/>
        </w:rPr>
        <w:instrText>∼</w:instrText>
      </w:r>
      <w:r w:rsidR="00DF46B2">
        <w:instrText xml:space="preserve">500–700 m depth range) was dominated by Cyclothone spp. fish as well as a diverse population of other taxa, often aggregated into a discrete layer (25 m thick), particularly in 2008. In the suboxycline (&amp;gt;700 m depth range), the community shifted to typical bathypelagic taxa. These finer scale vertical patterns provided new insight into the ecological structure of OMZs, revealing the unique layering at the LO and differential impacts on diel vertical migrators.","container-title":"Journal of Plankton Research","DOI":"10.1093/plankt/fbu077","ISSN":"0142-7873","issue":"6","journalAbbreviation":"Journal of Plankton Research","page":"1557-1575","source":"Silverchair","title":"Fine-scale vertical distribution of macroplankton and micronekton in the Eastern Tropical North Pacific in association with an oxygen minimum zone","volume":"36","author":[{"family":"Maas","given":"Amy E."},{"family":"Frazar","given":"Sarah L."},{"family":"Outram","given":"Dawn M."},{"family":"Seibel","given":"Brad A."},{"family":"Wishner","given":"Karen F."}],"issued":{"date-parts":[["2014",11,1]]}}},{"id":7536,"uris":["http://zotero.org/users/158097/items/AW8TDBWD"],"uri":["http://zotero.org/users/158097/items/AW8TDBWD"],"itemData":{"id":7536,"type":"article-journal","abstract":"Oxygen minimum zones (OMZs) may be expanding in their worldwide spatial and vertical extent as a result of global climate change. Here, we highlight structural and functional features of pelagic OMZ zooplankton communities, especially the little known mesopelagic lower oxycline zooplankton assemblage in the eastern tropical north Paciﬁc (ETNP). Day and night vertically-stratiﬁed zooplankton samples were collected with a MOCNESS plankton net system to depths of 1000 m during two cruises in 2007 and 2008 as part of the Eastern Tropical Paciﬁc Project. Size-fractionated biomass and selected species distributions were analyzed. A spatial comparison between two stations, Tehuantepec Bowl (TB) and Costa Rica Dome (CRD), with different OMZ thicknesses especially in 2008, was used as a proxy for future potential climate change to show how variability in oxycline depth at the upper and lower OMZ boundaries may have broad consequences for biological distributions and ecosystem function.","container-title":"Deep Sea Research Part I: Oceanographic Research Papers","DOI":"10.1016/j.dsr.2013.05.012","ISSN":"09670637","language":"en","note":"tex.ids: wishnerZooplanktonEasternTropical2013a","page":"122-140","source":"Crossref","title":"Zooplankton in the eastern tropical north Pacific: Boundary effects of oxygen minimum zone expansion","title-short":"Zooplankton in the eastern tropical north Pacific","volume":"79","author":[{"family":"Wishner","given":"Karen F."},{"family":"Outram","given":"Dawn M."},{"family":"Seibel","given":"Brad A."},{"family":"Daly","given":"Kendra L."},{"family":"Williams","given":"Rebecca L."}],"issued":{"date-parts":[["2013",9]]}}}],"schema":"https://github.com/citation-style-language/schema/raw/master/csl-citation.json"} </w:instrText>
      </w:r>
      <w:r w:rsidR="00B04B63">
        <w:fldChar w:fldCharType="separate"/>
      </w:r>
      <w:r w:rsidR="00DF46B2" w:rsidRPr="00DF46B2">
        <w:t>(Maas et al., 2014; Wishner et al., 2013)</w:t>
      </w:r>
      <w:r w:rsidR="00B04B63">
        <w:fldChar w:fldCharType="end"/>
      </w:r>
      <w:r>
        <w:t xml:space="preserve">, </w:t>
      </w:r>
      <w:r w:rsidR="00D84B71">
        <w:t xml:space="preserve">but </w:t>
      </w:r>
      <w:r>
        <w:t>that diel migrators are primarily 2</w:t>
      </w:r>
      <w:r w:rsidR="00505A2B">
        <w:t> mm–5 </w:t>
      </w:r>
      <w:r>
        <w:t xml:space="preserve">mm in size </w:t>
      </w:r>
      <w:r w:rsidR="00B04B63">
        <w:fldChar w:fldCharType="begin"/>
      </w:r>
      <w:r w:rsidR="00DF46B2">
        <w:instrText xml:space="preserve"> ADDIN ZOTERO_ITEM CSL_CITATION {"citationID":"XvdIiSHt","properties":{"formattedCitation":"(Wishner et al., 2013)","plainCitation":"(Wishner et al., 2013)","noteIndex":0},"citationItems":[{"id":7536,"uris":["http://zotero.org/users/158097/items/AW8TDBWD"],"uri":["http://zotero.org/users/158097/items/AW8TDBWD"],"itemData":{"id":7536,"type":"article-journal","abstract":"Oxygen minimum zones (OMZs) may be expanding in their worldwide spatial and vertical extent as a result of global climate change. Here, we highlight structural and functional features of pelagic OMZ zooplankton communities, especially the little known mesopelagic lower oxycline zooplankton assemblage in the eastern tropical north Paciﬁc (ETNP). Day and night vertically-stratiﬁed zooplankton samples were collected with a MOCNESS plankton net system to depths of 1000 m during two cruises in 2007 and 2008 as part of the Eastern Tropical Paciﬁc Project. Size-fractionated biomass and selected species distributions were analyzed. A spatial comparison between two stations, Tehuantepec Bowl (TB) and Costa Rica Dome (CRD), with different OMZ thicknesses especially in 2008, was used as a proxy for future potential climate change to show how variability in oxycline depth at the upper and lower OMZ boundaries may have broad consequences for biological distributions and ecosystem function.","container-title":"Deep Sea Research Part I: Oceanographic Research Papers","DOI":"10.1016/j.dsr.2013.05.012","ISSN":"09670637","language":"en","note":"tex.ids: wishnerZooplanktonEasternTropical2013a","page":"122-140","source":"Crossref","title":"Zooplankton in the eastern tropical north Pacific: Boundary effects of oxygen minimum zone expansion","title-short":"Zooplankton in the eastern tropical north Pacific","volume":"79","author":[{"family":"Wishner","given":"Karen F."},{"family":"Outram","given":"Dawn M."},{"family":"Seibel","given":"Brad A."},{"family":"Daly","given":"Kendra L."},{"family":"Williams","given":"Rebecca L."}],"issued":{"date-parts":[["2013",9]]}}}],"schema":"https://github.com/citation-style-language/schema/raw/master/csl-citation.json"} </w:instrText>
      </w:r>
      <w:r w:rsidR="00B04B63">
        <w:fldChar w:fldCharType="separate"/>
      </w:r>
      <w:r w:rsidR="00DF46B2" w:rsidRPr="00DF46B2">
        <w:t>(Wishner et al., 2013)</w:t>
      </w:r>
      <w:r w:rsidR="00B04B63">
        <w:fldChar w:fldCharType="end"/>
      </w:r>
      <w:r>
        <w:t xml:space="preserve">. Krill in the Humboldt current </w:t>
      </w:r>
      <w:r w:rsidR="00B33156">
        <w:t>OMZ</w:t>
      </w:r>
      <w:r w:rsidR="00580BC9">
        <w:t xml:space="preserve"> similarly spend the day at depth and</w:t>
      </w:r>
      <w:r w:rsidR="00B33156">
        <w:t xml:space="preserve"> </w:t>
      </w:r>
      <w:r>
        <w:t xml:space="preserve">migrate to the surface at night </w:t>
      </w:r>
      <w:r w:rsidR="00B04B63">
        <w:fldChar w:fldCharType="begin"/>
      </w:r>
      <w:r w:rsidR="00DF46B2">
        <w:instrText xml:space="preserve"> ADDIN ZOTERO_ITEM CSL_CITATION {"citationID":"NhrxSJo1","properties":{"formattedCitation":"(Riquelme-Bugue\\uc0\\u241{}o et al., 2020)","plainCitation":"(Riquelme-Bugueño et al., 2020)","noteIndex":0},"citationItems":[{"id":8967,"uris":["http://zotero.org/users/158097/items/WTPZFEI9"],"uri":["http://zotero.org/users/158097/items/WTPZFEI9"],"itemData":{"id":8967,"type":"article-journal","abstract":"A select group of marine organisms can enter the Oxygen Minimum Zones (OMZs) and even anoxic waters, while performing diel vertical migration (DVM). DVM of the euphausiid Euphausia eximia off northern Chile in the spring of 2015 was documented based on acoustic measurements using an echo sounder along with net samplings. Dissolved oxygen (DO) concentrations were obtained using a vertical profiler, and water samples were collected to obtain in situ nitrite (NO2−) concentrations as well as pHT, total alkalinity (AT), and therefore carbon dioxide partial pressure (pCO2) was estimated. Krill were found to migrate up to the surface (0–50 m) during the night and returned to ca. 200–300 m depth during the day, spending between 11 and 14 h at these layers. At the surface, DO and NO2− concentrations were 208 and 0.14 μM respectively, while pHT was 8.04 and 405 μatm pCO2. In contrast, at the deeper layers (200–300 m), DO and NO2− were &lt; 3 and 6.3 μM respectively, with pHT 7.53 and 1490 μatm pCO2. The pHT and high pCO2 values at depths represent the conditions predicted for open ocean waters in a worst-case global warming scenario by 2150. The acoustic scatter suggested that &gt; 60% of the krill swarms enter the OMZ and anoxic waters during the daytime. These frequent migrations suggest that krill can tolerate such extreme conditions associated with anoxic and high-pCO2 waters. The inferences drawn from the observation of these migrations might have strong implications for the current oceanic carbon pump models, highlighting the need for understanding the molecular and physiological adaptations allowing these migrations.","container-title":"Scientific Reports","DOI":"10.1038/s41598-020-73702-z","ISSN":"2045-2322","issue":"1","language":"en","note":"number: 1\npublisher: Nature Publishing Group","page":"17181","source":"www-nature-com.proxy-um.researchport.umd.edu","title":"Diel vertical migration into anoxic and high- p CO 2 waters: acoustic and net-based krill observations in the Humboldt Current","title-short":"Diel vertical migration into anoxic and high- p CO 2 waters","volume":"10","author":[{"family":"Riquelme-Bugueño","given":"Ramiro"},{"family":"Pérez-Santos","given":"Iván"},{"family":"Alegría","given":"Nicolás"},{"family":"Vargas","given":"Cristian A."},{"family":"Urbina","given":"Mauricio A."},{"family":"Escribano","given":"Rubén"}],"issued":{"date-parts":[["2020",10,14]]}}}],"schema":"https://github.com/citation-style-language/schema/raw/master/csl-citation.json"} </w:instrText>
      </w:r>
      <w:r w:rsidR="00B04B63">
        <w:fldChar w:fldCharType="separate"/>
      </w:r>
      <w:r w:rsidR="00DF46B2" w:rsidRPr="00DF46B2">
        <w:rPr>
          <w:szCs w:val="24"/>
        </w:rPr>
        <w:t>(Riquelme-Bugueño et al., 2020)</w:t>
      </w:r>
      <w:r w:rsidR="00B04B63">
        <w:fldChar w:fldCharType="end"/>
      </w:r>
      <w:r>
        <w:t xml:space="preserve">. The presence of organisms that appear and disappear just above the base of the photic zone, in the region of the deeper anoxic fluorescence peak region, but absence of a tell-tale signature of mass migration before or after they appear (Figure </w:t>
      </w:r>
      <w:r w:rsidR="00277290">
        <w:t>2C</w:t>
      </w:r>
      <w:r>
        <w:t xml:space="preserve">) may </w:t>
      </w:r>
      <w:r>
        <w:lastRenderedPageBreak/>
        <w:t xml:space="preserve">suggest that these organisms migrate at different times of the day to this deep region, rather than all at once. Another possibility is that they pass through our station at this depth in </w:t>
      </w:r>
      <w:r w:rsidR="00777545">
        <w:t>mid-day</w:t>
      </w:r>
      <w:r>
        <w:t>, but migrate to depth at another location.</w:t>
      </w:r>
    </w:p>
    <w:p w14:paraId="00000073" w14:textId="3B9457BF" w:rsidR="00104E87" w:rsidRDefault="004D045E" w:rsidP="00EF63F8">
      <w:bookmarkStart w:id="46" w:name="_Hlk85791433"/>
      <w:r>
        <w:t xml:space="preserve">The organisms that appear between </w:t>
      </w:r>
      <w:r w:rsidR="00505A2B">
        <w:t>500 </w:t>
      </w:r>
      <w:r>
        <w:t xml:space="preserve">m and </w:t>
      </w:r>
      <w:r w:rsidR="00505A2B">
        <w:t>1000 </w:t>
      </w:r>
      <w:r>
        <w:t xml:space="preserve">m (Figure 2E) have acoustic signatures that resemble </w:t>
      </w:r>
      <w:r w:rsidR="00B04B63">
        <w:t xml:space="preserve">those of </w:t>
      </w:r>
      <w:r>
        <w:t xml:space="preserve">jellyfish </w:t>
      </w:r>
      <w:r w:rsidR="00B04B63">
        <w:fldChar w:fldCharType="begin"/>
      </w:r>
      <w:r w:rsidR="00DF46B2">
        <w:instrText xml:space="preserve"> ADDIN ZOTERO_ITEM CSL_CITATION {"citationID":"eRU91DBO","properties":{"formattedCitation":"(Kaartvedt et al., 2007)","plainCitation":"(Kaartvedt et al., 2007)","noteIndex":0},"citationItems":[{"id":8938,"uris":["http://zotero.org/users/158097/items/KXBFME8L"],"uri":["http://zotero.org/users/158097/items/KXBFME8L"],"itemData":{"id":8938,"type":"article-journal","abstract":"Vertical migration of the mesopelagic jellyfish Periphylla periphylla (Scyphozoa: Coronatae) was studied by use of hull-mounted and submerged echosounders in a 440 m deep Norwegian fjord. The research vessel was kept at a fixed position so that individual jellyfish remained in the acoustic beam for prolonged periods in the low advective environment of the deep fjord basin. The population of jellyfish was divided into different vertical modes with different migration behavior. A scattering layer (SL) of P. periphylla was located at 150-200 m during the day; it migrated coherently to the upper 50 m at night and returned to depth the next morning. A deeper SL seemed to remain below 250 m both day and night. However, focus on individuals revealed additional, asynchronous migration activity. A pulse of P. periphylla left upper layers already a few hours after sunset, and there was interchange of individuals between shallow and deep water throughout the night, including ascent of individuals from the apparent nonmigrating deepest SL. Vertical migration velocities were 2 cm s−1 both during ascent and descent, irrespective of time. Different types of swimming behavior were reflected in the acoustic records, affecting the recorded backscatter.","container-title":"Limnology and Oceanography","DOI":"https://doi.org/10.4319/lo.2007.52.3.0975","ISSN":"1939-5590","issue":"3","language":"en","note":"_eprint: https://onlinelibrary.wiley.com/doi/pdf/10.4319/lo.2007.52.3.0975","page":"975-983","source":"Wiley Online Library","title":"Diel vertical migration of individual jellyfish (Periphylla periphylla)","volume":"52","author":[{"family":"Kaartvedt","given":"Stein"},{"family":"Klevjer","given":"Thor A."},{"family":"Torgersen","given":"Thomas"},{"family":"Sørnes","given":"Tom A."},{"family":"Røstad","given":"Anders"}],"issued":{"date-parts":[["2007"]]}}}],"schema":"https://github.com/citation-style-language/schema/raw/master/csl-citation.json"} </w:instrText>
      </w:r>
      <w:r w:rsidR="00B04B63">
        <w:fldChar w:fldCharType="separate"/>
      </w:r>
      <w:r w:rsidR="00DF46B2" w:rsidRPr="00DF46B2">
        <w:t>(Kaartvedt et al., 2007)</w:t>
      </w:r>
      <w:r w:rsidR="00B04B63">
        <w:fldChar w:fldCharType="end"/>
      </w:r>
      <w:r w:rsidR="00040243">
        <w:t>, but could also represent other organisms such as salps</w:t>
      </w:r>
      <w:r w:rsidR="00891FDD">
        <w:t xml:space="preserve"> </w:t>
      </w:r>
      <w:r w:rsidR="00891FDD">
        <w:fldChar w:fldCharType="begin"/>
      </w:r>
      <w:r w:rsidR="00891FDD">
        <w:instrText xml:space="preserve"> ADDIN ZOTERO_ITEM CSL_CITATION {"citationID":"a9ShM0U6","properties":{"formattedCitation":"(Maas et al., 2014; Ressler, 2002)","plainCitation":"(Maas et al., 2014; Ressler, 2002)","noteIndex":0},"citationItems":[{"id":8939,"uris":["http://zotero.org/users/158097/items/KF4UZINQ"],"uri":["http://zotero.org/users/158097/items/KF4UZINQ"],"itemData":{"id":8939,"type":"article-journal","abstract":"The 0- to 1000-m vertical distribution patterns of micronekton and macrozooplankton were determined in the Costa Rica Dome region (9° N; 90° W) of the Eastern Tropical North Pacific in October–November 2007 and December 2008–January 2009. The area has a pronounced oxygen minimum zone (OMZ) that impacts the distribution of both migrating and mesopelagic species. Sampling was conducted at a relatively fine scale (mesopelagic depth intervals as small as 25 m) within ecologically relevant strata to assess how this hydrographic environment influenced the structure of these groups. Zooplankton were collected in vertically stratified Multiple Opening/Closing Net and Environmental Sensing System tows during the day and the night, and abundances were analyzed in association with variations in oxygen concentration, temperature and depth. Each vertical stratum of the water column was a unique ecological zone with a specific community makeup. The upper and midwater column (0–550 m) was strongly influenced by diel vertical migration patterns, particularly the daytime descent of euphausiids and myctophid fish into the core of the OMZ. Distinctly different communities occurred below the OMZ core. The lower oxycline (LO) (</w:instrText>
      </w:r>
      <w:r w:rsidR="00891FDD">
        <w:rPr>
          <w:rFonts w:ascii="Cambria Math" w:hAnsi="Cambria Math" w:cs="Cambria Math"/>
        </w:rPr>
        <w:instrText>∼</w:instrText>
      </w:r>
      <w:r w:rsidR="00891FDD">
        <w:instrText xml:space="preserve">500–700 m depth range) was dominated by Cyclothone spp. fish as well as a diverse population of other taxa, often aggregated into a discrete layer (25 m thick), particularly in 2008. In the suboxycline (&amp;gt;700 m depth range), the community shifted to typical bathypelagic taxa. These finer scale vertical patterns provided new insight into the ecological structure of OMZs, revealing the unique layering at the LO and differential impacts on diel vertical migrators.","container-title":"Journal of Plankton Research","DOI":"10.1093/plankt/fbu077","ISSN":"0142-7873","issue":"6","journalAbbreviation":"Journal of Plankton Research","page":"1557-1575","source":"Silverchair","title":"Fine-scale vertical distribution of macroplankton and micronekton in the Eastern Tropical North Pacific in association with an oxygen minimum zone","volume":"36","author":[{"family":"Maas","given":"Amy E."},{"family":"Frazar","given":"Sarah L."},{"family":"Outram","given":"Dawn M."},{"family":"Seibel","given":"Brad A."},{"family":"Wishner","given":"Karen F."}],"issued":{"date-parts":[["2014",11,1]]}}},{"id":9961,"uris":["http://zotero.org/users/158097/items/E7DT8YY7"],"uri":["http://zotero.org/users/158097/items/E7DT8YY7"],"itemData":{"id":9961,"type":"article-journal","abstract":"A 153kHz narrowband acoustic Doppler current profiler (ADCP) was used to measure volume backscattering strength (Sv) during a deepwater oceanographic survey of cetacean and seabird habitat in the northeastern Gulf of Mexico. Sv was positively related to zooplankton and micronekton biomass (wet displacement volume) in ‘sea-truth’ net hauls made with a 1m2 Multiple Opening-Closing Net Environmental Sensing System (MOCNESS). A subset of these MOCNESS tows was used to explore the relationship between the numerical densities of various taxonomic categories of zooplankton and the ADCP backscatter signal. Crustaceans, small fish, and fragments of non-gas-bearing siphonophores in the net samples all showed significant, positive correlations with the acoustic signal, while other types of gelatinous zooplankton, pteropod and atlantid molluscs, and gas-filled siphonophore floats showed no significant correlation with Sv. Previously published acoustic scattering models for zooplankton were used to calculate expected scattering for several general zooplankton types and sizes for comparison with the field data. Even though gelatinous material often made up a large fraction of the total biomass, crustaceans, small fish, and pteropods were most likely the important scatterers. Since only crustacean and small fish densities were significantly correlated with Sv, it is suggested that Sv at 153kHz can be used as a relative proxy for the abundance of these organisms in the Gulf of Mexico.","container-title":"Deep Sea Research Part I: Oceanographic Research Papers","DOI":"10.1016/S0967-0637(02)00117-6","ISSN":"0967-0637","issue":"11","journalAbbreviation":"Deep Sea Research Part I: Oceanographic Research Papers","language":"en","page":"2035-2051","source":"ScienceDirect","title":"Acoustic backscatter measurements with a 153kHz ADCP in the northeastern Gulf of Mexico: determination of dominant zooplankton and micronekton scatterers","title-short":"Acoustic backscatter measurements with a 153kHz ADCP in the northeastern Gulf of Mexico","volume":"49","author":[{"family":"Ressler","given":"Patrick H"}],"issued":{"date-parts":[["2002",11,1]]}}}],"schema":"https://github.com/citation-style-language/schema/raw/master/csl-citation.json"} </w:instrText>
      </w:r>
      <w:r w:rsidR="00891FDD">
        <w:fldChar w:fldCharType="separate"/>
      </w:r>
      <w:r w:rsidR="00891FDD" w:rsidRPr="00891FDD">
        <w:t>(Maas et al., 2014; Ressler, 2002)</w:t>
      </w:r>
      <w:r w:rsidR="00891FDD">
        <w:fldChar w:fldCharType="end"/>
      </w:r>
      <w:bookmarkEnd w:id="46"/>
      <w:r>
        <w:t xml:space="preserve">. That they appear in horizontal bands that do not appear to trend upwards over time suggests that </w:t>
      </w:r>
      <w:r w:rsidR="00277290">
        <w:t xml:space="preserve">these </w:t>
      </w:r>
      <w:r w:rsidR="00D357C6">
        <w:t>swarms</w:t>
      </w:r>
      <w:r>
        <w:t xml:space="preserve"> are traveling through our site at progressively shallower depths over the course of the day, but that </w:t>
      </w:r>
      <w:r w:rsidR="00D357C6">
        <w:t>the individual</w:t>
      </w:r>
      <w:r>
        <w:t xml:space="preserve"> swarms are not themselves moving upward at this station. This</w:t>
      </w:r>
      <w:r w:rsidR="00505A2B">
        <w:t xml:space="preserve"> pattern</w:t>
      </w:r>
      <w:r>
        <w:t xml:space="preserve"> suggests that any vertical migration by these organisms happens </w:t>
      </w:r>
      <w:r w:rsidR="005E0393">
        <w:t>elsewhere or</w:t>
      </w:r>
      <w:r>
        <w:t xml:space="preserve"> occurs more slowly than the advection seen at this site. That they appear at different depths at different times of the day suggest that these organisms have some sort of vertical migration pattern. Future work may consider more highly resolved spatial and temporal monitoring of this phenomenon. Indeed molecular surveys have found evidence of both Cnidarians and Ctenophores both within and below the ETSP ODZ near Chile </w:t>
      </w:r>
      <w:r w:rsidR="00B04B63">
        <w:fldChar w:fldCharType="begin"/>
      </w:r>
      <w:r w:rsidR="00DF46B2">
        <w:instrText xml:space="preserve"> ADDIN ZOTERO_ITEM CSL_CITATION {"citationID":"EkzFC2eO","properties":{"formattedCitation":"(Parris et al., 2014)","plainCitation":"(Parris et al., 2014)","noteIndex":0},"citationItems":[{"id":8965,"uris":["http://zotero.org/users/158097/items/MB262NDZ"],"uri":["http://zotero.org/users/158097/items/MB262NDZ"],"itemData":{"id":8965,"type":"article-journal","abstract":"Molecular surveys are revealing diverse eukaryotic assemblages in oxygen-limited ocean waters. These communities may play pivotal ecological roles through autotrophy, feeding, and a wide range of symbiotic associations with prokaryotes. We used 18S rRNA gene sequencing to provide the first snapshot of pelagic microeukaryotic community structure in two cellular size fractions (0.2-1.6 µm, &gt;1.6 µm) from seven depths through the anoxic oxygen minimum zone (OMZ) off northern Chile. Sequencing of &gt;154,000 amplicons revealed contrasting patterns of phylogenetic diversity across size fractions and depths. Protist and total eukaryote diversity in the &gt;1.6 µm fraction peaked at the chlorophyll maximum in the upper photic zone before declining by ~50% in the OMZ. In contrast, diversity in the 0.2-1.6 µm fraction, though also elevated in the upper photic zone, increased four-fold from the lower oxycline to a maximum at the anoxic OMZ core. Dinoflagellates of the Dinophyceae and endosymbiotic Syndiniales clades dominated the protist assemblage at all depths (~40-70% of sequences). Other protist groups varied with depth, with the anoxic zone community of the larger size fraction enriched in euglenozoan flagellates and acantharean radiolarians (up to 18% and 40% of all sequences, respectively). The OMZ 0.2-1.6 µm fraction was dominated (11-99%) by Syndiniales, which exhibited depth-specific variation in composition and total richness despite uniform oxygen conditions. Metazoan sequences, though confined primarily to the 1.6 µm fraction above the OMZ, were also detected within the anoxic zone where groups such as copepods increased in abundance relative to the oxycline and upper OMZ. These data, compared to those from other low-oxygen sites, reveals variation in OMZ microeukaryote composition, helping to identify clades with potential adaptations to oxygen-depletion.","container-title":"Frontiers in Microbiology","DOI":"10.3389/fmicb.2014.00543","ISSN":"1664-302X","journalAbbreviation":"Front. Microbiol.","language":"English","note":"publisher: Frontiers","source":"Frontiers","title":"Microbial eukaryote diversity in the marine oxygen minimum zone off northern Chile","URL":"http://www.frontiersin.org/articles/10.3389/fmicb.2014.00543/full","volume":"5","author":[{"family":"Parris","given":"Darren J."},{"family":"Ganesh","given":"Sangita"},{"family":"Edgcomb","given":"Virginia P."},{"family":"DeLong","given":"Edward F."},{"family":"Stewart","given":"Frank J."}],"accessed":{"date-parts":[["2021",1,12]]},"issued":{"date-parts":[["2014"]]}}}],"schema":"https://github.com/citation-style-language/schema/raw/master/csl-citation.json"} </w:instrText>
      </w:r>
      <w:r w:rsidR="00B04B63">
        <w:fldChar w:fldCharType="separate"/>
      </w:r>
      <w:r w:rsidR="00DF46B2" w:rsidRPr="00DF46B2">
        <w:t>(Parris et al., 2014)</w:t>
      </w:r>
      <w:r w:rsidR="00B04B63">
        <w:fldChar w:fldCharType="end"/>
      </w:r>
      <w:r>
        <w:t>.</w:t>
      </w:r>
    </w:p>
    <w:p w14:paraId="00000074" w14:textId="77777777" w:rsidR="00104E87" w:rsidRDefault="004D045E" w:rsidP="00EF63F8">
      <w:pPr>
        <w:pStyle w:val="Heading2"/>
      </w:pPr>
      <w:bookmarkStart w:id="47" w:name="bookmark=id.3as4poj" w:colFirst="0" w:colLast="0"/>
      <w:bookmarkEnd w:id="47"/>
      <w:r>
        <w:t>F</w:t>
      </w:r>
      <w:sdt>
        <w:sdtPr>
          <w:tag w:val="goog_rdk_28"/>
          <w:id w:val="1104533453"/>
        </w:sdtPr>
        <w:sdtEndPr/>
        <w:sdtContent/>
      </w:sdt>
      <w:r>
        <w:t>lux is lower at this site than previous measurements in the ETNP</w:t>
      </w:r>
    </w:p>
    <w:p w14:paraId="00000075" w14:textId="53A98D4C" w:rsidR="00104E87" w:rsidRPr="00410552" w:rsidRDefault="004D045E" w:rsidP="00EF63F8">
      <w:pPr>
        <w:rPr>
          <w:u w:val="single"/>
        </w:rPr>
      </w:pPr>
      <w:r>
        <w:t xml:space="preserve">Flux at </w:t>
      </w:r>
      <w:r w:rsidR="005F35A0">
        <w:t>P2</w:t>
      </w:r>
      <w:r>
        <w:t xml:space="preserve"> was lower at all depths, ranging from 10</w:t>
      </w:r>
      <w:r w:rsidR="00505A2B">
        <w:t>–</w:t>
      </w:r>
      <w:r>
        <w:t>100</w:t>
      </w:r>
      <w:r w:rsidR="00707A68">
        <w:t> </w:t>
      </w:r>
      <w:r w:rsidR="00D357C6">
        <w:t>μ</w:t>
      </w:r>
      <w:r w:rsidR="00E80937">
        <w:t>mol</w:t>
      </w:r>
      <w:r>
        <w:t>/m</w:t>
      </w:r>
      <w:r w:rsidRPr="00D357C6">
        <w:rPr>
          <w:vertAlign w:val="superscript"/>
        </w:rPr>
        <w:t>2</w:t>
      </w:r>
      <w:r>
        <w:t>/day</w:t>
      </w:r>
      <w:r w:rsidR="00D357C6">
        <w:t>,</w:t>
      </w:r>
      <w:r>
        <w:t xml:space="preserve"> than</w:t>
      </w:r>
      <w:r w:rsidR="00D357C6">
        <w:t xml:space="preserve"> was</w:t>
      </w:r>
      <w:r>
        <w:t xml:space="preserve"> seen in previous measurements by traps at other, more productive, ODZ sites, </w:t>
      </w:r>
      <w:r w:rsidR="00D357C6">
        <w:t>which ranged</w:t>
      </w:r>
      <w:r>
        <w:t xml:space="preserve"> from 1</w:t>
      </w:r>
      <w:r w:rsidR="00505A2B">
        <w:t>000–</w:t>
      </w:r>
      <w:r>
        <w:t>10</w:t>
      </w:r>
      <w:r w:rsidR="00505A2B">
        <w:t>000</w:t>
      </w:r>
      <w:r w:rsidR="00707A68">
        <w:t> </w:t>
      </w:r>
      <w:r w:rsidR="00E80937">
        <w:t>μmol</w:t>
      </w:r>
      <w:r>
        <w:t>/m</w:t>
      </w:r>
      <w:r w:rsidRPr="00D357C6">
        <w:rPr>
          <w:vertAlign w:val="superscript"/>
        </w:rPr>
        <w:t>2</w:t>
      </w:r>
      <w:r>
        <w:t xml:space="preserve">/day </w:t>
      </w:r>
      <w:r w:rsidR="00B04B63">
        <w:fldChar w:fldCharType="begin"/>
      </w:r>
      <w:r w:rsidR="00DF46B2">
        <w:instrText xml:space="preserve"> ADDIN ZOTERO_ITEM CSL_CITATION {"citationID":"MIDGSx33","properties":{"formattedCitation":"(Hartnett &amp; Devol, 2003; Van Mooy et al., 2002)","plainCitation":"(Hartnett &amp; Devol, 2003; Van Mooy et al., 2002)","noteIndex":0},"citationItems":[{"id":9389,"uris":["http://zotero.org/users/158097/items/U3QNA93Z"],"uri":["http://zotero.org/users/158097/items/U3QNA93Z"],"itemData":{"id":9389,"type":"article-journal","container-title":"Geochimica et Cosmochimica Acta","DOI":"10.1016/S0016-7037(02)01076-1","ISSN":"00167037","issue":"2","journalAbbreviation":"Geochimica et Cosmochimica Acta","language":"en","page":"247-264","source":"DOI.org (Crossref)","title":"Role of a strong oxygen-deficient zone in the preservation and degradation of organic matter: a carbon budget for the continental margins of northwest Mexico and Washington State","title-short":"Role of a strong oxygen-deficient zone in the preservation and degradation of organic matter","volume":"67","author":[{"family":"Hartnett","given":"Hilairy E"},{"family":"Devol","given":"Allan H"}],"issued":{"date-parts":[["2003",1]]}}},{"id":7558,"uris":["http://zotero.org/users/158097/items/BI9L2XWA"],"uri":["http://zotero.org/users/158097/items/BI9L2XWA"],"itemData":{"id":7558,"type":"article-journal","abstract":"Fluxes of particulate organic carbon (POC) through the oxygen deficient waters in the eastern tropical North Pacific were found to be relatively less attenuated with depth than elsewhere in the eastern North Pacific. The attenuation coefficient (b) for the flux was found to be 0.40 versus the composite value of 0.86 determined by Martin et al. (1987). To examine this further, sinking POC was collected using sediment traps and allowed to degrade in oxic and suboxic experiments. Using a kinetic model, it was found that degradation proceeded at similar rates (roughly 0.8 day−1) under oxic and suboxic conditions, but a greater fraction of bulk POC was resistant to degradation in the suboxic experiments (61% vs. 23%). Amino acids accounted for 37% of POC collected at 75m, but following degradation the value dropped to 17% and 16% in the oxic and suboxic experiments respectively. POC collected from 500m was 10% amino acids. The non-AA component of POC collected at 75m was not degraded under suboxic conditions, while under oxic conditions it was. These results suggest that microbes degrading OC under suboxic conditions via denitrification preferentially utilize nitrogen-rich amino acids. This preferential degradation of amino acids suggests that 9% more nitrogen may be lost via water column denitrification than is accounted for when a more “Redfieldian” stoichiometry for POC is assumed.","container-title":"Geochimica et Cosmochimica Acta","DOI":"10.1016/S0016-7037(01)00787-6","ISSN":"0016-7037","issue":"3","journalAbbreviation":"Geochimica et Cosmochimica Acta","language":"en","page":"457-465","source":"ScienceDirect","title":"Impact of suboxia on sinking particulate organic carbon: Enhanced carbon flux and preferential degradation of amino acids via denitrification","title-short":"Impact of suboxia on sinking particulate organic carbon","volume":"66","author":[{"family":"Van Mooy","given":"Benjamin A. S"},{"family":"Keil","given":"Richard G"},{"family":"Devol","given":"Allan H"}],"issued":{"date-parts":[["2002",2,1]]}}}],"schema":"https://github.com/citation-style-language/schema/raw/master/csl-citation.json"} </w:instrText>
      </w:r>
      <w:r w:rsidR="00B04B63">
        <w:fldChar w:fldCharType="separate"/>
      </w:r>
      <w:r w:rsidR="00DF46B2" w:rsidRPr="00DF46B2">
        <w:t>(Hartnett &amp; Devol, 2003; Van Mooy et al., 2002)</w:t>
      </w:r>
      <w:r w:rsidR="00B04B63">
        <w:fldChar w:fldCharType="end"/>
      </w:r>
      <w:r>
        <w:t>.</w:t>
      </w:r>
    </w:p>
    <w:p w14:paraId="00000076" w14:textId="77777777" w:rsidR="00104E87" w:rsidRDefault="004D045E" w:rsidP="00EF63F8">
      <w:pPr>
        <w:pStyle w:val="Heading2"/>
      </w:pPr>
      <w:bookmarkStart w:id="48" w:name="bookmark=id.1pxezwc" w:colFirst="0" w:colLast="0"/>
      <w:bookmarkEnd w:id="48"/>
      <w:r>
        <w:t>The flux to size relationship is typical of other sites</w:t>
      </w:r>
    </w:p>
    <w:p w14:paraId="00000077" w14:textId="1DD97871" w:rsidR="00104E87" w:rsidRDefault="004D045E" w:rsidP="00EF63F8">
      <w:r>
        <w:t xml:space="preserve">The exponent of the particle size to flux relationship that we saw at our site (2.00) is of a similar magnitude to, but slightly smaller than, those seen by other studies that compare UVP flux to trap flux </w:t>
      </w:r>
      <w:r w:rsidR="00B04B63">
        <w:fldChar w:fldCharType="begin"/>
      </w:r>
      <w:r w:rsidR="00DF46B2">
        <w:instrText xml:space="preserve"> ADDIN ZOTERO_ITEM CSL_CITATION {"citationID":"tafp4j4C","properties":{"formattedCitation":"(Guidi et al., 2008; Kiko et al., 2020)","plainCitation":"(Guidi et al., 2008; Kiko et al., 2020)","noteIndex":0},"citationItems":[{"id":7315,"uris":["http://zotero.org/users/158097/items/Q8RBFZKG"],"uri":["http://zotero.org/users/158097/items/Q8RBFZKG"],"itemData":{"id":7315,"type":"article-journal","abstract":"Large aggregates commonly named “marine snow” are difficult to collect and study because of their fragile nature, but they make up the largest fraction of vertical carbon flux in the ocean. Developments in imaging sensors and computer systems have facilitated the development of in situ image acquisition systems that can be used to produce profiles of aggregate size distribution and abundance. However, it is difficult to collect information on the different properties of particles, such as their composition, from in situ images. In this paper, we relate sediment trap data to particle size (d) distributions to estimate the vertical fluxes (F) of mass, particulate organic carbon (POC), particulate inorganic carbon (PIC) and particulate organic nitrogen (PON) using simple power relationships ( F = A d b ). Mean aggregate fractal dimension of 2.3 and a size-dependent settling speed are determined from the flux estimations. We have used these relationships to map the distribution of mass flux along 180°W in the equatorial Pacific. Similar mass fluxes below the euphotic zone have been reported along 150°W for the same period with conventional sediment traps, supporting the accuracy of these relationships. The high spatial resolution of sedimentation processes studied in situ with the Underwater Video Profiler allowed us to undertake a detailed study of the role of physical processes in vertical fluxes.","container-title":"Deep Sea Research Part I: Oceanographic Research Papers","DOI":"10.1016/j.dsr.2008.05.014","ISSN":"0967-0637","issue":"10","journalAbbreviation":"Deep Sea Research Part I: Oceanographic Research Papers","page":"1364-1374","source":"ScienceDirect","title":"Relationship between particle size distribution and flux in the mesopelagic zone","volume":"55","author":[{"family":"Guidi","given":"Lionel"},{"family":"Jackson","given":"George A."},{"family":"Stemmann","given":"Lars"},{"family":"Miquel","given":"Juan Carlos"},{"family":"Picheral","given":"Marc"},{"family":"Gorsky","given":"Gabriel"}],"issued":{"date-parts":[["2008",10]]}}},{"id":8944,"uris":["http://zotero.org/users/158097/items/DWVNRJ7K"],"uri":["http://zotero.org/users/158097/items/DWVNRJ7K"],"itemData":{"id":8944,"type":"article-journal","abstract":"Zooplankton organisms are a central part of pelagic ecosystems. They feed on all kinds of particulate matter and their egested fecal pellets contribute substantially to the passive sinking ﬂux to depth. Some zooplankton species also conduct diel vertical migrations (DVMs) between the surface layer (where they feed at nighttime) and midwater depth (where they hide at daytime from predation). These DVMs cause the active export of organic and inorganic matter from the surface layer as zooplankton organisms excrete, defecate, respire, die, and are preyed upon at depth. In the Eastern Tropical North Atlantic (ETNA), the daytime distribution depth of many migrators (300–600 m) coincides with an expanding and intensifying oxygen minimum zone (OMZ). We here assess the day and night-time biomass distribution of mesozooplankton with an equivalent spherical diameter of 0.39–20 mm in three regions of the ETNA, calculate the DVM-mediated ﬂuxes and compare these to particulate matter ﬂuxes and other biogeochemical processes. Integrated mesozooplankton biomass in the ETNA region is about twice as high at a central OMZ location (cOMZ; 11◦ N, 21◦ W) compared to the Cape Verde Ocean Observatory (CVOO; 17.6◦ N, 24.3◦ W) and an oligotrophic location at 5◦ N, 23◦ W (5N). An Intermediate Particle Maximum (IPM) is particularly strong at cOMZ compared to the other regions. This IPM seems to be related to DVM activity. Zooplankton DVM was found to be responsible for about 31–41% of nitrogen loss from the upper 200m of the water column. Gut ﬂux and mortality make up about 31% of particulate matter supply to the 300–600 m depth layer at cOMZ, whereas it makes up about 32% and 41% at CVOO and 5N, respectively. Resident and migrant zooplankton are responsible for about 7–27% of the total oxygen demand at 300–600 m depth. Changes in zooplankton abundance and migration behavior due to decreasing oxygen levels at midwater depth could therefore alter the elemental cycling of oxygen and carbon in the ETNA OMZ and impact the removal of nitrogen from the surface layer.","container-title":"Frontiers in Marine Science","DOI":"10.3389/fmars.2020.00358","ISSN":"2296-7745","language":"en","note":"tex.ids: kikoZooplanktonMediatedFluxesEastern2020a","source":"Crossref","title":"Zooplankton-Mediated Fluxes in the Eastern Tropical North Atlantic","URL":"https://www.frontiersin.org/article/10.3389/fmars.2020.00358/full","volume":"7","author":[{"family":"Kiko","given":"Rainer"},{"family":"Brandt","given":"Peter"},{"family":"Christiansen","given":"Svenja"},{"family":"Faustmann","given":"Jannik"},{"family":"Kriest","given":"Iris"},{"family":"Rodrigues","given":"Elizandro"},{"family":"Schütte","given":"Florian"},{"family":"Hauss","given":"Helena"}],"accessed":{"date-parts":[["2020",12,12]]},"issued":{"date-parts":[["2020",5,29]]}}}],"schema":"https://github.com/citation-style-language/schema/raw/master/csl-citation.json"} </w:instrText>
      </w:r>
      <w:r w:rsidR="00B04B63">
        <w:fldChar w:fldCharType="separate"/>
      </w:r>
      <w:r w:rsidR="00DF46B2" w:rsidRPr="00DF46B2">
        <w:t>(Guidi et al., 2008; Kiko et al., 2020)</w:t>
      </w:r>
      <w:r w:rsidR="00B04B63">
        <w:fldChar w:fldCharType="end"/>
      </w:r>
      <w:r>
        <w:t>. Differences in the size-flux relationship could indicate that this relationship truly varies between sites, or that imprecision in flux measurements leads to differences in these values between studies. The single fit and relationship that we carried out does not account for variation in the size to flux ratio across time and depth, nor does it account for differences in particles of different origin. In practice, this value could change over depth and time.</w:t>
      </w:r>
      <w:r w:rsidR="00D87184">
        <w:t xml:space="preserve"> </w:t>
      </w:r>
      <w:r w:rsidR="005F35A0">
        <w:t>Setting up, deploying and retrieving each trap array is a large effort. However, c</w:t>
      </w:r>
      <w:r w:rsidR="00D87184">
        <w:t>oupled particle flux and size measurements that are more resolved with respect to</w:t>
      </w:r>
      <w:r>
        <w:t xml:space="preserve"> depth</w:t>
      </w:r>
      <w:r w:rsidR="00D87184">
        <w:t xml:space="preserve">, </w:t>
      </w:r>
      <w:r>
        <w:t xml:space="preserve">space </w:t>
      </w:r>
      <w:r w:rsidR="005F35A0">
        <w:t xml:space="preserve">or </w:t>
      </w:r>
      <w:r>
        <w:t xml:space="preserve">time might allow </w:t>
      </w:r>
      <w:r w:rsidR="00D87184">
        <w:t>for further exploration of the</w:t>
      </w:r>
      <w:r>
        <w:t xml:space="preserve"> spatiotemporal variability of this relationship. </w:t>
      </w:r>
      <w:r w:rsidR="005F35A0">
        <w:t>In other systems, c</w:t>
      </w:r>
      <w:r w:rsidR="00D87184">
        <w:t>ombined i</w:t>
      </w:r>
      <w:r>
        <w:t xml:space="preserve">mage analysis and gel traps </w:t>
      </w:r>
      <w:r w:rsidR="00EC3855">
        <w:fldChar w:fldCharType="begin"/>
      </w:r>
      <w:r w:rsidR="00DF46B2">
        <w:instrText xml:space="preserve"> ADDIN ZOTERO_ITEM CSL_CITATION {"citationID":"P9Y6gR6A","properties":{"formattedCitation":"(McDonnell &amp; Buesseler, 2010, 2012)","plainCitation":"(McDonnell &amp; Buesseler, 2010, 2012)","noteIndex":0},"citationItems":[{"id":1062,"uris":["http://zotero.org/users/158097/items/S22USTIJ"],"uri":["http://zotero.org/users/158097/items/S22USTIJ"],"itemData":{"id":1062,"type":"article-journal","container-title":"Limnology and Oceanography","DOI":"10.4319/lo.2010.55.5.2085","ISSN":"00243590","issue":"5","page":"2085-2096","source":"CrossRef","title":"Variability in the average sinking velocity of marine particles","volume":"55","author":[{"family":"McDonnell","given":"Andrew M. P."},{"family":"Buesseler","given":"Ken O."}],"issued":{"date-parts":[["2010"]]}}},{"id":744,"uris":["http://zotero.org/users/158097/items/GH9ZFBC4"],"uri":["http://zotero.org/users/158097/items/GH9ZFBC4"],"itemData":{"id":744,"type":"article-journal","abstract":"We describe a new method for estimating sinking particulate carbon fluxes at high spatial and temporal resolutions from measurements of the particle concentration size distribution taken with an in situ camera system, in this case an autonomous video plankton recorder (VPR). Paired measurements of polyacrylamide gel traps and the VPR result in depth- and size-resolved parameterizations of the average sinking velocity, which enable the estimation of the flux size distribution from the concentration size distribution. Comparisons between the gel traps and the bulk carbon flux allows for the parameterization of the particle carbon content as a function of size. Together, these parameterizations permit the estimation of carbon fluxes from high-resolution VPR surveys. This method enables greater spatial, vertical, and temporal resolution of flux measurements beyond what is possible with conventional sediment traps. We tested this method in the Sargasso Sea and found that it was capable of accurately reproducing the fluxes measured in sediment traps while offering substantial improvement in the accuracy of the estimated fluxes compared to previous global and regional parameterizations. Our results point to the importance of local calibrations of the average sinking velocity and particle carbon content when estimating carbon fluxes from measurement of the concentration size distribution. This method holds important oceanographic potential for elucidating regional or basin scale carbon flows and providing new mechanistic insights into the function of the biological pump.","container-title":"Limnology and Oceanography: Methods","DOI":"10.4319/lom.2012.10.329","ISSN":"1541-5856","issue":"5","journalAbbreviation":"Limnol. Oceanogr. Methods","language":"en","page":"329-346","source":"Wiley Online Library","title":"A new method for the estimation of sinking particle fluxes from measurements of the particle size distribution, average sinking velocity, and carbon content","volume":"10","author":[{"family":"McDonnell","given":"Andrew M. P."},{"family":"Buesseler","given":"Ken O."}],"issued":{"date-parts":[["2012",5,1]]}}}],"schema":"https://github.com/citation-style-language/schema/raw/master/csl-citation.json"} </w:instrText>
      </w:r>
      <w:r w:rsidR="00EC3855">
        <w:fldChar w:fldCharType="separate"/>
      </w:r>
      <w:r w:rsidR="00DF46B2" w:rsidRPr="00DF46B2">
        <w:t>(McDonnell &amp; Buesseler, 2010, 2012)</w:t>
      </w:r>
      <w:r w:rsidR="00EC3855">
        <w:fldChar w:fldCharType="end"/>
      </w:r>
      <w:r>
        <w:t xml:space="preserve"> </w:t>
      </w:r>
      <w:r w:rsidR="00BD7CFC">
        <w:t xml:space="preserve">have </w:t>
      </w:r>
      <w:r>
        <w:t>provide</w:t>
      </w:r>
      <w:r w:rsidR="005F35A0">
        <w:t>d</w:t>
      </w:r>
      <w:r>
        <w:t xml:space="preserve"> opportunit</w:t>
      </w:r>
      <w:r w:rsidR="005F35A0">
        <w:t>ies</w:t>
      </w:r>
      <w:r>
        <w:t xml:space="preserve"> to explore particle size to flux relationships and how they vary between particle types</w:t>
      </w:r>
      <w:r w:rsidR="00C92D2E">
        <w:t xml:space="preserve"> in more detail.</w:t>
      </w:r>
    </w:p>
    <w:p w14:paraId="00000078" w14:textId="1065E0A8" w:rsidR="00104E87" w:rsidRDefault="004D045E" w:rsidP="00EF63F8">
      <w:pPr>
        <w:pStyle w:val="Heading2"/>
      </w:pPr>
      <w:bookmarkStart w:id="49" w:name="bookmark=id.49x2ik5" w:colFirst="0" w:colLast="0"/>
      <w:bookmarkEnd w:id="49"/>
      <w:r>
        <w:lastRenderedPageBreak/>
        <w:t>Remineralization rates of all particles decrease in the ODZ, but disaggregation does not</w:t>
      </w:r>
    </w:p>
    <w:p w14:paraId="00000079" w14:textId="27CE7CA0" w:rsidR="00104E87" w:rsidRDefault="004D045E" w:rsidP="00EF63F8">
      <w:r>
        <w:t xml:space="preserve">Particle size profiles, particle size distribution slopes, and estimated biovolume, averaged across all casts and smoothed, are all similar to the predictions made by Weber and Bianchi’s </w:t>
      </w:r>
      <w:r w:rsidR="00EC3855">
        <w:fldChar w:fldCharType="begin"/>
      </w:r>
      <w:r w:rsidR="00DF46B2">
        <w:instrText xml:space="preserve"> ADDIN ZOTERO_ITEM CSL_CITATION {"citationID":"bkuN0L8b","properties":{"formattedCitation":"(2020)","plainCitation":"(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uppress-author":true}],"schema":"https://github.com/citation-style-language/schema/raw/master/csl-citation.json"} </w:instrText>
      </w:r>
      <w:r w:rsidR="00EC3855">
        <w:fldChar w:fldCharType="separate"/>
      </w:r>
      <w:r w:rsidR="00DF46B2" w:rsidRPr="00DF46B2">
        <w:t>(2020)</w:t>
      </w:r>
      <w:r w:rsidR="00EC3855">
        <w:fldChar w:fldCharType="end"/>
      </w:r>
      <w:r>
        <w:t xml:space="preserve"> “Model 1”. (</w:t>
      </w:r>
      <w:r w:rsidR="00774220">
        <w:t>Figure </w:t>
      </w:r>
      <w:r>
        <w:t xml:space="preserve">5), </w:t>
      </w:r>
      <w:bookmarkStart w:id="50" w:name="_Hlk86462075"/>
      <w:r>
        <w:t xml:space="preserve">and therefore our hypothesis </w:t>
      </w:r>
      <w:r w:rsidR="00374C9F">
        <w:rPr>
          <w:b/>
        </w:rPr>
        <w:t>H1</w:t>
      </w:r>
      <w:r w:rsidR="00040243">
        <w:rPr>
          <w:bCs/>
        </w:rPr>
        <w:t>, that all particles are remineralized more slowly than in oxic sites</w:t>
      </w:r>
      <w:r>
        <w:t xml:space="preserve">. This suggests that the low oxygen at this site decreases the remineralization rate of all </w:t>
      </w:r>
      <w:r w:rsidRPr="00711AD1">
        <w:t xml:space="preserve">particles, including </w:t>
      </w:r>
      <w:r w:rsidR="001270A1" w:rsidRPr="00410552">
        <w:t>&lt;500</w:t>
      </w:r>
      <w:r w:rsidR="00774220">
        <w:t> </w:t>
      </w:r>
      <w:r w:rsidR="001270A1" w:rsidRPr="00410552">
        <w:t>μm microaggregates</w:t>
      </w:r>
      <w:r w:rsidRPr="007739DD">
        <w:t xml:space="preserve">. It does not support the </w:t>
      </w:r>
      <w:r w:rsidR="00F06FFB" w:rsidRPr="007739DD">
        <w:rPr>
          <w:b/>
          <w:bCs/>
        </w:rPr>
        <w:t>H2</w:t>
      </w:r>
      <w:r w:rsidRPr="007739DD">
        <w:t xml:space="preserve"> </w:t>
      </w:r>
      <w:r w:rsidRPr="00711AD1">
        <w:t xml:space="preserve">in which disaggregation is suppressed in the ODZ, nor </w:t>
      </w:r>
      <w:r w:rsidR="00374C9F" w:rsidRPr="007739DD">
        <w:rPr>
          <w:b/>
          <w:bCs/>
        </w:rPr>
        <w:t>H3</w:t>
      </w:r>
      <w:r w:rsidRPr="007739DD">
        <w:t xml:space="preserve"> in which only the very large particles’ remineralization is slowed</w:t>
      </w:r>
      <w:r w:rsidR="005F35A0" w:rsidRPr="007739DD">
        <w:t xml:space="preserve"> due to sulfate reduction</w:t>
      </w:r>
      <w:r w:rsidRPr="007739DD">
        <w:t xml:space="preserve">. </w:t>
      </w:r>
      <w:bookmarkEnd w:id="50"/>
      <w:r w:rsidRPr="007739DD">
        <w:t>The data at the oxic site generally conformed to Weber and Bianchi’s</w:t>
      </w:r>
      <w:r w:rsidR="006E5628" w:rsidRPr="007739DD">
        <w:t xml:space="preserve"> null model</w:t>
      </w:r>
      <w:r w:rsidR="0073043C" w:rsidRPr="007739DD">
        <w:t>,</w:t>
      </w:r>
      <w:r w:rsidRPr="007739DD">
        <w:t xml:space="preserve"> “Model 0”, which was their prediction for particle distributions at oxic sites</w:t>
      </w:r>
      <w:r w:rsidR="0073043C" w:rsidRPr="007739DD">
        <w:t xml:space="preserve"> </w:t>
      </w:r>
      <w:r w:rsidR="0073043C" w:rsidRPr="00711AD1">
        <w:fldChar w:fldCharType="begin"/>
      </w:r>
      <w:r w:rsidR="00DF46B2" w:rsidRPr="007739DD">
        <w:instrText xml:space="preserve"> ADDIN ZOTERO_ITEM CSL_CITATION {"citationID":"0QWZaihv","properties":{"formattedCitation":"(2020)","plainCitation":"(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uppress-author":true}],"schema":"https://github.com/citation-style-language/schema/raw/master/csl-citation.json"} </w:instrText>
      </w:r>
      <w:r w:rsidR="0073043C" w:rsidRPr="00711AD1">
        <w:fldChar w:fldCharType="separate"/>
      </w:r>
      <w:r w:rsidR="00DF46B2" w:rsidRPr="00711AD1">
        <w:t>(2020)</w:t>
      </w:r>
      <w:r w:rsidR="0073043C" w:rsidRPr="00711AD1">
        <w:fldChar w:fldCharType="end"/>
      </w:r>
      <w:r w:rsidRPr="00711AD1">
        <w:t xml:space="preserve">. However, one difference was that the observed particle size distribution, while essentially constant from the base of the photic zone through </w:t>
      </w:r>
      <w:r w:rsidR="00B1167E" w:rsidRPr="00711AD1">
        <w:t>1000</w:t>
      </w:r>
      <w:r w:rsidR="00B1167E">
        <w:t> </w:t>
      </w:r>
      <w:r w:rsidRPr="00711AD1">
        <w:t xml:space="preserve">m, appeared to steepen between </w:t>
      </w:r>
      <w:r w:rsidR="00B1167E" w:rsidRPr="00711AD1">
        <w:t>1000</w:t>
      </w:r>
      <w:r w:rsidR="00B1167E">
        <w:t> </w:t>
      </w:r>
      <w:r w:rsidRPr="00711AD1">
        <w:t xml:space="preserve">m and </w:t>
      </w:r>
      <w:r w:rsidR="00B1167E" w:rsidRPr="00711AD1">
        <w:t>2000</w:t>
      </w:r>
      <w:r w:rsidR="00B1167E">
        <w:t> </w:t>
      </w:r>
      <w:r w:rsidRPr="00711AD1">
        <w:t>m, suggesting an increase in th</w:t>
      </w:r>
      <w:r w:rsidRPr="007739DD">
        <w:t xml:space="preserve">e abundance of </w:t>
      </w:r>
      <w:r w:rsidR="001270A1" w:rsidRPr="00410552">
        <w:t>&lt;500</w:t>
      </w:r>
      <w:r w:rsidR="00B1167E">
        <w:t> </w:t>
      </w:r>
      <w:r w:rsidR="001270A1" w:rsidRPr="00410552">
        <w:t>μm</w:t>
      </w:r>
      <w:r w:rsidR="001270A1" w:rsidRPr="00711AD1">
        <w:t xml:space="preserve"> </w:t>
      </w:r>
      <w:r w:rsidRPr="00711AD1">
        <w:t>particles, relative to Model 0. This could indicate increased disaggregation in this region or horizontal</w:t>
      </w:r>
      <w:r>
        <w:t xml:space="preserve"> transport of small particles through advection in this region.</w:t>
      </w:r>
      <w:r w:rsidR="00F63D5B">
        <w:t xml:space="preserve"> </w:t>
      </w:r>
      <w:bookmarkStart w:id="51" w:name="_Hlk84863964"/>
      <w:r w:rsidR="00F63D5B">
        <w:t>One possible source of disaggregation are zooplankton communities that have been found to specialize in feeding in the lower oxycline</w:t>
      </w:r>
      <w:r w:rsidR="003936E9">
        <w:t xml:space="preserve"> </w:t>
      </w:r>
      <w:r w:rsidR="003936E9">
        <w:fldChar w:fldCharType="begin"/>
      </w:r>
      <w:r w:rsidR="003936E9">
        <w:instrText xml:space="preserve"> ADDIN ZOTERO_ITEM CSL_CITATION {"citationID":"h19XUos3","properties":{"formattedCitation":"(Saltzman &amp; Wishner, 1997; Wishner et al., 1995)","plainCitation":"(Saltzman &amp; Wishner, 1997; Wishner et al., 1995)","noteIndex":0},"citationItems":[{"id":9947,"uris":["http://zotero.org/users/158097/items/IUFENRG8"],"uri":["http://zotero.org/users/158097/items/IUFENRG8"],"itemData":{"id":9947,"type":"article-journal","abstract":"The abundance and vertical distribution (O-1230 m) of copepods were studied in the eastern tropical Pacific near the seamount Volcano 7 to examine the influence of the extreme oxygen minimum zone (OMZ). Maximum zooplankton biomass and copepod abundance were in the thermocline zone. A secondary peak in biomass and copepod abundance was evident between 600 and 1000 m, which included the depth of the lower interface of the OMZ. This prominent secondary peak in zooplankton is a feature unique to OMZ regions. There were four general trends of vertical distribution of copepod abundance. These trends appeared to be related to the oxygen concentration and gradients. The most common vertical distribution was a pattern of maximum abundance in the mixed layer and thermocline zones, with a secondary maximum in the zone of the lower OMZ interface (600-1000 m). Clausocafanus spp., Oncaea, spp., Euchaeta spp., Oithona spp. and Corycaeus spp. showed this trend. Low oxygen concentration did not appear to restrict these groups, since they were present throughout the OMZ. The second vertical distributional pattern was vertical migration between the thermocline and the OMZ. Pleuromamma robusta showed this pattern, with maximum abundance at night in the thermocline zone and during the day in the core of the OMZ. In addition, there was a secondary maximum of abundance at the lower OMZ interface zone. The third type of distribution was shown by copepods that were abundant in the upper OMZ and at the lower OMZ interface zones. Eucalanus inermis. Haloptilusparalongicirrus and Heterostylites longicornis were dominant copepod species that exhibited this pattern. They were either absent from the mixed layer or at similar abundances in the mixed layer and upper OMZ. The fourth pattern was shown by copepod species that live primarily above the OMZ day and night. The majority of the species appeared to be tolerant of the extreme low oxygen concentrations. Rhincalanus spp. was the dominant copepod that was excluded by low oxygen concentrations. In general, species also found in other OMZ regions showed similar distributions in this study, indicating that low oxygen is a major controlling factor. Some vertical niche separation among congeneric species was indicated for Eucalanidae, Metridiidae and Augaptilidae. Published by Elsevier Science Ltd.","container-title":"Deep Sea Research Part I: Oceanographic Research Papers","DOI":"10.1016/S0967-0637(97)00006-X","ISSN":"09670637","issue":"6","journalAbbreviation":"Deep Sea Research Part I: Oceanographic Research Papers","language":"en","page":"931-954","source":"DOI.org (Crossref)","title":"Zooplankton ecology in the eastern tropical Pacific oxygen minimum zone above a seamount: 2. Vertical distribution of copepods","title-short":"Zooplankton ecology in the eastern tropical Pacific oxygen minimum zone above a seamount","volume":"44","author":[{"family":"Saltzman","given":"Jennifer"},{"family":"Wishner","given":"Karen F."}],"issued":{"date-parts":[["1997",6]]}}},{"id":9392,"uris":["http://zotero.org/users/158097/items/8V98P7WX"],"uri":["http://zotero.org/users/158097/items/8V98P7WX"],"itemData":{"id":9392,"type":"article-journal","abstract":"The distributions of pelagic and benthic fauna were examined in relation to the lower boundary of the oxygen minimum zone (OMZ) on and near Volcano 7, a seamount that penetrates this feature in the Eastern Tropical Pacific. Although the broad, pronounced OMZ in this region is an effective barrier for most zooplankton, zooplankton abundances, zooplankton feeding rates, and ambient suspended particulate organic carbon (POC) peaked sharply in the lower OMZ (about 740--800 m), in association with the minimum oxygen concentration and the increasing oxygen levels just below it. Zooplankton in the lower OMZ were also larger in size, and the pelagic community included some very abundant, possibly opportunistic, species. Elevated POC and scatter in the light transmission data suggested the existence of a thin, particle-rich, and carbon-rich pelagic layer at the base of the OMZ. Gut contents of planktonic detritivores implied opportunistic ingestion of bacterial aggregates, possibly from this layer. Benthic megafaunal abundances on the seamount, which extended up to 730 m, peaked at about 800 m. There was a consistent vertical progression in the depth of first occurrence of different megafaunal taxa in this depth range, similar to intertidal zonation. Although the vertical gradients of temperature, salinity, and oxygen were gradual at the lower OMZ interface (in contrast to the upper OMZ interface at the thermocline), temporal variability in oxygen levels due to internal wave-induced vertical excursions of the OMZ may produce the distinct zonation in the benthic fauna. The characteristics of the lower OMZ interface result from biological interactions with the chemical and organic matter gradients of the OMZ. Most zooplankton are probably excluded physiologically from pronounced OMZs. The zooplankton abundance peak at the lower interface of the OMZ occurs where oxygen becomes sufficiently high to permit the zooplankton to utilize the high concentrations of organic particles that have descended through the OMZ relatively unaltered because of low metazoan abundance. A similar scenario applies to megabenthic distributions. Plankton layers and a potential short food chain (bacteria to zooplankton) at OMZ interfaces suggest intense utilization and modification of organic material, localized within a thin midwater depth zone. This could be a potentially significant filter for organic material sinking to the deep-sea floor.","container-title":"Deep Sea Research Part I: Oceanographic Research Papers","DOI":"10.1016/0967-0637(94)00021-J","ISSN":"09670637","issue":"1","journalAbbreviation":"Deep Sea Research Part I: Oceanographic Research Papers","language":"en","page":"93-115","source":"DOI.org (Crossref)","title":"Pelagic and benthic ecology of the lower interface of the Eastern Tropical Pacific oxygen minimum zone","volume":"42","author":[{"family":"Wishner","given":"Karen F."},{"family":"Ashjian","given":"Carin J."},{"family":"Gelfman","given":"Celia"},{"family":"Gowing","given":"Marcia M."},{"family":"Kann","given":"Lisa"},{"family":"Levin","given":"Lisa A."},{"family":"Mullineaux","given":"Lauren S."},{"family":"Saltzman","given":"Jennifer"}],"issued":{"date-parts":[["1995",1]]}}}],"schema":"https://github.com/citation-style-language/schema/raw/master/csl-citation.json"} </w:instrText>
      </w:r>
      <w:r w:rsidR="003936E9">
        <w:fldChar w:fldCharType="separate"/>
      </w:r>
      <w:r w:rsidR="003936E9" w:rsidRPr="003936E9">
        <w:t>(Saltzman &amp; Wishner, 1997; Wishner et al., 1995)</w:t>
      </w:r>
      <w:r w:rsidR="003936E9">
        <w:fldChar w:fldCharType="end"/>
      </w:r>
      <w:r w:rsidR="00F63D5B">
        <w:t xml:space="preserve">. </w:t>
      </w:r>
      <w:bookmarkStart w:id="52" w:name="_Hlk84863944"/>
      <w:r w:rsidR="009A19AA">
        <w:t xml:space="preserve">These </w:t>
      </w:r>
      <w:r w:rsidR="009A19AA" w:rsidRPr="00AA6403">
        <w:t>communit</w:t>
      </w:r>
      <w:r w:rsidR="009A19AA">
        <w:t>ies</w:t>
      </w:r>
      <w:r w:rsidR="009A19AA" w:rsidRPr="00AA6403">
        <w:t xml:space="preserve"> actively seek out the lower oxycline and </w:t>
      </w:r>
      <w:r w:rsidR="009A19AA">
        <w:t xml:space="preserve">feed on </w:t>
      </w:r>
      <w:r w:rsidR="009A19AA" w:rsidRPr="00AA6403">
        <w:t>particles that have escaped remineralization</w:t>
      </w:r>
      <w:r w:rsidR="009A19AA">
        <w:t xml:space="preserve"> in the ODZ, potentially resulting in the increased disaggregation we observe in this depth interval</w:t>
      </w:r>
      <w:r w:rsidR="009A19AA" w:rsidRPr="00AA6403">
        <w:t>. Such a community would likely be comprised primarily of small organisms which the EK60 is not able to measure at this depth</w:t>
      </w:r>
      <w:bookmarkEnd w:id="52"/>
      <w:r w:rsidR="009A19AA" w:rsidRPr="00AA6403">
        <w:t>.</w:t>
      </w:r>
      <w:r>
        <w:t xml:space="preserve"> </w:t>
      </w:r>
      <w:bookmarkEnd w:id="51"/>
      <w:r>
        <w:t xml:space="preserve">One possible source of horizontal transport is colloids in a deep iron plume </w:t>
      </w:r>
      <w:r w:rsidR="00EC3855">
        <w:fldChar w:fldCharType="begin"/>
      </w:r>
      <w:r w:rsidR="00DF46B2">
        <w:instrText xml:space="preserve"> ADDIN ZOTERO_ITEM CSL_CITATION {"citationID":"aKi4Wo49","properties":{"formattedCitation":"(Homoky et al., 2021; Lam et al., 2020)","plainCitation":"(Homoky et al., 2021; Lam et al., 2020)","noteIndex":0},"citationItems":[{"id":9393,"uris":["http://zotero.org/users/158097/items/RC7DHM6W"],"uri":["http://zotero.org/users/158097/items/RC7DHM6W"],"itemData":{"id":9393,"type":"article-journal","abstract":"Dissolution of marine sediment is a key source of dissolved iron (Fe) that regulates the ocean carbon cycle. Currently, our prevailing understanding, encapsulated in ocean models, focuses on low-oxygen reductive supply mechanisms and neglects the emerging evidence from iron isotopes in seawater and sediment porewaters for additional nonreductive dissolution processes. Here, we combine measurements of Fe colloids and dissolved δ\n              56\n              Fe in shallow porewaters spanning the full depth of the South Atlantic Ocean to demonstrate that it is lithogenic colloid production that fuels sedimentary iron supply away from low-oxygen systems. Iron colloids are ubiquitous in these oxic ocean sediment porewaters and account for the lithogenic isotope signature of dissolved Fe (δ\n              56\n              Fe = +0.07 ± 0.07‰) within and between ocean basins. Isotope model experiments demonstrate that only lithogenic weathering in both oxic and nitrogenous zones, rather than precipitation or ligand complexation of reduced Fe species, can account for the production of these porewater Fe colloids. The broader covariance between colloidal Fe and organic carbon (OC) abundance suggests that sorption of OC may control the nanoscale stability of Fe minerals by inhibiting the loss of Fe(oxyhydr)oxides to more crystalline minerals in the sediment. Oxic ocean sediments can therefore generate a large exchangeable reservoir of organo-mineral Fe colloids at the sediment water interface (a “rusty source”) that dominates the benthic supply of dissolved Fe to the ocean interior, alongside reductive supply pathways from shallower continental margins.","container-title":"Proceedings of the National Academy of Sciences","DOI":"10.1073/pnas.2016078118","ISSN":"0027-8424, 1091-6490","issue":"13","journalAbbreviation":"Proc Natl Acad Sci USA","language":"en","page":"e2016078118","source":"DOI.org (Crossref)","title":"Iron colloids dominate sedimentary supply to the ocean interior","volume":"118","author":[{"family":"Homoky","given":"William B."},{"family":"Conway","given":"Tim M."},{"family":"John","given":"Seth G."},{"family":"König","given":"Daniela"},{"family":"Deng","given":"FeiFei"},{"family":"Tagliabue","given":"Alessandro"},{"family":"Mills","given":"Rachel A."}],"issued":{"date-parts":[["2021",3,30]]}}},{"id":9386,"uris":["http://zotero.org/users/158097/items/G68GR48A"],"uri":["http://zotero.org/users/158097/items/G68GR48A"],"itemData":{"id":9386,"type":"article-journal","abstract":"Iron is the most important micronutrient in the ocean, but the nature and magnitude of its sources and sinks to the ocean are poorly constrained. Here we assess our understanding of the sources and sinks of iron in margin environments by synthesizing observations from the U.S. GEOTRACES GP16 Eastern Tropical Pacific Zonal Transect (EPZT) cruise near the Peru margin. GP16 observations showed elevated dissolved iron (dFe) concentrations along the margin, but a larger westward plume of dFe at slope depths (1000–3000 m) in oxygenated waters, rather than at shelf depths (100–300 m) in oxygen deficient waters. We examine the potential explanations for this unexpected observation. Multiple tracers from GP16 suggest that sediment resuspension was important at slope depths, which would lead to enhanced benthic flux of dFe above what was previously measured. The difference in the apparent persistence and penetration of shelf versus slope plumes of dFe into the interior of the ocean likely results from faster removal rates of the shelf dFe compared to slope dFe. The dFe sourced from the shelf was almost entirely in the dFe(II) form, whereas dFe sourced from the slope was almost entirely in the dFe(III) form. Although benthic dFe(II) diffuses into oxygen deficient overlying waters, there is still oxidation of dFe(II), which precipitates to particulate Fe(III). In contrast, the slope plume appears to persist in a stabilized dFe(III) form. We hypothesize that sediment porewaters with moderate organic carbon delivery to sediments and shallow oxygen penetration are especially good sources of persistent dFe to the water column.","container-title":"ACS Earth and Space Chemistry","DOI":"10.1021/acsearthspacechem.0c00066","issue":"7","journalAbbreviation":"ACS Earth Space Chem.","note":"publisher: American Chemical Society","page":"977-992","source":"ACS Publications","title":"Unexpected Source and Transport of Iron from the Deep Peru Margin","volume":"4","author":[{"family":"Lam","given":"Phoebe J."},{"family":"Heller","given":"Maija I."},{"family":"Lerner","given":"Paul E."},{"family":"Moffett","given":"James W."},{"family":"Buck","given":"Kristen N."}],"issued":{"date-parts":[["2020",7,16]]}}}],"schema":"https://github.com/citation-style-language/schema/raw/master/csl-citation.json"} </w:instrText>
      </w:r>
      <w:r w:rsidR="00EC3855">
        <w:fldChar w:fldCharType="separate"/>
      </w:r>
      <w:r w:rsidR="00DF46B2" w:rsidRPr="00DF46B2">
        <w:t>(Homoky et al., 2021; Lam et al., 2020)</w:t>
      </w:r>
      <w:r w:rsidR="00EC3855">
        <w:fldChar w:fldCharType="end"/>
      </w:r>
      <w:r>
        <w:t>.</w:t>
      </w:r>
    </w:p>
    <w:p w14:paraId="0000007A" w14:textId="77777777" w:rsidR="00104E87" w:rsidRDefault="004D045E" w:rsidP="00EF63F8">
      <w:pPr>
        <w:pStyle w:val="Heading2"/>
      </w:pPr>
      <w:bookmarkStart w:id="53" w:name="bookmark=id.2p2csry" w:colFirst="0" w:colLast="0"/>
      <w:bookmarkEnd w:id="53"/>
      <w:r>
        <w:t>Zooplankton likely transport organic matter into the ODZ core</w:t>
      </w:r>
    </w:p>
    <w:p w14:paraId="3A55F41E" w14:textId="095897B1" w:rsidR="00F94AB5" w:rsidRDefault="004D045E" w:rsidP="00EF63F8">
      <w:r>
        <w:t xml:space="preserve">Predicted flux levels sometimes increase between </w:t>
      </w:r>
      <w:r w:rsidR="004A4981">
        <w:t>275 </w:t>
      </w:r>
      <w:r>
        <w:t xml:space="preserve">m and </w:t>
      </w:r>
      <w:r w:rsidR="004A4981">
        <w:t>625 </w:t>
      </w:r>
      <w:r>
        <w:t xml:space="preserve">m, and at all other times attenuate very slowly in this region. The EK60 data suggest the diel migration of all sizes of organisms to this region, agreeing with previous analysis of copepods collected with nets </w:t>
      </w:r>
      <w:r w:rsidR="00EC3855">
        <w:fldChar w:fldCharType="begin"/>
      </w:r>
      <w:r w:rsidR="00DF46B2">
        <w:instrText xml:space="preserve"> ADDIN ZOTERO_ITEM CSL_CITATION {"citationID":"2qkxcFjm","properties":{"formattedCitation":"(Wishner et al., 2020)","plainCitation":"(Wishner et al., 2020)","noteIndex":0},"citationItems":[{"id":9391,"uris":["http://zotero.org/users/158097/items/XPATQHFB"],"uri":["http://zotero.org/users/158097/items/XPATQHFB"],"itemData":{"id":9391,"type":"article-journal","abstract":"Abstract. Increasing deoxygenation (loss of oxygen) of the ocean, including\nexpansion of oxygen minimum zones (OMZs), is a potentially important\nconsequence of global warming. We examined present-day variability of\nvertical distributions of 23 calanoid copepod species in the Eastern\nTropical North Pacific (ETNP) living in locations with different water\ncolumn oxygen profiles and OMZ intensity (lowest oxygen concentration and\nits vertical extent in a profile). Copepods and hydrographic data were\ncollected in vertically stratified day and night MOCNESS (Multiple Opening/Closing Net and Environmental Sensing System) tows (0–1000 m)\nduring four cruises over a decade (2007–2017) that sampled four ETNP\nlocations: Costa Rica Dome, Tehuantepec Bowl, and two oceanic sites further\nnorth (21–22</w:instrText>
      </w:r>
      <w:r w:rsidR="00DF46B2">
        <w:rPr>
          <w:rFonts w:ascii="Cambria Math" w:hAnsi="Cambria Math" w:cs="Cambria Math"/>
        </w:rPr>
        <w:instrText>∘</w:instrText>
      </w:r>
      <w:r w:rsidR="00DF46B2">
        <w:instrText xml:space="preserve"> N) off Mexico. The sites had different\nvertical oxygen profiles: some with a shallow mixed layer, abrupt\nthermocline, and extensive very low oxygen OMZ core; and others with a more\ngradual vertical development of the OMZ (broad mixed layer and upper\noxycline zone) and a less extensive OMZ core where oxygen was not as low.\nCalanoid copepod species (including examples from the genera Eucalanus,\nPleuromamma, and Lucicutia) demonstrated different distributional strategies (implying different\nphysiological characteristics) associated with this variability. We\nidentified sets of species that (1) changed their vertical distributions and depth of maximum abundance associated with the depth and intensity of the\nOMZ and its oxycline inflection points; (2) shifted their depth of diapause;\n(3) adjusted their diel vertical migration, especially the nighttime upper\ndepth; or (4) expanded or contracted their depth range within the mixed\nlayer and upper part of the thermocline in association with the thickness of\nthe aerobic epipelagic zone (habitat compression concept). These\ndistribution depths changed by tens to hundreds of meters depending on the\nspecies, oxygen profile, and phenomenon. For example, at the lower oxycline,\nthe depth of maximum abundance for Lucicutia hulsemannae shifted from </w:instrText>
      </w:r>
      <w:r w:rsidR="00DF46B2">
        <w:rPr>
          <w:rFonts w:ascii="Cambria Math" w:hAnsi="Cambria Math" w:cs="Cambria Math"/>
        </w:rPr>
        <w:instrText>∼</w:instrText>
      </w:r>
      <w:r w:rsidR="00DF46B2">
        <w:instrText>600 to\n</w:instrText>
      </w:r>
      <w:r w:rsidR="00DF46B2">
        <w:rPr>
          <w:rFonts w:ascii="Cambria Math" w:hAnsi="Cambria Math" w:cs="Cambria Math"/>
        </w:rPr>
        <w:instrText>∼</w:instrText>
      </w:r>
      <w:r w:rsidR="00DF46B2">
        <w:instrText>800 m, and the depth of diapause for Eucalanus inermis shifted from\n</w:instrText>
      </w:r>
      <w:r w:rsidR="00DF46B2">
        <w:rPr>
          <w:rFonts w:ascii="Cambria Math" w:hAnsi="Cambria Math" w:cs="Cambria Math"/>
        </w:rPr>
        <w:instrText>∼</w:instrText>
      </w:r>
      <w:r w:rsidR="00DF46B2">
        <w:instrText xml:space="preserve">500 to </w:instrText>
      </w:r>
      <w:r w:rsidR="00DF46B2">
        <w:rPr>
          <w:rFonts w:ascii="Cambria Math" w:hAnsi="Cambria Math" w:cs="Cambria Math"/>
        </w:rPr>
        <w:instrText>∼</w:instrText>
      </w:r>
      <w:r w:rsidR="00DF46B2">
        <w:instrText>775 m, in an expanded OMZ compared\nto a thinner OMZ, but remained at similar low oxygen levels in both\nsituations. These species or life stages are examples of “hypoxiphilic”\ntaxa. For the migrating copepod Pleuromamma abdominalis, its nighttime depth was shallow\n(</w:instrText>
      </w:r>
      <w:r w:rsidR="00DF46B2">
        <w:rPr>
          <w:rFonts w:ascii="Cambria Math" w:hAnsi="Cambria Math" w:cs="Cambria Math"/>
        </w:rPr>
        <w:instrText>∼</w:instrText>
      </w:r>
      <w:r w:rsidR="00DF46B2">
        <w:instrText>20 m) when the aerobic mixed layer was thin and the low-oxygen OMZ broad, but it was much deeper (</w:instrText>
      </w:r>
      <w:r w:rsidR="00DF46B2">
        <w:rPr>
          <w:rFonts w:ascii="Cambria Math" w:hAnsi="Cambria Math" w:cs="Cambria Math"/>
        </w:rPr>
        <w:instrText>∼</w:instrText>
      </w:r>
      <w:r w:rsidR="00DF46B2">
        <w:instrText xml:space="preserve">100 m) when the mixed\nlayer and higher oxygen extended deeper; daytime depth in both situations\nwas </w:instrText>
      </w:r>
      <w:r w:rsidR="00DF46B2">
        <w:rPr>
          <w:rFonts w:ascii="Cambria Math" w:hAnsi="Cambria Math" w:cs="Cambria Math"/>
        </w:rPr>
        <w:instrText>∼</w:instrText>
      </w:r>
      <w:r w:rsidR="00DF46B2">
        <w:instrText xml:space="preserve">300 m. Because temperature decreased with depth, these\ndistributional depth shifts had metabolic implications. The upper ocean to mesopelagic depth range encompasses a complex interwoven\necosystem characterized by intricate relationships among its inhabitants and\ntheir environment. It is a critically important zone for oceanic\nbiogeochemical and export processes and hosts key food web components for\ncommercial fisheries. Among the zooplankton, there will likely be winners\nand losers with increasing ocean deoxygenation as species cope with\nenvironmental change. Changes in individual copepod species abundances,\nvertical distributions, and life history strategies may create potential\nperturbations to these intricate food webs and processes. Present-day\nvariability provides a window into future scenarios and potential effects of\ndeoxygenation.","container-title":"Biogeosciences","DOI":"10.5194/bg-17-2315-2020","ISSN":"1726-4189","issue":"8","journalAbbreviation":"Biogeosciences","language":"en","page":"2315-2339","source":"DOI.org (Crossref)","title":"Ocean deoxygenation and copepods: coping with oxygen minimum zone variability","title-short":"Ocean deoxygenation and copepods","volume":"17","author":[{"family":"Wishner","given":"Karen F."},{"family":"Seibel","given":"Brad"},{"family":"Outram","given":"Dawn"}],"issued":{"date-parts":[["2020",4,24]]}}}],"schema":"https://github.com/citation-style-language/schema/raw/master/csl-citation.json"} </w:instrText>
      </w:r>
      <w:r w:rsidR="00EC3855">
        <w:fldChar w:fldCharType="separate"/>
      </w:r>
      <w:r w:rsidR="00DF46B2" w:rsidRPr="00DF46B2">
        <w:t>(Wishner et al., 2020)</w:t>
      </w:r>
      <w:r w:rsidR="00EC3855">
        <w:fldChar w:fldCharType="end"/>
      </w:r>
      <w:r>
        <w:t xml:space="preserve">. Taken together, the concurrent </w:t>
      </w:r>
      <w:r w:rsidR="005E0393">
        <w:t xml:space="preserve">intermittent increases in flux with </w:t>
      </w:r>
      <w:r>
        <w:t>diel migration</w:t>
      </w:r>
      <w:r w:rsidR="005E0393">
        <w:t xml:space="preserve"> in the top </w:t>
      </w:r>
      <w:r w:rsidR="004A4981">
        <w:t>500 </w:t>
      </w:r>
      <w:r w:rsidR="005E0393">
        <w:t>m</w:t>
      </w:r>
      <w:r>
        <w:t xml:space="preserve"> suggests that zooplankton are transporting organic matter. </w:t>
      </w:r>
      <w:r w:rsidR="0016545B">
        <w:t xml:space="preserve">The </w:t>
      </w:r>
      <w:r w:rsidR="0016545B" w:rsidRPr="00711AD1">
        <w:t>observation that</w:t>
      </w:r>
      <w:r w:rsidR="000A13CB" w:rsidRPr="00711AD1">
        <w:t xml:space="preserve"> </w:t>
      </w:r>
      <w:r w:rsidR="0016545B" w:rsidRPr="007739DD">
        <w:t>t</w:t>
      </w:r>
      <w:r w:rsidRPr="007739DD">
        <w:t>he rate</w:t>
      </w:r>
      <w:r>
        <w:t xml:space="preserve"> of change in flux</w:t>
      </w:r>
      <w:r w:rsidR="0016545B">
        <w:t xml:space="preserve"> changes</w:t>
      </w:r>
      <w:r>
        <w:t xml:space="preserve"> with depth suggests some </w:t>
      </w:r>
      <w:r w:rsidR="0073043C">
        <w:t>day-to-day</w:t>
      </w:r>
      <w:r>
        <w:t xml:space="preserve"> variability in this transport. That</w:t>
      </w:r>
      <w:r w:rsidR="00F94AB5">
        <w:t xml:space="preserve"> this rate</w:t>
      </w:r>
      <w:r>
        <w:t xml:space="preserve"> does not vary statistically significantly between day and night suggests that any diel release of particles is relatively small compared to the particles already present in situ. Indeed</w:t>
      </w:r>
      <w:r w:rsidR="008422C4">
        <w:t>,</w:t>
      </w:r>
      <w:r>
        <w:t xml:space="preserve"> it suggests that particle sinking is slow enough that any particles that are transported to depth during the day are retained at night. Furthermore, nocturnal migrators are likely playing a role in carbon transport which may smooth out any diel signal. Another possibility</w:t>
      </w:r>
      <w:r w:rsidR="004A4981">
        <w:t>,</w:t>
      </w:r>
      <w:r>
        <w:t xml:space="preserve"> given that the</w:t>
      </w:r>
      <w:r w:rsidR="005E0393">
        <w:t xml:space="preserve"> </w:t>
      </w:r>
      <w:r>
        <w:t xml:space="preserve">magnitude of the </w:t>
      </w:r>
      <w:r w:rsidR="008422C4">
        <w:t>day-to-day</w:t>
      </w:r>
      <w:r>
        <w:t xml:space="preserve"> variability in apparent particle flux is small</w:t>
      </w:r>
      <w:r w:rsidR="004A4981">
        <w:t>,</w:t>
      </w:r>
      <w:r>
        <w:t xml:space="preserve"> is that </w:t>
      </w:r>
      <w:r>
        <w:lastRenderedPageBreak/>
        <w:t>the zooplankton themselves, which likely make up about 5% of what the UVP counts as particles, may be driving this apparent pattern and that particle flux itself does not vary.</w:t>
      </w:r>
      <w:r w:rsidR="00C92D2E">
        <w:t xml:space="preserve"> </w:t>
      </w:r>
      <w:r w:rsidR="008072AE">
        <w:t>More likely, especially given the observation that this</w:t>
      </w:r>
      <w:r w:rsidR="002B345B">
        <w:t xml:space="preserve"> flux</w:t>
      </w:r>
      <w:r w:rsidR="008072AE">
        <w:t xml:space="preserve"> variability </w:t>
      </w:r>
      <w:r w:rsidR="00394613">
        <w:t>did not</w:t>
      </w:r>
      <w:r w:rsidR="008072AE">
        <w:t xml:space="preserve"> track well with the within day</w:t>
      </w:r>
      <w:r w:rsidR="003D07DB">
        <w:t xml:space="preserve"> backscattering</w:t>
      </w:r>
      <w:r w:rsidR="008072AE">
        <w:t xml:space="preserve"> </w:t>
      </w:r>
      <w:r w:rsidR="003D07DB">
        <w:t>patterns</w:t>
      </w:r>
      <w:r w:rsidR="008072AE">
        <w:t xml:space="preserve"> seen by the EK60 and the small number of particles that are zooplankton, is that </w:t>
      </w:r>
      <w:r w:rsidR="0073043C">
        <w:t>this</w:t>
      </w:r>
      <w:r w:rsidR="008072AE">
        <w:t xml:space="preserve"> factor accounts for some</w:t>
      </w:r>
      <w:r w:rsidR="0073043C">
        <w:t>, but not all,</w:t>
      </w:r>
      <w:r w:rsidR="008072AE">
        <w:t xml:space="preserve"> of the observed variability in flux. An additional source of temporal variability in flux is variation in particle export from the photic zone.</w:t>
      </w:r>
      <w:r w:rsidR="003B77A9">
        <w:t xml:space="preserve"> </w:t>
      </w:r>
      <w:bookmarkStart w:id="54" w:name="_Hlk85728820"/>
      <w:r w:rsidR="003B77A9">
        <w:t>Zooplankton, if they are more common in large particle size bins, or even if they have a flatter size distribution spectrum than non-living particles</w:t>
      </w:r>
      <w:r w:rsidR="009D0383">
        <w:t>,</w:t>
      </w:r>
      <w:r w:rsidR="003B77A9">
        <w:t xml:space="preserve"> may flatten the particle size spectrum, where they are present. However, this </w:t>
      </w:r>
      <w:r w:rsidR="009D0383">
        <w:t>effect</w:t>
      </w:r>
      <w:r w:rsidR="003B77A9">
        <w:t xml:space="preserve">, if present at our site, appears to be overpowered by </w:t>
      </w:r>
      <w:bookmarkStart w:id="55" w:name="_Hlk86462568"/>
      <w:r w:rsidR="003E4A58">
        <w:t>the disaggregation effect</w:t>
      </w:r>
      <w:bookmarkEnd w:id="55"/>
      <w:r w:rsidR="003B77A9">
        <w:t xml:space="preserve">, since the particle size </w:t>
      </w:r>
      <w:r w:rsidR="00760092">
        <w:t>spectra</w:t>
      </w:r>
      <w:r w:rsidR="003B77A9">
        <w:t xml:space="preserve"> appear to be steeper where zooplankton are present.</w:t>
      </w:r>
      <w:bookmarkEnd w:id="54"/>
    </w:p>
    <w:p w14:paraId="0000007B" w14:textId="16B9E50B" w:rsidR="00104E87" w:rsidRDefault="00EC3855" w:rsidP="00EF63F8">
      <w:r>
        <w:t>Zooplankton are</w:t>
      </w:r>
      <w:r w:rsidR="0016545B">
        <w:t xml:space="preserve"> also</w:t>
      </w:r>
      <w:r>
        <w:t xml:space="preserve"> known to congregate at the lower boundaries of ODZs </w:t>
      </w:r>
      <w:r>
        <w:fldChar w:fldCharType="begin"/>
      </w:r>
      <w:r w:rsidR="00DF46B2">
        <w:instrText xml:space="preserve"> ADDIN ZOTERO_ITEM CSL_CITATION {"citationID":"BiW82fXC","properties":{"formattedCitation":"(Wishner et al., 2018, 2020)","plainCitation":"(Wishner et al., 2018, 2020)","noteIndex":0},"citationItems":[{"id":9390,"uris":["http://zotero.org/users/158097/items/W4XP2JHC"],"uri":["http://zotero.org/users/158097/items/W4XP2JHC"],"itemData":{"id":9390,"type":"article-journal","abstract":"Oxygen minimum zones (OMZs), large midwater regions of very low oxygen, are expected to expand as a result of climate change. While oxygen is known to be important in structuring midwater ecosystems, a precise and mechanistic understanding of the effects of oxygen on zooplankton is lacking. Zooplankton are important components of midwater food webs and biogeochemical cycles. Here, we show that, in the eastern tropical North Pacific OMZ, previously undescribed submesoscale oxygen variability has a direct effect on the distribution of many major zooplankton groups. Despite extraordinary hypoxia tolerance, many zooplankton live near their physiological limits and respond to slight (≤1%) changes in oxygen. Ocean oxygen loss (deoxygenation) may, thus, elicit major unanticipated changes to midwater ecosystem structure and function.","container-title":"Science Advances","DOI":"10.1126/sciadv.aau5180","ISSN":"2375-2548","issue":"12","journalAbbreviation":"Sci. Adv.","language":"en","page":"eaau5180","source":"DOI.org (Crossref)","title":"Ocean deoxygenation and zooplankton: Very small oxygen differences matter","title-short":"Ocean deoxygenation and zooplankton","volume":"4","author":[{"family":"Wishner","given":"K. F."},{"family":"Seibel","given":"B. A."},{"family":"Roman","given":"C."},{"family":"Deutsch","given":"C."},{"family":"Outram","given":"D."},{"family":"Shaw","given":"C. T."},{"family":"Birk","given":"M. A."},{"family":"Mislan","given":"K. A. S."},{"family":"Adams","given":"T. J."},{"family":"Moore","given":"D."},{"family":"Riley","given":"S."}],"issued":{"date-parts":[["2018",12]]}}},{"id":9391,"uris":["http://zotero.org/users/158097/items/XPATQHFB"],"uri":["http://zotero.org/users/158097/items/XPATQHFB"],"itemData":{"id":9391,"type":"article-journal","abstract":"Abstract. Increasing deoxygenation (loss of oxygen) of the ocean, including\nexpansion of oxygen minimum zones (OMZs), is a potentially important\nconsequence of global warming. We examined present-day variability of\nvertical distributions of 23 calanoid copepod species in the Eastern\nTropical North Pacific (ETNP) living in locations with different water\ncolumn oxygen profiles and OMZ intensity (lowest oxygen concentration and\nits vertical extent in a profile). Copepods and hydrographic data were\ncollected in vertically stratified day and night MOCNESS (Multiple Opening/Closing Net and Environmental Sensing System) tows (0–1000 m)\nduring four cruises over a decade (2007–2017) that sampled four ETNP\nlocations: Costa Rica Dome, Tehuantepec Bowl, and two oceanic sites further\nnorth (21–22</w:instrText>
      </w:r>
      <w:r w:rsidR="00DF46B2">
        <w:rPr>
          <w:rFonts w:ascii="Cambria Math" w:hAnsi="Cambria Math" w:cs="Cambria Math"/>
        </w:rPr>
        <w:instrText>∘</w:instrText>
      </w:r>
      <w:r w:rsidR="00DF46B2">
        <w:instrText xml:space="preserve"> N) off Mexico. The sites had different\nvertical oxygen profiles: some with a shallow mixed layer, abrupt\nthermocline, and extensive very low oxygen OMZ core; and others with a more\ngradual vertical development of the OMZ (broad mixed layer and upper\noxycline zone) and a less extensive OMZ core where oxygen was not as low.\nCalanoid copepod species (including examples from the genera Eucalanus,\nPleuromamma, and Lucicutia) demonstrated different distributional strategies (implying different\nphysiological characteristics) associated with this variability. We\nidentified sets of species that (1) changed their vertical distributions and depth of maximum abundance associated with the depth and intensity of the\nOMZ and its oxycline inflection points; (2) shifted their depth of diapause;\n(3) adjusted their diel vertical migration, especially the nighttime upper\ndepth; or (4) expanded or contracted their depth range within the mixed\nlayer and upper part of the thermocline in association with the thickness of\nthe aerobic epipelagic zone (habitat compression concept). These\ndistribution depths changed by tens to hundreds of meters depending on the\nspecies, oxygen profile, and phenomenon. For example, at the lower oxycline,\nthe depth of maximum abundance for Lucicutia hulsemannae shifted from </w:instrText>
      </w:r>
      <w:r w:rsidR="00DF46B2">
        <w:rPr>
          <w:rFonts w:ascii="Cambria Math" w:hAnsi="Cambria Math" w:cs="Cambria Math"/>
        </w:rPr>
        <w:instrText>∼</w:instrText>
      </w:r>
      <w:r w:rsidR="00DF46B2">
        <w:instrText>600 to\n</w:instrText>
      </w:r>
      <w:r w:rsidR="00DF46B2">
        <w:rPr>
          <w:rFonts w:ascii="Cambria Math" w:hAnsi="Cambria Math" w:cs="Cambria Math"/>
        </w:rPr>
        <w:instrText>∼</w:instrText>
      </w:r>
      <w:r w:rsidR="00DF46B2">
        <w:instrText>800 m, and the depth of diapause for Eucalanus inermis shifted from\n</w:instrText>
      </w:r>
      <w:r w:rsidR="00DF46B2">
        <w:rPr>
          <w:rFonts w:ascii="Cambria Math" w:hAnsi="Cambria Math" w:cs="Cambria Math"/>
        </w:rPr>
        <w:instrText>∼</w:instrText>
      </w:r>
      <w:r w:rsidR="00DF46B2">
        <w:instrText xml:space="preserve">500 to </w:instrText>
      </w:r>
      <w:r w:rsidR="00DF46B2">
        <w:rPr>
          <w:rFonts w:ascii="Cambria Math" w:hAnsi="Cambria Math" w:cs="Cambria Math"/>
        </w:rPr>
        <w:instrText>∼</w:instrText>
      </w:r>
      <w:r w:rsidR="00DF46B2">
        <w:instrText>775 m, in an expanded OMZ compared\nto a thinner OMZ, but remained at similar low oxygen levels in both\nsituations. These species or life stages are examples of “hypoxiphilic”\ntaxa. For the migrating copepod Pleuromamma abdominalis, its nighttime depth was shallow\n(</w:instrText>
      </w:r>
      <w:r w:rsidR="00DF46B2">
        <w:rPr>
          <w:rFonts w:ascii="Cambria Math" w:hAnsi="Cambria Math" w:cs="Cambria Math"/>
        </w:rPr>
        <w:instrText>∼</w:instrText>
      </w:r>
      <w:r w:rsidR="00DF46B2">
        <w:instrText>20 m) when the aerobic mixed layer was thin and the low-oxygen OMZ broad, but it was much deeper (</w:instrText>
      </w:r>
      <w:r w:rsidR="00DF46B2">
        <w:rPr>
          <w:rFonts w:ascii="Cambria Math" w:hAnsi="Cambria Math" w:cs="Cambria Math"/>
        </w:rPr>
        <w:instrText>∼</w:instrText>
      </w:r>
      <w:r w:rsidR="00DF46B2">
        <w:instrText xml:space="preserve">100 m) when the mixed\nlayer and higher oxygen extended deeper; daytime depth in both situations\nwas </w:instrText>
      </w:r>
      <w:r w:rsidR="00DF46B2">
        <w:rPr>
          <w:rFonts w:ascii="Cambria Math" w:hAnsi="Cambria Math" w:cs="Cambria Math"/>
        </w:rPr>
        <w:instrText>∼</w:instrText>
      </w:r>
      <w:r w:rsidR="00DF46B2">
        <w:instrText xml:space="preserve">300 m. Because temperature decreased with depth, these\ndistributional depth shifts had metabolic implications. The upper ocean to mesopelagic depth range encompasses a complex interwoven\necosystem characterized by intricate relationships among its inhabitants and\ntheir environment. It is a critically important zone for oceanic\nbiogeochemical and export processes and hosts key food web components for\ncommercial fisheries. Among the zooplankton, there will likely be winners\nand losers with increasing ocean deoxygenation as species cope with\nenvironmental change. Changes in individual copepod species abundances,\nvertical distributions, and life history strategies may create potential\nperturbations to these intricate food webs and processes. Present-day\nvariability provides a window into future scenarios and potential effects of\ndeoxygenation.","container-title":"Biogeosciences","DOI":"10.5194/bg-17-2315-2020","ISSN":"1726-4189","issue":"8","journalAbbreviation":"Biogeosciences","language":"en","page":"2315-2339","source":"DOI.org (Crossref)","title":"Ocean deoxygenation and copepods: coping with oxygen minimum zone variability","title-short":"Ocean deoxygenation and copepods","volume":"17","author":[{"family":"Wishner","given":"Karen F."},{"family":"Seibel","given":"Brad"},{"family":"Outram","given":"Dawn"}],"issued":{"date-parts":[["2020",4,24]]}}}],"schema":"https://github.com/citation-style-language/schema/raw/master/csl-citation.json"} </w:instrText>
      </w:r>
      <w:r>
        <w:fldChar w:fldCharType="separate"/>
      </w:r>
      <w:r w:rsidR="00DF46B2" w:rsidRPr="00DF46B2">
        <w:t>(Wishner et al., 2018, 2020)</w:t>
      </w:r>
      <w:r>
        <w:fldChar w:fldCharType="end"/>
      </w:r>
      <w:r>
        <w:t xml:space="preserve"> and high urea concentrations in the lower oxycline of the ETNP </w:t>
      </w:r>
      <w:r w:rsidR="00BD7CFC">
        <w:t xml:space="preserve">have </w:t>
      </w:r>
      <w:r>
        <w:t xml:space="preserve">been suggested to be due to these zooplankton </w:t>
      </w:r>
      <w:r>
        <w:fldChar w:fldCharType="begin"/>
      </w:r>
      <w:r w:rsidR="00DF46B2">
        <w:instrText xml:space="preserve"> ADDIN ZOTERO_ITEM CSL_CITATION {"citationID":"RHVTSz3U","properties":{"formattedCitation":"(Widner et al., 2018)","plainCitation":"(Widner et al., 2018)","noteIndex":0},"citationItems":[{"id":5902,"uris":["http://zotero.org/users/158097/items/4K4XMMG8"],"uri":["http://zotero.org/users/158097/items/4K4XMMG8"],"itemData":{"id":5902,"type":"article-journal","abstract":"In marine oxygen deficient zones (ODZs), which contribute up to half of marine N loss, microbes use nitrogen (N) for assimilatory and dissimilatory processes. Here, we examine N utilization above and within the ODZ of the Eastern Tropical North Pacific Ocean, focusing on distribution, uptake and genes for the utilization of two simple organic N compounds, urea and cyanate. Ammonium, urea and cyanate concentrations generally peaked in the oxycline while uptake rates were highest in the surface. Within the ODZ, concentrations were lower, but urea N and C and cyanate C were taken up. All identified autotrophs had an N assimilation pathway that did not require external ammonium: ODZ Prochlorococcus possessed genes to assimilate nitrate, nitrite and urea; nitrite oxidizers (Nitrospina) possessed genes to assimilate nitrite, urea and cyanate; anammox bacteria (Scalindua) possessed genes to utilize cyanate; and ammonia-oxidizing Thaumarchaeota possessed genes to utilize urea. Urease genes were present in 20% of microbes, including SAR11, suggesting the urea utilization capacity was widespread. In the ODZ core, cyanate genes were largely (</w:instrText>
      </w:r>
      <w:r w:rsidR="00DF46B2">
        <w:rPr>
          <w:rFonts w:ascii="Cambria Math" w:hAnsi="Cambria Math" w:cs="Cambria Math"/>
        </w:rPr>
        <w:instrText>∼</w:instrText>
      </w:r>
      <w:r w:rsidR="00DF46B2">
        <w:instrText xml:space="preserve">95%) associated with Scalindua, suggesting that, within this ODZ, cyanate N is primarily used for N loss via anammox (cyanammox), and that anammox does not require ammonium for N loss.","container-title":"FEMS Microbiology Ecology","DOI":"10.1093/femsec/fiy138","ISSN":"1574-6941","issue":"10","language":"en","source":"Crossref","title":"Utilization of urea and cyanate in waters overlying and within the eastern tropical north Pacific oxygen deficient zone","URL":"https://academic.oup.com/femsec/article/doi/10.1093/femsec/fiy138/5055141","volume":"94","author":[{"family":"Widner","given":"Brittany"},{"family":"Fuchsman","given":"Clara A"},{"family":"Chang","given":"Bonnie X"},{"family":"Rocap","given":"Gabrielle"},{"family":"Mulholland","given":"Margaret R"}],"accessed":{"date-parts":[["2018",12,4]]},"issued":{"date-parts":[["2018",10,1]]}}}],"schema":"https://github.com/citation-style-language/schema/raw/master/csl-citation.json"} </w:instrText>
      </w:r>
      <w:r>
        <w:fldChar w:fldCharType="separate"/>
      </w:r>
      <w:r w:rsidR="00DF46B2" w:rsidRPr="00DF46B2">
        <w:t>(Widner et al., 2018)</w:t>
      </w:r>
      <w:r>
        <w:fldChar w:fldCharType="end"/>
      </w:r>
      <w:r>
        <w:t xml:space="preserve">. Beam attenuation indicates a third peak in the oxycline below the ODZ. We do not see this congregation in the EK60 data. However, it is possible that small organisms do congregate here, but are not detected by the EK60’s 12000 and </w:t>
      </w:r>
      <w:r w:rsidR="004A4981">
        <w:t>20000 </w:t>
      </w:r>
      <w:r>
        <w:t xml:space="preserve">kHZ signals, which do not penetrate to </w:t>
      </w:r>
      <w:r w:rsidR="004A4981">
        <w:t>1000 </w:t>
      </w:r>
      <w:r w:rsidR="006065A2">
        <w:t>m</w:t>
      </w:r>
      <w:r>
        <w:t xml:space="preserve"> in our data. The EK60 data do however suggest that larger, krill to fish sized organisms are not abundant in the lower oxycline.</w:t>
      </w:r>
      <w:bookmarkStart w:id="56" w:name="bookmark=id.147n2zr" w:colFirst="0" w:colLast="0"/>
      <w:bookmarkEnd w:id="56"/>
    </w:p>
    <w:p w14:paraId="0000007C" w14:textId="77777777" w:rsidR="00104E87" w:rsidRDefault="004D045E" w:rsidP="00EF63F8">
      <w:pPr>
        <w:pStyle w:val="Heading2"/>
      </w:pPr>
      <w:r>
        <w:t>Zooplankton likely disaggregate particles in the ODZ core</w:t>
      </w:r>
    </w:p>
    <w:p w14:paraId="0000007D" w14:textId="0C69B1E0" w:rsidR="00104E87" w:rsidRDefault="004D045E" w:rsidP="00EF63F8">
      <w:r>
        <w:t xml:space="preserve">The observation that there is greater flux by </w:t>
      </w:r>
      <w:r w:rsidR="00090509">
        <w:t xml:space="preserve">microaggregate </w:t>
      </w:r>
      <w:r>
        <w:t xml:space="preserve">particles (&lt; </w:t>
      </w:r>
      <w:r w:rsidR="003D491D">
        <w:t>500 </w:t>
      </w:r>
      <w:r w:rsidR="00EC3855">
        <w:t>μm</w:t>
      </w:r>
      <w:r>
        <w:t xml:space="preserve">) than would be predicted by remineralization and sinking alone (Figure 7), between the photic zone and </w:t>
      </w:r>
      <w:r w:rsidR="003D491D">
        <w:t>500 </w:t>
      </w:r>
      <w:r>
        <w:t xml:space="preserve">m suggests that some process is disaggregating large particles into smaller ones. That this apparent disaggregation corresponds with the region where migratory organisms are found suggests that some of these organisms, likely small animals such as copepods and euphausiids </w:t>
      </w:r>
      <w:r w:rsidR="00EC3855">
        <w:fldChar w:fldCharType="begin"/>
      </w:r>
      <w:r w:rsidR="00DF46B2">
        <w:instrText xml:space="preserve"> ADDIN ZOTERO_ITEM CSL_CITATION {"citationID":"TgtFmMEr","properties":{"formattedCitation":"(Herrera et al., 2019; Maas et al., 2014)","plainCitation":"(Herrera et al., 2019; Maas et al., 2014)","noteIndex":0},"citationItems":[{"id":8969,"uris":["http://zotero.org/users/158097/items/R8SPHHHI"],"uri":["http://zotero.org/users/158097/items/R8SPHHHI"],"itemData":{"id":8969,"type":"article-journal","abstract":"Knowledge of metabolic rates of euphausiid diel vertical migrants in the ocean is of paramount importance to understand the role of these organisms in the downward transport of carbon due to their feeding in the epipelagic zone and subsequent respiration, egestion, excretion and mortality in the mesopelagic zone. Enzymatic activities are used as proxies for the estimation of metabolism in deep waters because of the logistical problems related to measure these rates at depth. However, metabolic activities of euphausiids in the so-called oxygen minimum zones (OMZs) are still not well understood. The OMZs are expanding as the effect of the global warming. Knowledge about the metabolic response of organisms transiting these zones will help to understand the fate of zooplanktonic communities and vertical active flux. The electron transport system (ETS) and aminoacyl-tRNA synthetases (AARS) activities were used as proxies for potential respiration and growth in planktonic organisms. Here, we measured these enzymatic activities in Euphausia distinguenda in the well-oxygenated epipelagic layer and in the OMZ of the northern boundary of the Eastern Tropical Pacific off Mexico. E. distinguenda was found in the mixed layer at night (~3.5 mL O2 L−1) and near the core of the OMZ (0.2 mL O2 L−1) during daytime between 200 and 350 m depth. We found higher ETS and AARS specific activities in the warm mixed layer at night and significantly lower in the colder OMZ during daytime because of temperature differences. However, when the effect of temperature was subtracted in both enzyme activities, higher values in the mesopelagic layer were observed. This result is tentatively explained by the increase in substrates as the effect of feeding at night in the upper layers and their oxygen consumption at depth during day in order to compensate for the colder temperature and low dissolved oxygen concentration. This physiological mechanism allows E. distinguenda diel vertical migrants to partly face the physical constraints of vertical migration imposed to avoid predators.","container-title":"Journal of Plankton Research","DOI":"10.1093/plankt/fbz004","ISSN":"0142-7873","issue":"2","journalAbbreviation":"Journal of Plankton Research","page":"165-176","source":"Silverchair","title":"Vertical variability of Euphausia distinguenda metabolic rates during diel migration into the oxygen minimum zone of the Eastern Tropical Pacific off Mexico","volume":"41","author":[{"family":"Herrera","given":"Inma"},{"family":"Yebra","given":"Lidia"},{"family":"Antezana","given":"Tarsicio"},{"family":"Giraldo","given":"Alan"},{"family":"Färber-Lorda","given":"Jaime"},{"family":"Hernández-León","given":"Santiago"}],"issued":{"date-parts":[["2019",3,1]]}}},{"id":8939,"uris":["http://zotero.org/users/158097/items/KF4UZINQ"],"uri":["http://zotero.org/users/158097/items/KF4UZINQ"],"itemData":{"id":8939,"type":"article-journal","abstract":"The 0- to 1000-m vertical distribution patterns of micronekton and macrozooplankton were determined in the Costa Rica Dome region (9° N; 90° W) of the Eastern Tropical North Pacific in October–November 2007 and December 2008–January 2009. The area has a pronounced oxygen minimum zone (OMZ) that impacts the distribution of both migrating and mesopelagic species. Sampling was conducted at a relatively fine scale (mesopelagic depth intervals as small as 25 m) within ecologically relevant strata to assess how this hydrographic environment influenced the structure of these groups. Zooplankton were collected in vertically stratified Multiple Opening/Closing Net and Environmental Sensing System tows during the day and the night, and abundances were analyzed in association with variations in oxygen concentration, temperature and depth. Each vertical stratum of the water column was a unique ecological zone with a specific community makeup. The upper and midwater column (0–550 m) was strongly influenced by diel vertical migration patterns, particularly the daytime descent of euphausiids and myctophid fish into the core of the OMZ. Distinctly different communities occurred below the OMZ core. The lower oxycline (LO) (</w:instrText>
      </w:r>
      <w:r w:rsidR="00DF46B2">
        <w:rPr>
          <w:rFonts w:ascii="Cambria Math" w:hAnsi="Cambria Math" w:cs="Cambria Math"/>
        </w:rPr>
        <w:instrText>∼</w:instrText>
      </w:r>
      <w:r w:rsidR="00DF46B2">
        <w:instrText xml:space="preserve">500–700 m depth range) was dominated by Cyclothone spp. fish as well as a diverse population of other taxa, often aggregated into a discrete layer (25 m thick), particularly in 2008. In the suboxycline (&amp;gt;700 m depth range), the community shifted to typical bathypelagic taxa. These finer scale vertical patterns provided new insight into the ecological structure of OMZs, revealing the unique layering at the LO and differential impacts on diel vertical migrators.","container-title":"Journal of Plankton Research","DOI":"10.1093/plankt/fbu077","ISSN":"0142-7873","issue":"6","journalAbbreviation":"Journal of Plankton Research","page":"1557-1575","source":"Silverchair","title":"Fine-scale vertical distribution of macroplankton and micronekton in the Eastern Tropical North Pacific in association with an oxygen minimum zone","volume":"36","author":[{"family":"Maas","given":"Amy E."},{"family":"Frazar","given":"Sarah L."},{"family":"Outram","given":"Dawn M."},{"family":"Seibel","given":"Brad A."},{"family":"Wishner","given":"Karen F."}],"issued":{"date-parts":[["2014",11,1]]}}}],"schema":"https://github.com/citation-style-language/schema/raw/master/csl-citation.json"} </w:instrText>
      </w:r>
      <w:r w:rsidR="00EC3855">
        <w:fldChar w:fldCharType="separate"/>
      </w:r>
      <w:r w:rsidR="00DF46B2" w:rsidRPr="00DF46B2">
        <w:t>(Herrera et al., 2019; Maas et al., 2014)</w:t>
      </w:r>
      <w:r w:rsidR="00EC3855">
        <w:fldChar w:fldCharType="end"/>
      </w:r>
      <w:r>
        <w:t xml:space="preserve">, may break down particles </w:t>
      </w:r>
      <w:r w:rsidR="00EC3855">
        <w:fldChar w:fldCharType="begin"/>
      </w:r>
      <w:r w:rsidR="00DF46B2">
        <w:instrText xml:space="preserve"> ADDIN ZOTERO_ITEM CSL_CITATION {"citationID":"smU9k4pV","properties":{"formattedCitation":"(Dilling &amp; Alldredge, 2000; Goldthwait et al., 2005)","plainCitation":"(Dilling &amp; Alldredge, 2000; Goldthwait et al., 2005)","noteIndex":0},"citationItems":[{"id":8987,"uris":["http://zotero.org/users/158097/items/5JK6YV55"],"uri":["http://zotero.org/users/158097/items/5JK6YV55"],"itemData":{"id":8987,"type":"article-journal","abstract":"Comparisons of the abundances and size distributions of marine snow (aggregated particles &gt;0.5mm in diameter) in the upper 100m of the water column at ten stations off Southern California in the late afternoon with those in the same parcel of water the following morning, after nocturnal vertical migration by zooplankton had occurred, revealed the existence of a previously undescribed process affecting marine particle dynamics. Aggregate abundances increased overnight and changes were positively and significantly correlated only with the abundance of the common euphausiid, Euphausia pacifica, and with no other biological or physical factor. Moreover, mean aggregate size decreased and aggregate size distributions shifted toward smaller size classes when euphausiids were abundant. The only conclusion consistent with these findings was that euphausiids were physically disaggregating marine snow into smaller, more numerous aggregates through shear stresses generated while swimming. Video-recording of both tethered and free-swimming E. pacifica in the laboratory dramatically confirmed that aggregates passing within 8–10mm of the animal's abdomen were fragmented either by entrainment and direct impact with the beating pleopods or by eddies generated during swimming. At the abundances observed in this study, swimming E. pacifica would have sufficiently disturbed 3–33% of the water column each night to disrupt the aggregates contained therein. This is the first evidence for the fragmentation of large particles by the swimming activities of zooplankton and suggests that macrozooplankton and micronekton play a significant role in the particle dynamics of the water column regardless of whether they consume particles or not. Disaggregation of marine snow by swimming and migrating animals may alter the sizes of particles available to grazers and microbial colonizers and reduce the flux of particulate carbon by generating smaller particles, which potentially sink more slowly and reside longer in the water column. This newly discovered process reduces carbon flux while simultaneously conserving carbon and provides a previously unconsidered link between animal behavior and the biogeochemistry of the sea. It may help explain the exponential reduction in particle flux with depth observed in parts of the ocean and help balance oceanic carbon models.","container-title":"Deep Sea Research Part I: Oceanographic Research Papers","DOI":"10.1016/S0967-0637(99)00105-3","ISSN":"0967-0637","issue":"7","journalAbbreviation":"Deep Sea Research Part I: Oceanographic Research Papers","language":"en","page":"1227-1245","source":"ScienceDirect","title":"Fragmentation of marine snow by swimming macrozooplankton: A new process impacting carbon cycling in the sea","title-short":"Fragmentation of marine snow by swimming macrozooplankton","volume":"47","author":[{"family":"Dilling","given":"Lisa"},{"family":"Alldredge","given":"Alice L"}],"issued":{"date-parts":[["2000",7,1]]}}},{"id":8996,"uris":["http://zotero.org/users/158097/items/HSH3FCCZ"],"uri":["http://zotero.org/users/158097/items/HSH3FCCZ"],"itemData":{"id":8996,"type":"article-journal","abstract":"ABSTRACT: The vast majority of carbon lost from ocean surface waters sinks as large, relatively rare, marine snow and fecal pellets. Fragmentation of these particles into more slowly sinking daughter particles has been proposed previously to partly explain the rapid loss of sinking carbon below the mixed layer. In this study we investigated 2 other less obvious potential consequences of aggregate disruption, namely the release of dissolved interstitial compounds upon fragmentation and accelerated degradation due to increased particle surface area. We found that upon fragmentation natural marine aggregates, ranging in size from 3 to 6 mm diameter, released dissolved organic carbon (DOC) (mean 0.12 μmol aggregate–1) and nitrate (mean of 0.013 μmol aggregate–1) into surrounding seawater, making these nutrients available to free-living biota. Filtration of whole aggregates failed to result in an equivalent release, suggesting that marine snow may not be as leaky as expected based on high aggregate porosity. Decomposition of aggregate particulate organic carbon (POC) to DOC was similar for whole and fragmented aggregates ranging from 0.6 to 0.9 μmol POC aggregate–1 d–1, resulting in calculated aggregate POC turnover times of 2 to 11 d. Remineralization of DOC was also similar for both aggregate treatments and suggested a tight coupling between solubilization and uptake by attached bacteria. Our results indicate that the longer residence times predicted for smaller aggregates in the mixed layer, rather than changes in decomposition rate, may be the most influential impact of aggregate fragmentation on reduction of particle flux to depth.","container-title":"Marine Ecology Progress Series","ISSN":"0171-8630","note":"tex.ids: goldthwaitEffectsPhysicalFragmentation2005a\npublisher: Inter-Research Science Center","page":"59-65","source":"JSTOR","title":"Effects of physical fragmentation on remineralization of marine snow","volume":"305","author":[{"family":"Goldthwait","given":"S. A."},{"family":"Carlson","given":"C. A."},{"family":"Henderson","given":"G. K."},{"family":"Alldredge","given":"A. L."}],"issued":{"date-parts":[["2005"]]}}}],"schema":"https://github.com/citation-style-language/schema/raw/master/csl-citation.json"} </w:instrText>
      </w:r>
      <w:r w:rsidR="00EC3855">
        <w:fldChar w:fldCharType="separate"/>
      </w:r>
      <w:r w:rsidR="00DF46B2" w:rsidRPr="00DF46B2">
        <w:t>(Dilling &amp; Alldredge, 2000; Goldthwait et al., 2005)</w:t>
      </w:r>
      <w:r w:rsidR="00EC3855">
        <w:fldChar w:fldCharType="end"/>
      </w:r>
      <w:r>
        <w:t>. While</w:t>
      </w:r>
      <w:r w:rsidR="0016545B">
        <w:t>, in principle,</w:t>
      </w:r>
      <w:r>
        <w:t xml:space="preserve"> other processes such as horizontal advection of water containing </w:t>
      </w:r>
      <w:r w:rsidR="009A3FE5">
        <w:t xml:space="preserve">&lt;500 </w:t>
      </w:r>
      <w:r w:rsidR="00760092">
        <w:t>μ</w:t>
      </w:r>
      <w:r w:rsidR="009A3FE5">
        <w:t>m</w:t>
      </w:r>
      <w:r w:rsidR="003D491D">
        <w:t> </w:t>
      </w:r>
      <w:r>
        <w:t xml:space="preserve">particles </w:t>
      </w:r>
      <w:r w:rsidR="00EC3855">
        <w:fldChar w:fldCharType="begin"/>
      </w:r>
      <w:r w:rsidR="00DF46B2">
        <w:instrText xml:space="preserve"> ADDIN ZOTERO_ITEM CSL_CITATION {"citationID":"HC7XlLan","properties":{"formattedCitation":"(Inthorn, 2005)","plainCitation":"(Inthorn, 2005)","noteIndex":0},"citationItems":[{"id":8963,"uris":["http://zotero.org/users/158097/items/YNCJ5G69"],"uri":["http://zotero.org/users/158097/items/YNCJ5G69"],"itemData":{"id":8963,"type":"article-journal","abstract":"This thesis aims to identify and estimate the significance of lateral transport of particulate organic matter in the deep water-column of the Benguela upwelling system (BUS) offshore southwestern Africa. Although the BUS is regarded as the most productive of the four major eastern boundary systems of the ocean, and therefore of high importance for the global marine carbon cycle, little information is available on processes and fluxes involved in particulate matter transport in this area. Above the continental slope, water layers strongly enriched in particle content are identified in intermediate water depths and in the lowermost water column. These layers are termed intermediate and bottom nepheloid layers (INLs and BNLs, respectively). In such layers, the major part of the advective particle transport is supposed to take place. A pronounced BNL covers the entire study area with maximum intensity above the outer shelf and at the shelf break. The detachment of this BNL at the shelf break feeds a major INL in 250 to 400 m water depth at 25.5Ã °S, positioned at the lower boundary of the oxygen minimum zone. Together, these strong subsurface nepheloid layers are indicators of intensive lateral particle transport from the outer shelf towards a depocenter of organic matter (OM) on the upper continental slope. The results on distribution, transport and quality of organic matter presented in this thesis confirm the major significance of lateral transport of pre-aged, but well-preserved organic particles in the highly-productive Benguela upwelling area. Many indications suggest that the results from this study are also applicable to other continental margin settings. For example, high 14C-ages of SPM and the deposition of OC-rich sediments with high hydrocarbon potential on the upper continental slope is also known from other high-productive areas of the modern ocean. Thus, the results may improve our understanding of the genesis of black shales and petroleum source rocks in the geological record, to which these depocenters may represent a modern analogue. Additionally, it is shown that advective processes have the potential to displace areas of enhanced OC burial effectively from maximum production cells along the coast towards the slope and possibly the deep-sea. These results limit the validity of often used, merely vertically oriented particle flux models. The findings from the BUS identify lateral transport as an important, yet hardly recognized, secondary mechanism, effectively transferring carbon from the atmosphere to long-term sequestration in the sediments. Therewith, the results contribute to the improvement of global models to predict the impact of environmental changes on the oceanic system.","journalAbbreviation":"Lateraler Partikeltransport in Nepheloidlagen - ein Schlüsselfaktor für die Verteilung und Qualität von organischem Material im Benguela Hochproduktivitätsgebiet","language":"en","note":"Accepted: 2020-03-09T15:29:07Z\npublisher: Universität Bremen","source":"media.suub.uni-bremen.de","title":"Lateral particle transport in nepheloid layers - a key factor for organic matter distribution and quality in the Benguela high-productivity area.","URL":"https://media.suub.uni-bremen.de/handle/elib/2212","author":[{"family":"Inthorn","given":"Maik"}],"accessed":{"date-parts":[["2021",1,12]]},"issued":{"date-parts":[["2005",10,14]]}}}],"schema":"https://github.com/citation-style-language/schema/raw/master/csl-citation.json"} </w:instrText>
      </w:r>
      <w:r w:rsidR="00EC3855">
        <w:fldChar w:fldCharType="separate"/>
      </w:r>
      <w:r w:rsidR="00DF46B2" w:rsidRPr="00DF46B2">
        <w:t>(Inthorn, 2005)</w:t>
      </w:r>
      <w:r w:rsidR="00EC3855">
        <w:fldChar w:fldCharType="end"/>
      </w:r>
      <w:r>
        <w:t xml:space="preserve"> could be responsible for this increase in </w:t>
      </w:r>
      <w:r w:rsidR="009A3FE5">
        <w:t>&lt;500</w:t>
      </w:r>
      <w:r w:rsidR="003D491D">
        <w:t> </w:t>
      </w:r>
      <w:r w:rsidR="00760092">
        <w:t>μ</w:t>
      </w:r>
      <w:r w:rsidR="009A3FE5">
        <w:t xml:space="preserve">m </w:t>
      </w:r>
      <w:r>
        <w:t xml:space="preserve">particles, there </w:t>
      </w:r>
      <w:r w:rsidRPr="00BD7CFC">
        <w:t>is no reason</w:t>
      </w:r>
      <w:r>
        <w:t xml:space="preserve"> to expect horizontal differences at this site, which is at the core of the ODZ and far from shore.</w:t>
      </w:r>
    </w:p>
    <w:p w14:paraId="0000007E" w14:textId="54B62E89" w:rsidR="00104E87" w:rsidRDefault="004D045E" w:rsidP="00EF63F8">
      <w:r>
        <w:t xml:space="preserve">Other deviations from model assumptions could </w:t>
      </w:r>
      <w:r w:rsidR="0016545B">
        <w:t xml:space="preserve">alternatively </w:t>
      </w:r>
      <w:r>
        <w:t xml:space="preserve">explain the increase in </w:t>
      </w:r>
      <w:r w:rsidR="006A759B">
        <w:t>&lt;500</w:t>
      </w:r>
      <w:r w:rsidR="003D491D">
        <w:t> </w:t>
      </w:r>
      <w:r w:rsidR="006A759B">
        <w:t xml:space="preserve">μm </w:t>
      </w:r>
      <w:r>
        <w:t>particles relative to model predictions. In particular</w:t>
      </w:r>
      <w:r w:rsidRPr="00711AD1">
        <w:t xml:space="preserve">, </w:t>
      </w:r>
      <w:r w:rsidR="005750C0" w:rsidRPr="00410552">
        <w:t>smaller</w:t>
      </w:r>
      <w:r w:rsidR="001270A1" w:rsidRPr="00711AD1">
        <w:t xml:space="preserve"> </w:t>
      </w:r>
      <w:r w:rsidRPr="00711AD1">
        <w:t>particles</w:t>
      </w:r>
      <w:r w:rsidRPr="007739DD">
        <w:t xml:space="preserve"> might break down more slowly than </w:t>
      </w:r>
      <w:r w:rsidR="005750C0" w:rsidRPr="00410552">
        <w:t>larger</w:t>
      </w:r>
      <w:r w:rsidR="001270A1" w:rsidRPr="00711AD1">
        <w:t xml:space="preserve"> </w:t>
      </w:r>
      <w:r w:rsidRPr="00711AD1">
        <w:t>ones</w:t>
      </w:r>
      <w:r w:rsidRPr="007739DD">
        <w:t>, or sink more quickly for their size th</w:t>
      </w:r>
      <w:r>
        <w:t xml:space="preserve">an expected, as has been seen elsewhere </w:t>
      </w:r>
      <w:r w:rsidR="00EC3855">
        <w:fldChar w:fldCharType="begin"/>
      </w:r>
      <w:r w:rsidR="00DF46B2">
        <w:instrText xml:space="preserve"> ADDIN ZOTERO_ITEM CSL_CITATION {"citationID":"y9MTiiHo","properties":{"formattedCitation":"(McDonnell &amp; Buesseler, 2010)","plainCitation":"(McDonnell &amp; Buesseler, 2010)","noteIndex":0},"citationItems":[{"id":1062,"uris":["http://zotero.org/users/158097/items/S22USTIJ"],"uri":["http://zotero.org/users/158097/items/S22USTIJ"],"itemData":{"id":1062,"type":"article-journal","container-title":"Limnology and Oceanography","DOI":"10.4319/lo.2010.55.5.2085","ISSN":"00243590","issue":"5","page":"2085-2096","source":"CrossRef","title":"Variability in the average sinking velocity of marine particles","volume":"55","author":[{"family":"McDonnell","given":"Andrew M. P."},{"family":"Buesseler","given":"Ken O."}],"issued":{"date-parts":[["2010"]]}}}],"schema":"https://github.com/citation-style-language/schema/raw/master/csl-citation.json"} </w:instrText>
      </w:r>
      <w:r w:rsidR="00EC3855">
        <w:fldChar w:fldCharType="separate"/>
      </w:r>
      <w:r w:rsidR="00DF46B2" w:rsidRPr="00DF46B2">
        <w:t>(McDonnell &amp; Buesseler, 2010)</w:t>
      </w:r>
      <w:r w:rsidR="00EC3855">
        <w:fldChar w:fldCharType="end"/>
      </w:r>
      <w:r>
        <w:t>. Our model assumes a spherical particle drag profile, such that the particle sinking speed fractal dimension</w:t>
      </w:r>
      <w:r w:rsidR="006065A2">
        <w:t xml:space="preserve"> (γ)</w:t>
      </w:r>
      <w:r>
        <w:t xml:space="preserve"> is one less than the particle size fractal dimension</w:t>
      </w:r>
      <w:r w:rsidR="006065A2">
        <w:t xml:space="preserve"> (α)</w:t>
      </w:r>
      <w:r>
        <w:t xml:space="preserve"> </w:t>
      </w:r>
      <w:r w:rsidR="00EC3855">
        <w:fldChar w:fldCharType="begin"/>
      </w:r>
      <w:r w:rsidR="00DF46B2">
        <w:instrText xml:space="preserve"> ADDIN ZOTERO_ITEM CSL_CITATION {"citationID":"mNIjXDnP","properties":{"formattedCitation":"(Cram et al., 2018; Guidi et al., 2008)","plainCitation":"(Cram et al., 2018; Guidi et al., 2008)","noteIndex":0},"citationItems":[{"id":7302,"uris":["http://zotero.org/users/158097/items/ED3B4FEN"],"uri":["http://zotero.org/users/158097/items/ED3B4FEN"],"itemData":{"id":7302,"type":"article-journal","abstract":"The “transfer efﬁciency” of organic particles from the surface to depth is a critical determinant of ocean carbon sequestration. Recently, direct observations and geochemical analyses have revealed a systematic geographical pattern of transfer efﬁciency, which is highest in high latitude regions and lowest in the subtropical gyres. We evaluate the possible causes of this pattern using a mechanistic model of sinking particle dynamics. The model represents the size distribution of particles, the effects of mineral ballast, seawater temperature (which inﬂuences both particle settling velocity and microbial metabolic rates), and O2. Parameters are optimized within reasonable ranges to best match the observational constraints. Our model shows that no single factor can explain the observed pattern of transfer efﬁciency, but the biological effect of temperature on remineralization rate and particle size effects together can reproduce most of the regional variability with both factors contributing to low transfer efﬁciency in the subtropical gyres and high transfer efﬁciency in high latitudes. Particle density from mineral ballast has a similar directional effect to temperature and size but plays a substantially smaller role in our optimum solution, due to the opposing patterns of silicate and calcium carbonate ballasting. Oxygen effects modestly improved model ﬁt by depressing remineralization rates and thus increasing transfer efﬁciency in the Eastern Tropical Paciﬁc. Our model implies that climate-driven changes to upper ocean temperature and associated changes in surface plankton size distribution would reduce the carbon sequestration efﬁciency in a warmer ocean.","container-title":"Global Biogeochemical Cycles","DOI":"10.1029/2017GB005710","ISSN":"08866236","issue":"5","language":"en","page":"858-876","source":"Crossref","title":"The Role of Particle Size, Ballast, Temperature, and Oxygen in the Sinking Flux to the Deep Sea","volume":"32","author":[{"family":"Cram","given":"Jacob A."},{"family":"Weber","given":"Thomas"},{"family":"Leung","given":"Shirley W."},{"family":"McDonnell","given":"Andrew M. P."},{"family":"Liang","given":"Jun-Hong"},{"family":"Deutsch","given":"Curtis"}],"issued":{"date-parts":[["2018",5]]}}},{"id":7315,"uris":["http://zotero.org/users/158097/items/Q8RBFZKG"],"uri":["http://zotero.org/users/158097/items/Q8RBFZKG"],"itemData":{"id":7315,"type":"article-journal","abstract":"Large aggregates commonly named “marine snow” are difficult to collect and study because of their fragile nature, but they make up the largest fraction of vertical carbon flux in the ocean. Developments in imaging sensors and computer systems have facilitated the development of in situ image acquisition systems that can be used to produce profiles of aggregate size distribution and abundance. However, it is difficult to collect information on the different properties of particles, such as their composition, from in situ images. In this paper, we relate sediment trap data to particle size (d) distributions to estimate the vertical fluxes (F) of mass, particulate organic carbon (POC), particulate inorganic carbon (PIC) and particulate organic nitrogen (PON) using simple power relationships ( F = A d b ). Mean aggregate fractal dimension of 2.3 and a size-dependent settling speed are determined from the flux estimations. We have used these relationships to map the distribution of mass flux along 180°W in the equatorial Pacific. Similar mass fluxes below the euphotic zone have been reported along 150°W for the same period with conventional sediment traps, supporting the accuracy of these relationships. The high spatial resolution of sedimentation processes studied in situ with the Underwater Video Profiler allowed us to undertake a detailed study of the role of physical processes in vertical fluxes.","container-title":"Deep Sea Research Part I: Oceanographic Research Papers","DOI":"10.1016/j.dsr.2008.05.014","ISSN":"0967-0637","issue":"10","journalAbbreviation":"Deep Sea Research Part I: Oceanographic Research Papers","page":"1364-1374","source":"ScienceDirect","title":"Relationship between particle size distribution and flux in the mesopelagic zone","volume":"55","author":[{"family":"Guidi","given":"Lionel"},{"family":"Jackson","given":"George A."},{"family":"Stemmann","given":"Lars"},{"family":"Miquel","given":"Juan Carlos"},{"family":"Picheral","given":"Marc"},{"family":"Gorsky","given":"Gabriel"}],"issued":{"date-parts":[["2008",10]]}}}],"schema":"https://github.com/citation-style-language/schema/raw/master/csl-citation.json"} </w:instrText>
      </w:r>
      <w:r w:rsidR="00EC3855">
        <w:fldChar w:fldCharType="separate"/>
      </w:r>
      <w:r w:rsidR="00DF46B2" w:rsidRPr="00DF46B2">
        <w:t xml:space="preserve">(Cram et al., 2018; Guidi et </w:t>
      </w:r>
      <w:r w:rsidR="00DF46B2" w:rsidRPr="00DF46B2">
        <w:lastRenderedPageBreak/>
        <w:t>al., 2008)</w:t>
      </w:r>
      <w:r w:rsidR="00EC3855">
        <w:fldChar w:fldCharType="end"/>
      </w:r>
      <w:r>
        <w:t>, and that these two values sum to the particle flux fractal dimension. If any of these assumptions do not hold, the magnitude of the values may differ.</w:t>
      </w:r>
    </w:p>
    <w:p w14:paraId="0000007F" w14:textId="1DB5E983" w:rsidR="00104E87" w:rsidRDefault="004D045E" w:rsidP="00EF63F8">
      <w:r>
        <w:t xml:space="preserve">In contrast to the upper ODZ core, there is an apparent flattening of the particle size distribution below </w:t>
      </w:r>
      <w:r w:rsidR="003D491D">
        <w:t>500 </w:t>
      </w:r>
      <w:r>
        <w:t xml:space="preserve">m, beyond the expected effects generated by particle remineralization. This could suggest aggregation processes </w:t>
      </w:r>
      <w:r w:rsidR="004A766D">
        <w:fldChar w:fldCharType="begin"/>
      </w:r>
      <w:r w:rsidR="00DF46B2">
        <w:instrText xml:space="preserve"> ADDIN ZOTERO_ITEM CSL_CITATION {"citationID":"HPSdSq38","properties":{"formattedCitation":"(Burd &amp; Jackson, 2009)","plainCitation":"(Burd &amp; Jackson, 2009)","noteIndex":0},"citationItems":[{"id":5996,"uris":["http://zotero.org/users/158097/items/GVDQ6BME"],"uri":["http://zotero.org/users/158097/items/GVDQ6BME"],"itemData":{"id":5996,"type":"article-journal","abstract":"A basic problem in marine biogeochemistry is understanding material and elemental distributions and fluxes in the oceans, and a key part of this problem is understanding the processes that affect particulate material in the ocean. Aggregation of particulate material is a primary process because it alters the transport properties of particulate material and provides a mechanism for transferring material from the dissolved into the particulate pools. Aggregation theory not only provides a framework for understanding these processes, but it also provides a means for making predictions and has been successfully used to predict maximum particle concentrations in the oceans and the fate of diatom blooms (including those from iron fertilization), the size spectra of particles in the oceans, and the size distributions of trace metals. Here we review the basic theory involved, summarize recent developments, and explore unresolved issues.","container-title":"Annual Review of Marine Science","DOI":"10.1146/annurev.marine.010908.163904","ISSN":"1941-1405","issue":"1","journalAbbreviation":"Annu. Rev. Mar. Sci.","page":"65-90","source":"annualreviews.org (Atypon)","title":"Particle Aggregation","volume":"1","author":[{"family":"Burd","given":"Adrian B."},{"family":"Jackson","given":"George A."}],"issued":{"date-parts":[["2009",1,1]]}}}],"schema":"https://github.com/citation-style-language/schema/raw/master/csl-citation.json"} </w:instrText>
      </w:r>
      <w:r w:rsidR="004A766D">
        <w:fldChar w:fldCharType="separate"/>
      </w:r>
      <w:r w:rsidR="00DF46B2" w:rsidRPr="00DF46B2">
        <w:t>(Burd &amp; Jackson, 2009)</w:t>
      </w:r>
      <w:r w:rsidR="004A766D">
        <w:fldChar w:fldCharType="end"/>
      </w:r>
      <w:r>
        <w:t xml:space="preserve">. Indeed, aggregation could be occurring throughout the ODZ core, but only exceed disaggregation in the lower ODZ region. Alternatively, in this region, processes resembling Weber and Bianchi’s </w:t>
      </w:r>
      <w:r w:rsidR="004A766D">
        <w:fldChar w:fldCharType="begin"/>
      </w:r>
      <w:r w:rsidR="00DF46B2">
        <w:instrText xml:space="preserve"> ADDIN ZOTERO_ITEM CSL_CITATION {"citationID":"WIrvtBtH","properties":{"formattedCitation":"(2020)","plainCitation":"(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uppress-author":true}],"schema":"https://github.com/citation-style-language/schema/raw/master/csl-citation.json"} </w:instrText>
      </w:r>
      <w:r w:rsidR="004A766D">
        <w:fldChar w:fldCharType="separate"/>
      </w:r>
      <w:r w:rsidR="00DF46B2" w:rsidRPr="00DF46B2">
        <w:t>(2020)</w:t>
      </w:r>
      <w:r w:rsidR="004A766D">
        <w:fldChar w:fldCharType="end"/>
      </w:r>
      <w:r>
        <w:t xml:space="preserve"> Model 3, corresponding to </w:t>
      </w:r>
      <w:r w:rsidR="00374C9F">
        <w:rPr>
          <w:b/>
          <w:bCs/>
        </w:rPr>
        <w:t>H3</w:t>
      </w:r>
      <w:r>
        <w:t xml:space="preserve">, in which large particles remineralize </w:t>
      </w:r>
      <w:r w:rsidR="003D491D">
        <w:t xml:space="preserve">more slowly </w:t>
      </w:r>
      <w:r>
        <w:t xml:space="preserve">than larger ones could also </w:t>
      </w:r>
      <w:r w:rsidR="003D491D">
        <w:t>occur</w:t>
      </w:r>
      <w:r>
        <w:t xml:space="preserve">. Like aggregation, </w:t>
      </w:r>
      <w:r w:rsidR="003D491D">
        <w:t xml:space="preserve">such processes </w:t>
      </w:r>
      <w:r>
        <w:t xml:space="preserve">could be occurring through the </w:t>
      </w:r>
      <w:r w:rsidR="009C79F1">
        <w:t xml:space="preserve">ODZ </w:t>
      </w:r>
      <w:r>
        <w:t xml:space="preserve">but </w:t>
      </w:r>
      <w:r w:rsidR="003D491D">
        <w:t xml:space="preserve">are </w:t>
      </w:r>
      <w:r>
        <w:t xml:space="preserve">overwhelmed by the effects of disaggregation above </w:t>
      </w:r>
      <w:r w:rsidR="003D491D">
        <w:t>500 </w:t>
      </w:r>
      <w:r>
        <w:t>m.</w:t>
      </w:r>
    </w:p>
    <w:p w14:paraId="00000080" w14:textId="77777777" w:rsidR="00104E87" w:rsidRDefault="004D045E" w:rsidP="00EF63F8">
      <w:pPr>
        <w:pStyle w:val="Heading2"/>
      </w:pPr>
      <w:bookmarkStart w:id="57" w:name="bookmark=id.3o7alnk" w:colFirst="0" w:colLast="0"/>
      <w:bookmarkEnd w:id="57"/>
      <w:r>
        <w:t>Water mass changes may affect particle flux and size changes</w:t>
      </w:r>
    </w:p>
    <w:p w14:paraId="60F17794" w14:textId="4D65BCEF" w:rsidR="001F2172" w:rsidRDefault="004D045E" w:rsidP="00EF63F8">
      <w:r>
        <w:t xml:space="preserve">The observation that particle flux begins to attenuate below </w:t>
      </w:r>
      <w:r w:rsidR="003D491D">
        <w:t>500 </w:t>
      </w:r>
      <w:r>
        <w:t xml:space="preserve">m more quickly than it does between the base of the photic zone and </w:t>
      </w:r>
      <w:r w:rsidR="003D491D">
        <w:t>500 </w:t>
      </w:r>
      <w:r>
        <w:t xml:space="preserve">m </w:t>
      </w:r>
      <w:r w:rsidR="00074D11" w:rsidRPr="00074D11">
        <w:t xml:space="preserve">could be explained in part by a shift in water mass at this depth where AAIW begins to mix with NEPIW (Figure S2). The AAIW is suggested to have micromolar oxygen concentrations, as compared to the NEPIW, such that a small contribution of AAIW can raise the oxygen concentration </w:t>
      </w:r>
      <w:r w:rsidR="00074D11">
        <w:fldChar w:fldCharType="begin"/>
      </w:r>
      <w:r w:rsidR="00074D11">
        <w:instrText xml:space="preserve"> ADDIN ZOTERO_ITEM CSL_CITATION {"citationID":"p8ZZ1i1Q","properties":{"formattedCitation":"(Evans et al., 2020)","plainCitation":"(Evans et al., 2020)","noteIndex":0},"citationItems":[{"id":9408,"uris":["http://zotero.org/users/158097/items/V6EYTHZW"],"uri":["http://zotero.org/users/158097/items/V6EYTHZW"],"itemData":{"id":9408,"type":"article-journal","abstract":"Oceanic oxygen deficient zones (ODZs) influence global biogeochemical cycles in a variety of ways, most notably by acting as a sink for fixed nitrogen (Codispoti et al. 2001). Optimum multiparameter analysis of data from two cruises in the Eastern Tropical North Pacific (ETNP) was implemented to develop a water mass analysis for the large ODZ in this region. This analysis reveals that the most pronounced oxygen deficient conditions are within the 13°C water (13CW) mass, which is distributed via subsurface mesoscale features such as eddies branching from the California Undercurrent. Nitrite accumulates within these eddies and slightly below the core of the 13CW. This water mass analysis also reveals that the 13CW and deeper Northern Equatorial Pacific Intermediate Water (NEPIW) act as the two Pacific Equatorial source waters to the California Current System. The Equatorial Subsurface Water and Subtropical Subsurface Water are synonymous with the 13CW and this study refers to this water mass as the 13CW based on its history. Since the 13CW has been found to dominate the most pronounced oxygen deficient conditions within the Eastern Tropical South Pacific ODZ and the Peru-Chile Undercurrent, the 13CW and the NEPIW define boundaries for oxygen minimum conditions across the entire eastern Pacific Ocean.","container-title":"Limnology and Oceanography","DOI":"https://doi.org/10.1002/lno.11412","ISSN":"1939-5590","issue":"8","language":"en","note":"_eprint: https://onlinelibrary.wiley.com/doi/pdf/10.1002/lno.11412","page":"1688-1705","source":"Wiley Online Library","title":"The role of water masses in shaping the distribution of redox active compounds in the Eastern Tropical North Pacific oxygen deficient zone and influencing low oxygen concentrations in the eastern Pacific Ocean","volume":"65","author":[{"family":"Evans","given":"Natalya"},{"family":"Boles","given":"Elisabeth"},{"family":"Kwiecinski","given":"Jarek V."},{"family":"Mullen","given":"Susan"},{"family":"Wolf","given":"Martin"},{"family":"Devol","given":"Allan H."},{"family":"Moriyasu","given":"Rintaro"},{"family":"Nam","given":"SungHyun"},{"family":"Babbin","given":"Andrew R."},{"family":"Moffett","given":"James W."}],"issued":{"date-parts":[["2020"]]}}}],"schema":"https://github.com/citation-style-language/schema/raw/master/csl-citation.json"} </w:instrText>
      </w:r>
      <w:r w:rsidR="00074D11">
        <w:fldChar w:fldCharType="separate"/>
      </w:r>
      <w:r w:rsidR="00074D11" w:rsidRPr="00074D11">
        <w:t>(Evans et al., 2020)</w:t>
      </w:r>
      <w:r w:rsidR="00074D11">
        <w:fldChar w:fldCharType="end"/>
      </w:r>
      <w:r w:rsidR="00074D11">
        <w:t>.</w:t>
      </w:r>
      <w:sdt>
        <w:sdtPr>
          <w:tag w:val="goog_rdk_36"/>
          <w:id w:val="2084868292"/>
        </w:sdtPr>
        <w:sdtEndPr/>
        <w:sdtContent/>
      </w:sdt>
      <w:sdt>
        <w:sdtPr>
          <w:tag w:val="goog_rdk_36"/>
          <w:id w:val="177468586"/>
        </w:sdtPr>
        <w:sdtEndPr/>
        <w:sdtContent/>
      </w:sdt>
      <w:r w:rsidR="004A766D">
        <w:t xml:space="preserve"> However, measurements taken at this station in 2012 observed zero oxygen though </w:t>
      </w:r>
      <w:r w:rsidR="003D491D">
        <w:t>800 </w:t>
      </w:r>
      <w:r w:rsidR="004A766D">
        <w:t xml:space="preserve">m with the highly sensitive STOX electrode, suggesting that oxygen, if present, is below </w:t>
      </w:r>
      <w:r w:rsidR="00604D96">
        <w:t>4</w:t>
      </w:r>
      <w:r w:rsidR="000A13CB">
        <w:t> </w:t>
      </w:r>
      <w:r w:rsidR="004A766D">
        <w:t xml:space="preserve">nM </w:t>
      </w:r>
      <w:r w:rsidR="001F2172">
        <w:fldChar w:fldCharType="begin"/>
      </w:r>
      <w:r w:rsidR="00DF46B2">
        <w:instrText xml:space="preserve"> ADDIN ZOTERO_ITEM CSL_CITATION {"citationID":"5NrEruDv","properties":{"formattedCitation":"(Tiano et al., 2014)","plainCitation":"(Tiano et al., 2014)","noteIndex":0},"citationItems":[{"id":9394,"uris":["http://zotero.org/users/158097/items/NT2SKHH7"],"uri":["http://zotero.org/users/158097/items/NT2SKHH7"],"itemData":{"id":9394,"type":"article-journal","abstract":"Highly sensitive STOX O2 sensors were used for determination of in situ O2 distribution in the eastern tropical north and south Pacific oxygen minimum zones (ETN/SP OMZs), as well as for laboratory determination of O2 uptake rates of water masses at various depths within these OMZs. Oxygen was generally below the detection limit (few nmolL−1) in the core of both OMZs, suggesting the presence of vast volumes of functionally anoxic waters in the eastern Pacific Ocean. Oxygen was often not detectable in the deep secondary chlorophyll maximum found at some locations, but other secondary maxima contained up to ~0.4µmolL−1. Directly measured respiration rates were high in surface and subsurface oxic layers of the coastal waters, reaching values up to 85nmolL−1 O2h−1. Substantially lower values were found at the depths of the upper oxycline, where values varied from 2 to 33nmolL−1 O2h−1. Where secondary chlorophyll maxima were found the rates were higher than in the oxic water just above. Incubation times longer than 20h, in the all-glass containers, resulted in highly increased respiration rates. Addition of amino acids to the water from the upper oxycline did not lead to a significant initial rise in respiration rate within the first 20h, indicating that the measurement of respiration rates in oligotrophic Ocean water may not be severely affected by low levels of organic contamination during sampling. Our measurements indicate that aerobic metabolism proceeds efficiently at extremely low oxygen concentrations with apparent half-saturation concentrations (Km values) ranging from about 10 to about 200nmolL−1.","container-title":"Deep Sea Research Part I: Oceanographic Research Papers","DOI":"10.1016/j.dsr.2014.10.001","ISSN":"0967-0637","journalAbbreviation":"Deep Sea Research Part I: Oceanographic Research Papers","language":"en","page":"173-183","source":"ScienceDirect","title":"Oxygen distribution and aerobic respiration in the north and south eastern tropical Pacific oxygen minimum zones","volume":"94","author":[{"family":"Tiano","given":"Laura"},{"family":"Garcia-Robledo","given":"Emilio"},{"family":"Dalsgaard","given":"Tage"},{"family":"Devol","given":"Allan H."},{"family":"Ward","given":"Bess B."},{"family":"Ulloa","given":"Osvaldo"},{"family":"Canfield","given":"Donald E."},{"family":"Peter Revsbech","given":"Niels"}],"issued":{"date-parts":[["2014",12,1]]}}}],"schema":"https://github.com/citation-style-language/schema/raw/master/csl-citation.json"} </w:instrText>
      </w:r>
      <w:r w:rsidR="001F2172">
        <w:fldChar w:fldCharType="separate"/>
      </w:r>
      <w:r w:rsidR="00DF46B2" w:rsidRPr="00DF46B2">
        <w:t>(Tiano et al., 2014)</w:t>
      </w:r>
      <w:r w:rsidR="001F2172">
        <w:fldChar w:fldCharType="end"/>
      </w:r>
      <w:r w:rsidR="004A766D">
        <w:t xml:space="preserve">. It is conceivable that the AAIW has </w:t>
      </w:r>
      <w:r w:rsidR="00074D11">
        <w:t>larger</w:t>
      </w:r>
      <w:r w:rsidR="00B22615">
        <w:t xml:space="preserve"> </w:t>
      </w:r>
      <w:r w:rsidR="004A766D">
        <w:t>particle size</w:t>
      </w:r>
      <w:r w:rsidR="00074D11">
        <w:t>s</w:t>
      </w:r>
      <w:r w:rsidR="004A766D">
        <w:t xml:space="preserve"> and </w:t>
      </w:r>
      <w:r w:rsidR="00B22615">
        <w:t>lower</w:t>
      </w:r>
      <w:r w:rsidR="00074D11">
        <w:t xml:space="preserve"> particle</w:t>
      </w:r>
      <w:r w:rsidR="00B22615">
        <w:t xml:space="preserve"> </w:t>
      </w:r>
      <w:r w:rsidR="004A766D">
        <w:t>abundance characteristics due to its having advected from different geographic regions than the overlying water</w:t>
      </w:r>
      <w:r w:rsidR="00B22615">
        <w:t xml:space="preserve">, but it is difficult to see why this would be the case as these water masses stay in the ODZ region for years </w:t>
      </w:r>
      <w:r w:rsidR="00394613">
        <w:fldChar w:fldCharType="begin"/>
      </w:r>
      <w:r w:rsidR="00DF46B2">
        <w:instrText xml:space="preserve"> ADDIN ZOTERO_ITEM CSL_CITATION {"citationID":"Rq9DPiwQ","properties":{"formattedCitation":"(DeVries et al., 2012)","plainCitation":"(DeVries et al., 2012)","noteIndex":0},"citationItems":[{"id":9486,"uris":["http://zotero.org/users/158097/items/A6GQHXQJ"],"uri":["http://zotero.org/users/158097/items/A6GQHXQJ"],"itemData":{"id":9486,"type":"article-journal","container-title":"Nature Geoscience","DOI":"10.1038/ngeo1515","ISSN":"1752-0894, 1752-0908","issue":"8","journalAbbreviation":"Nature Geosci","language":"en","page":"547-550","source":"DOI.org (Crossref)","title":"Global rates of water-column denitrification derived from nitrogen gas measurements","volume":"5","author":[{"family":"DeVries","given":"Tim"},{"family":"Deutsch","given":"Curtis"},{"family":"Primeau","given":"François"},{"family":"Chang","given":"Bonnie"},{"family":"Devol","given":"Allan"}],"issued":{"date-parts":[["2012",8]]}}}],"schema":"https://github.com/citation-style-language/schema/raw/master/csl-citation.json"} </w:instrText>
      </w:r>
      <w:r w:rsidR="00394613">
        <w:fldChar w:fldCharType="separate"/>
      </w:r>
      <w:r w:rsidR="00DF46B2" w:rsidRPr="00DF46B2">
        <w:t>(DeVries et al., 2012)</w:t>
      </w:r>
      <w:r w:rsidR="00394613">
        <w:fldChar w:fldCharType="end"/>
      </w:r>
      <w:r w:rsidR="00B22615">
        <w:t xml:space="preserve"> and particles have a much shorter residence time</w:t>
      </w:r>
      <w:r w:rsidR="004A766D">
        <w:t>.</w:t>
      </w:r>
      <w:r w:rsidR="001F2172">
        <w:t xml:space="preserve"> In any case, the NEPIW to AAIW transition</w:t>
      </w:r>
      <w:r>
        <w:t xml:space="preserve"> coincides with the lower limit of the depth to which vertically migrating zooplankton travel (Figure 2), and so we are not able to deconvolve the effects of water mass changes from that of changes in zooplankton effects</w:t>
      </w:r>
      <w:r w:rsidR="001F2172">
        <w:t xml:space="preserve"> on particle characteristics.</w:t>
      </w:r>
    </w:p>
    <w:p w14:paraId="00000082" w14:textId="76282419" w:rsidR="00104E87" w:rsidRDefault="004D045E" w:rsidP="00EF63F8">
      <w:r>
        <w:t xml:space="preserve">The change in water mass between </w:t>
      </w:r>
      <w:sdt>
        <w:sdtPr>
          <w:tag w:val="goog_rdk_34"/>
          <w:id w:val="751401972"/>
        </w:sdtPr>
        <w:sdtEndPr/>
        <w:sdtContent/>
      </w:sdt>
      <w:r>
        <w:t xml:space="preserve">13CW and NEPIW, around </w:t>
      </w:r>
      <w:r w:rsidR="007D0ABA">
        <w:t>250 </w:t>
      </w:r>
      <w:r>
        <w:t>m, in contrast, does not appear to correspond to any apparent changes in particle flux or size</w:t>
      </w:r>
      <w:r w:rsidR="00B22615">
        <w:t>.</w:t>
      </w:r>
      <w:r w:rsidR="001F2172" w:rsidRPr="001F2172">
        <w:t xml:space="preserve"> </w:t>
      </w:r>
      <w:r w:rsidR="001F2172">
        <w:t xml:space="preserve">Thus, we would argue that any </w:t>
      </w:r>
      <w:r w:rsidR="00F71511">
        <w:t>historical</w:t>
      </w:r>
      <w:r w:rsidR="001F2172">
        <w:t xml:space="preserve"> effects</w:t>
      </w:r>
      <w:r w:rsidR="00F71511">
        <w:t xml:space="preserve"> of these water mass differences</w:t>
      </w:r>
      <w:r w:rsidR="001F2172">
        <w:t xml:space="preserve"> are likely to be </w:t>
      </w:r>
      <w:r w:rsidR="00C66B70">
        <w:t>small</w:t>
      </w:r>
      <w:r w:rsidR="001F2172">
        <w:t>, and that active transport differences above and below 500</w:t>
      </w:r>
      <w:r w:rsidR="007D0ABA">
        <w:t> </w:t>
      </w:r>
      <w:r w:rsidR="001F2172">
        <w:t xml:space="preserve">m likely have a larger effect. </w:t>
      </w:r>
    </w:p>
    <w:p w14:paraId="0E0F6451" w14:textId="41FA6833" w:rsidR="00D17443" w:rsidRPr="00BD7CFC" w:rsidRDefault="00D17443" w:rsidP="00D17443">
      <w:pPr>
        <w:pStyle w:val="Heading2"/>
      </w:pPr>
      <w:bookmarkStart w:id="58" w:name="_Hlk86461895"/>
      <w:r w:rsidRPr="00BD7CFC">
        <w:t>Oxic site differences</w:t>
      </w:r>
    </w:p>
    <w:p w14:paraId="7EB1B53E" w14:textId="7CFDC160" w:rsidR="0088755D" w:rsidRPr="0088755D" w:rsidRDefault="007113DF" w:rsidP="0088755D">
      <w:r w:rsidRPr="00EC1FB7">
        <w:t>The oxic site provides validation that the patterns that we see at the ETNP are unique to the ODZ region, and do not apply to a same latitude ODZ</w:t>
      </w:r>
      <w:r w:rsidRPr="00BD7CFC">
        <w:t xml:space="preserve"> site. </w:t>
      </w:r>
      <w:r w:rsidR="00D17443" w:rsidRPr="00BD7CFC">
        <w:t xml:space="preserve">The particle size distribution slope varied little and there was not an </w:t>
      </w:r>
      <w:r w:rsidR="00E6094A" w:rsidRPr="00BD7CFC">
        <w:t>increase in</w:t>
      </w:r>
      <w:r w:rsidR="00D17443" w:rsidRPr="00BD7CFC">
        <w:t xml:space="preserve"> particle mass in the oxic site, </w:t>
      </w:r>
      <w:r w:rsidR="00E6094A" w:rsidRPr="00BD7CFC">
        <w:t>consistent</w:t>
      </w:r>
      <w:r w:rsidR="00D17443" w:rsidRPr="00BD7CFC">
        <w:t xml:space="preserve"> with Weber and Bianchi’s</w:t>
      </w:r>
      <w:r w:rsidR="00E6094A" w:rsidRPr="00BD7CFC">
        <w:t xml:space="preserve"> </w:t>
      </w:r>
      <w:r w:rsidR="00E6094A" w:rsidRPr="00410552">
        <w:rPr>
          <w:b/>
        </w:rPr>
        <w:fldChar w:fldCharType="begin"/>
      </w:r>
      <w:r w:rsidR="00E6094A" w:rsidRPr="00410552">
        <w:rPr>
          <w:b/>
        </w:rPr>
        <w:instrText xml:space="preserve"> ADDIN ZOTERO_ITEM CSL_CITATION {"citationID":"A2uWDmvI","properties":{"formattedCitation":"(2020)","plainCitation":"(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uppress-author":true}],"schema":"https://github.com/citation-style-language/schema/raw/master/csl-citation.json"} </w:instrText>
      </w:r>
      <w:r w:rsidR="00E6094A" w:rsidRPr="00410552">
        <w:rPr>
          <w:b/>
        </w:rPr>
        <w:fldChar w:fldCharType="separate"/>
      </w:r>
      <w:r w:rsidR="00E6094A" w:rsidRPr="00BD7CFC">
        <w:t>(2020)</w:t>
      </w:r>
      <w:r w:rsidR="00E6094A" w:rsidRPr="00410552">
        <w:rPr>
          <w:b/>
        </w:rPr>
        <w:fldChar w:fldCharType="end"/>
      </w:r>
      <w:r w:rsidR="00D17443" w:rsidRPr="00BD7CFC">
        <w:t xml:space="preserve"> null model</w:t>
      </w:r>
      <w:r w:rsidRPr="00EC1FB7">
        <w:t xml:space="preserve"> (Figure S10)</w:t>
      </w:r>
      <w:r w:rsidR="00D17443" w:rsidRPr="00BD7CFC">
        <w:t xml:space="preserve">, in which oxygen is not limiting and particle sizes are not affected by anoxia. In this </w:t>
      </w:r>
      <w:r w:rsidR="00D17443" w:rsidRPr="00BD7CFC">
        <w:lastRenderedPageBreak/>
        <w:t>case, small particles break down more quickly in the oxic site than our site and so there is no small particle excess in this region.</w:t>
      </w:r>
      <w:r w:rsidRPr="00BD7CFC">
        <w:t xml:space="preserve"> Similarly, the higher flux attenuation in the oxic site (Figure S9A) suggests that the differences in attenuation of all particle sizes by microbes at both sites do indeed drive differences in flux profiles, and by extension transfer efficiency, between oxic and anoxic regions. The lack of </w:t>
      </w:r>
      <w:r w:rsidR="0072460B" w:rsidRPr="00BD7CFC">
        <w:t>increases in flux at the oxic site (Figure S9B) suggest that active transport may play a greater role in the anoxic region than elsewhere. The lack in apparent excess of small particles over model prediction (Figure S9C) could either indicate less activity by zooplankton in this region, or perhaps that remineralization of small particles quickly removes any small particles produced by zooplankton in this region.</w:t>
      </w:r>
      <w:bookmarkStart w:id="59" w:name="bookmark=id.23ckvvd" w:colFirst="0" w:colLast="0"/>
      <w:bookmarkStart w:id="60" w:name="bookmark=id.ihv636" w:colFirst="0" w:colLast="0"/>
      <w:bookmarkEnd w:id="59"/>
      <w:bookmarkEnd w:id="60"/>
    </w:p>
    <w:bookmarkEnd w:id="58"/>
    <w:p w14:paraId="00000087" w14:textId="024A6043" w:rsidR="00104E87" w:rsidRPr="00711AD1" w:rsidRDefault="0088755D" w:rsidP="00EF63F8">
      <w:pPr>
        <w:pStyle w:val="Heading2"/>
      </w:pPr>
      <w:r w:rsidRPr="007739DD">
        <w:t>F</w:t>
      </w:r>
      <w:r w:rsidR="004D045E" w:rsidRPr="007739DD">
        <w:t>uture directions</w:t>
      </w:r>
    </w:p>
    <w:p w14:paraId="00000088" w14:textId="3BFB1F67" w:rsidR="00104E87" w:rsidRDefault="00B6377A" w:rsidP="00EF63F8">
      <w:r>
        <w:t>W</w:t>
      </w:r>
      <w:r w:rsidR="001F2172">
        <w:t xml:space="preserve">e advocate </w:t>
      </w:r>
      <w:r>
        <w:t>exploring the relationships between particle size distribution, flux and acoustic signatures in</w:t>
      </w:r>
      <w:r w:rsidR="001F2172">
        <w:t xml:space="preserve"> </w:t>
      </w:r>
      <w:r w:rsidR="004D045E">
        <w:t xml:space="preserve">other parts of the ETNP </w:t>
      </w:r>
      <w:r w:rsidR="00FF3D43">
        <w:t xml:space="preserve">and </w:t>
      </w:r>
      <w:r w:rsidR="004D045E">
        <w:t>other ODZ regions</w:t>
      </w:r>
      <w:r w:rsidR="001F2172">
        <w:t xml:space="preserve">. Expanded spatial </w:t>
      </w:r>
      <w:r w:rsidR="00A935E8">
        <w:t>analysis</w:t>
      </w:r>
      <w:r w:rsidR="001F2172">
        <w:t xml:space="preserve"> of particle size spectra in ODZs would allow the community to </w:t>
      </w:r>
      <w:r w:rsidR="004D045E">
        <w:t xml:space="preserve">confirm </w:t>
      </w:r>
      <w:r w:rsidR="00A935E8">
        <w:t>whether</w:t>
      </w:r>
      <w:r w:rsidR="004D045E">
        <w:t xml:space="preserve"> Weber and Bianchi’s (2020) model </w:t>
      </w:r>
      <w:r w:rsidR="004D045E">
        <w:rPr>
          <w:b/>
        </w:rPr>
        <w:t>(</w:t>
      </w:r>
      <w:r w:rsidR="00374C9F">
        <w:rPr>
          <w:b/>
        </w:rPr>
        <w:t>H1</w:t>
      </w:r>
      <w:r w:rsidR="004D045E">
        <w:rPr>
          <w:b/>
        </w:rPr>
        <w:t>)</w:t>
      </w:r>
      <w:r w:rsidR="004D045E">
        <w:t>, that particles of all sizes break down more slowly in ODZs, applies elsewhere. Similarly, a clear next step is to apply our disaggregation model to other ocean regions, perhaps using particle size</w:t>
      </w:r>
      <w:r w:rsidR="00A935E8">
        <w:t xml:space="preserve"> </w:t>
      </w:r>
      <w:r w:rsidR="004D045E">
        <w:t xml:space="preserve">data already collected by other groups </w:t>
      </w:r>
      <w:r w:rsidR="00A935E8">
        <w:fldChar w:fldCharType="begin"/>
      </w:r>
      <w:r w:rsidR="00DF46B2">
        <w:instrText xml:space="preserve"> ADDIN ZOTERO_ITEM CSL_CITATION {"citationID":"pSv6QIiD","properties":{"formattedCitation":"(Guidi et al., 2008; Kiko et al., 2017, 2020)","plainCitation":"(Guidi et al., 2008; Kiko et al., 2017, 2020)","noteIndex":0},"citationItems":[{"id":7315,"uris":["http://zotero.org/users/158097/items/Q8RBFZKG"],"uri":["http://zotero.org/users/158097/items/Q8RBFZKG"],"itemData":{"id":7315,"type":"article-journal","abstract":"Large aggregates commonly named “marine snow” are difficult to collect and study because of their fragile nature, but they make up the largest fraction of vertical carbon flux in the ocean. Developments in imaging sensors and computer systems have facilitated the development of in situ image acquisition systems that can be used to produce profiles of aggregate size distribution and abundance. However, it is difficult to collect information on the different properties of particles, such as their composition, from in situ images. In this paper, we relate sediment trap data to particle size (d) distributions to estimate the vertical fluxes (F) of mass, particulate organic carbon (POC), particulate inorganic carbon (PIC) and particulate organic nitrogen (PON) using simple power relationships ( F = A d b ). Mean aggregate fractal dimension of 2.3 and a size-dependent settling speed are determined from the flux estimations. We have used these relationships to map the distribution of mass flux along 180°W in the equatorial Pacific. Similar mass fluxes below the euphotic zone have been reported along 150°W for the same period with conventional sediment traps, supporting the accuracy of these relationships. The high spatial resolution of sedimentation processes studied in situ with the Underwater Video Profiler allowed us to undertake a detailed study of the role of physical processes in vertical fluxes.","container-title":"Deep Sea Research Part I: Oceanographic Research Papers","DOI":"10.1016/j.dsr.2008.05.014","ISSN":"0967-0637","issue":"10","journalAbbreviation":"Deep Sea Research Part I: Oceanographic Research Papers","page":"1364-1374","source":"ScienceDirect","title":"Relationship between particle size distribution and flux in the mesopelagic zone","volume":"55","author":[{"family":"Guidi","given":"Lionel"},{"family":"Jackson","given":"George A."},{"family":"Stemmann","given":"Lars"},{"family":"Miquel","given":"Juan Carlos"},{"family":"Picheral","given":"Marc"},{"family":"Gorsky","given":"Gabriel"}],"issued":{"date-parts":[["2008",10]]}}},{"id":7554,"uris":["http://zotero.org/users/158097/items/HXSPY6C8"],"uri":["http://zotero.org/users/158097/items/HXSPY6C8"],"itemData":{"id":7554,"type":"article-journal","container-title":"Nature Geoscience","DOI":"10.1038/ngeo3042","ISSN":"1752-0894, 1752-0908","issue":"11","language":"en","page":"852-858","source":"Crossref","title":"Biological and physical influences on marine snowfall at the equator","volume":"10","author":[{"family":"Kiko","given":"Rainer"},{"family":"Biastoch","given":"A."},{"family":"Brandt","given":"P."},{"family":"Cravatte","given":"S."},{"family":"Hauss","given":"H."},{"family":"Hummels","given":"R."},{"family":"Kriest","given":"I."},{"family":"Marin","given":"F."},{"family":"McDonnell","given":"A. M. P."},{"family":"Oschlies","given":"A."},{"family":"Picheral","given":"M."},{"family":"Schwarzkopf","given":"F. U."},{"family":"Thurnherr","given":"A. M."},{"family":"Stemmann","given":"L."}],"issued":{"date-parts":[["2017",11]]}}},{"id":8944,"uris":["http://zotero.org/users/158097/items/DWVNRJ7K"],"uri":["http://zotero.org/users/158097/items/DWVNRJ7K"],"itemData":{"id":8944,"type":"article-journal","abstract":"Zooplankton organisms are a central part of pelagic ecosystems. They feed on all kinds of particulate matter and their egested fecal pellets contribute substantially to the passive sinking ﬂux to depth. Some zooplankton species also conduct diel vertical migrations (DVMs) between the surface layer (where they feed at nighttime) and midwater depth (where they hide at daytime from predation). These DVMs cause the active export of organic and inorganic matter from the surface layer as zooplankton organisms excrete, defecate, respire, die, and are preyed upon at depth. In the Eastern Tropical North Atlantic (ETNA), the daytime distribution depth of many migrators (300–600 m) coincides with an expanding and intensifying oxygen minimum zone (OMZ). We here assess the day and night-time biomass distribution of mesozooplankton with an equivalent spherical diameter of 0.39–20 mm in three regions of the ETNA, calculate the DVM-mediated ﬂuxes and compare these to particulate matter ﬂuxes and other biogeochemical processes. Integrated mesozooplankton biomass in the ETNA region is about twice as high at a central OMZ location (cOMZ; 11◦ N, 21◦ W) compared to the Cape Verde Ocean Observatory (CVOO; 17.6◦ N, 24.3◦ W) and an oligotrophic location at 5◦ N, 23◦ W (5N). An Intermediate Particle Maximum (IPM) is particularly strong at cOMZ compared to the other regions. This IPM seems to be related to DVM activity. Zooplankton DVM was found to be responsible for about 31–41% of nitrogen loss from the upper 200m of the water column. Gut ﬂux and mortality make up about 31% of particulate matter supply to the 300–600 m depth layer at cOMZ, whereas it makes up about 32% and 41% at CVOO and 5N, respectively. Resident and migrant zooplankton are responsible for about 7–27% of the total oxygen demand at 300–600 m depth. Changes in zooplankton abundance and migration behavior due to decreasing oxygen levels at midwater depth could therefore alter the elemental cycling of oxygen and carbon in the ETNA OMZ and impact the removal of nitrogen from the surface layer.","container-title":"Frontiers in Marine Science","DOI":"10.3389/fmars.2020.00358","ISSN":"2296-7745","language":"en","note":"tex.ids: kikoZooplanktonMediatedFluxesEastern2020a","source":"Crossref","title":"Zooplankton-Mediated Fluxes in the Eastern Tropical North Atlantic","URL":"https://www.frontiersin.org/article/10.3389/fmars.2020.00358/full","volume":"7","author":[{"family":"Kiko","given":"Rainer"},{"family":"Brandt","given":"Peter"},{"family":"Christiansen","given":"Svenja"},{"family":"Faustmann","given":"Jannik"},{"family":"Kriest","given":"Iris"},{"family":"Rodrigues","given":"Elizandro"},{"family":"Schütte","given":"Florian"},{"family":"Hauss","given":"Helena"}],"accessed":{"date-parts":[["2020",12,12]]},"issued":{"date-parts":[["2020",5,29]]}}}],"schema":"https://github.com/citation-style-language/schema/raw/master/csl-citation.json"} </w:instrText>
      </w:r>
      <w:r w:rsidR="00A935E8">
        <w:fldChar w:fldCharType="separate"/>
      </w:r>
      <w:r w:rsidR="00DF46B2" w:rsidRPr="00DF46B2">
        <w:t>(Guidi et al., 2008; Kiko et al., 2017, 2020)</w:t>
      </w:r>
      <w:r w:rsidR="00A935E8">
        <w:fldChar w:fldCharType="end"/>
      </w:r>
      <w:r w:rsidR="004D045E">
        <w:t>.</w:t>
      </w:r>
    </w:p>
    <w:p w14:paraId="33E8890B" w14:textId="2EFF1B44" w:rsidR="00465E9E" w:rsidRPr="00410552" w:rsidRDefault="00465E9E" w:rsidP="00EF63F8">
      <w:pPr>
        <w:rPr>
          <w:u w:val="single"/>
        </w:rPr>
      </w:pPr>
      <w:bookmarkStart w:id="61" w:name="_Hlk86462030"/>
      <w:r>
        <w:t>While the UVP characterizes dynamics of particles &gt;100</w:t>
      </w:r>
      <w:r w:rsidR="00FE6957">
        <w:t> </w:t>
      </w:r>
      <w:r w:rsidR="00790C98">
        <w:t>μ</w:t>
      </w:r>
      <w:r w:rsidR="00760092">
        <w:t>m</w:t>
      </w:r>
      <w:r w:rsidR="00790C98">
        <w:t xml:space="preserve">, particles smaller than this range contribute dramatically to carbon flux </w:t>
      </w:r>
      <w:r w:rsidR="00E6094A">
        <w:fldChar w:fldCharType="begin"/>
      </w:r>
      <w:r w:rsidR="00E6094A">
        <w:instrText xml:space="preserve"> ADDIN ZOTERO_ITEM CSL_CITATION {"citationID":"h8tgsepT","properties":{"formattedCitation":"(Durkin et al., 2015)","plainCitation":"(Durkin et al., 2015)","noteIndex":0},"citationItems":[{"id":7464,"uris":["http://zotero.org/users/158097/items/J3X56QPR"],"uri":["http://zotero.org/users/158097/items/J3X56QPR"],"itemData":{"id":7464,"type":"article-journal","abstract":"Carbon and nutrients are transported out of the surface ocean and sequestered at depth by sinking particles. Sinking particle sizes span many orders of magnitude and the relative influence of small particles on carbon export compared to large particles has not been resolved. To determine the influence of particle size on carbon export, the flux of both small (11–64μm) and large (&gt;64μm) particles in the upper mesopelagic was examined during 5 cruises of the Bermuda Atlantic Time Series (BATS) in the Sargasso Sea using neutrally buoyant sediment traps mounted with tubes containing polyacrylamide gel layers and tubes containing a poisoned brine layer. Particles were also collected in surface-tethered, free-floating traps at higher carbon flux locations in the tropical and subtropical South Atlantic Ocean. Particle sizes spanning three orders of magnitude were resolved in gel samples, included sinking particles as small as 11μm. At BATS, the number flux of small particles tended to increase with depth, whereas the number flux of large particles tended to decrease with depth. The carbon content of different sized particles could not be modeled by a single set of parameters because the particle composition varied across locations and over time. The modeled carbon flux by small particles at BATS, including all samples and depths, was 39±20% of the modeled total carbon flux, and the percentage increased with depth in 4 out of the 5months sampled. These results indicate that small particles (&lt;64μm) are actively settling in the water column and are an important contributor to carbon flux throughout the mesopelagic. Observations and models that overlook these particles will underestimate the vertical flux of organic matter in the ocean.","collection-title":"Particles in aquatic environments: from invisible exopolymers to sinking aggregates","container-title":"Marine Chemistry","DOI":"10.1016/j.marchem.2015.02.011","ISSN":"0304-4203","journalAbbreviation":"Marine Chemistry","note":"tex.ids= durkinObservationsCarbonExport2015a","page":"72-81","source":"ScienceDirect","title":"Observations of carbon export by small sinking particles in the upper mesopelagic","volume":"175","author":[{"family":"Durkin","given":"Colleen A."},{"family":"Estapa","given":"Margaret L."},{"family":"Buesseler","given":"Ken O."}],"issued":{"date-parts":[["2015",10,20]]}}}],"schema":"https://github.com/citation-style-language/schema/raw/master/csl-citation.json"} </w:instrText>
      </w:r>
      <w:r w:rsidR="00E6094A">
        <w:fldChar w:fldCharType="separate"/>
      </w:r>
      <w:r w:rsidR="00E6094A" w:rsidRPr="00E6094A">
        <w:t>(Durkin et al., 2015)</w:t>
      </w:r>
      <w:r w:rsidR="00E6094A">
        <w:fldChar w:fldCharType="end"/>
      </w:r>
      <w:r w:rsidR="00E6094A">
        <w:t xml:space="preserve">, </w:t>
      </w:r>
      <w:r w:rsidR="00790C98">
        <w:t>and so their size distribution matters as well.</w:t>
      </w:r>
      <w:r w:rsidR="00D71F10">
        <w:t xml:space="preserve"> However, at some point particles become small enough that they likely do not sink, and so exploring remineralization and disaggregation of </w:t>
      </w:r>
      <w:r w:rsidR="009A3FE5">
        <w:t>&lt;500</w:t>
      </w:r>
      <w:r w:rsidR="00FE6957">
        <w:t> μ</w:t>
      </w:r>
      <w:r w:rsidR="009A3FE5">
        <w:t xml:space="preserve">m microaggregate particles </w:t>
      </w:r>
      <w:r w:rsidR="00D71F10">
        <w:t>into non-sinking size classes would provide valuable context to these measurements.</w:t>
      </w:r>
      <w:r w:rsidR="00790C98">
        <w:t xml:space="preserve"> In-situ pumped POC data from the GEOTRACES program have been used to describe the dynamics of smaller particle size classes</w:t>
      </w:r>
      <w:r w:rsidR="00A70C29">
        <w:t xml:space="preserve"> </w:t>
      </w:r>
      <w:r w:rsidR="00A70C29">
        <w:fldChar w:fldCharType="begin"/>
      </w:r>
      <w:r w:rsidR="00A70C29">
        <w:instrText xml:space="preserve"> ADDIN ZOTERO_ITEM CSL_CITATION {"citationID":"dGzyhWKh","properties":{"formattedCitation":"(Lam et al., 2011; Lam &amp; Marchal, 2015)","plainCitation":"(Lam et al., 2011; Lam &amp; Marchal, 2015)","noteIndex":0},"citationItems":[{"id":278,"uris":["http://zotero.org/users/158097/items/26VBKNJ3"],"uri":["http://zotero.org/users/158097/items/26VBKNJ3"],"itemData":{"id":278,"type":"article-journal","container-title":"Global Biogeochemical Cycles","DOI":"10.1029/2010GB003868","ISSN":"08866236","issue":"3","language":"en","page":"n/a-n/a","source":"CrossRef","title":"The dynamic ocean biological pump: Insights from a global compilation of particulate organic carbon, CaCO3 , and opal concentration profiles from the mesopelagic","title-short":"The dynamic ocean biological pump","volume":"25","author":[{"family":"Lam","given":"Phoebe J."},{"family":"Doney","given":"Scott C."},{"family":"Bishop","given":"James K. B."}],"issued":{"date-parts":[["2011",9]]}}},{"id":3718,"uris":["http://zotero.org/users/158097/items/XJ5SX3Z4"],"uri":["http://zotero.org/users/158097/items/XJ5SX3Z4"],"itemData":{"id":3718,"type":"article-journal","container-title":"Annual Review of Marine Science","DOI":"10.1146/annurev-marine-010814-015623","ISSN":"1941-1405, 1941-0611","issue":"1","language":"en","page":"159-184","source":"CrossRef","title":"Insights into Particle Cycling from Thorium and Particle Data","volume":"7","author":[{"family":"Lam","given":"Phoebe J."},{"family":"Marchal","given":"Olivier"}],"issued":{"date-parts":[["2015",1,3]]}}}],"schema":"https://github.com/citation-style-language/schema/raw/master/csl-citation.json"} </w:instrText>
      </w:r>
      <w:r w:rsidR="00A70C29">
        <w:fldChar w:fldCharType="separate"/>
      </w:r>
      <w:r w:rsidR="00A70C29" w:rsidRPr="00A70C29">
        <w:t>(Lam et al., 2011; Lam &amp; Marchal, 2015)</w:t>
      </w:r>
      <w:r w:rsidR="00A70C29">
        <w:fldChar w:fldCharType="end"/>
      </w:r>
      <w:r w:rsidR="00790C98">
        <w:t xml:space="preserve">. </w:t>
      </w:r>
      <w:r w:rsidR="00B6377A" w:rsidRPr="00410552">
        <w:t>O</w:t>
      </w:r>
      <w:r w:rsidR="00790C98" w:rsidRPr="00B6377A">
        <w:t>ther</w:t>
      </w:r>
      <w:r w:rsidR="00790C98">
        <w:t xml:space="preserve"> sensors, such as coulter counters</w:t>
      </w:r>
      <w:r w:rsidR="00871393">
        <w:t xml:space="preserve"> </w:t>
      </w:r>
      <w:r w:rsidR="00871393">
        <w:fldChar w:fldCharType="begin"/>
      </w:r>
      <w:r w:rsidR="00871393">
        <w:instrText xml:space="preserve"> ADDIN ZOTERO_ITEM CSL_CITATION {"citationID":"G1w4JUrS","properties":{"formattedCitation":"(Sheldon et al., 1972)","plainCitation":"(Sheldon et al., 1972)","noteIndex":0},"citationItems":[{"id":9949,"uris":["http://zotero.org/users/158097/items/L8LW42BF"],"uri":["http://zotero.org/users/158097/items/L8LW42BF"],"itemData":{"id":9949,"type":"article-journal","abstract":"Frequency distributions of particle size between sizes of about 1 and 100 µ are given for both surface and deep water of the Atlantic and Pacific Oceans. The form of the size spectra varies predictably both geographically and with depth. A hypothesis is presented to show that, to a first approximation, roughly equal concentrations of material occur at all particle sizes within the range from 1 µ to about 108 µ, i.e. from bacteria to whales.","container-title":"Limnology and Oceanography","DOI":"10.4319/lo.1972.17.3.0327","ISSN":"1939-5590","issue":"3","language":"en","note":"_eprint: https://aslopubs.onlinelibrary.wiley.com/doi/pdf/10.4319/lo.1972.17.3.0327","page":"327-340","source":"Wiley Online Library","title":"The Size Distribution of Particles in the Ocean","volume":"17","author":[{"family":"Sheldon","given":"R. W."},{"family":"Prakash","given":"A."},{"family":"Sutcliffe Jr.","given":"W. H."}],"issued":{"date-parts":[["1972"]]}}}],"schema":"https://github.com/citation-style-language/schema/raw/master/csl-citation.json"} </w:instrText>
      </w:r>
      <w:r w:rsidR="00871393">
        <w:fldChar w:fldCharType="separate"/>
      </w:r>
      <w:r w:rsidR="00871393" w:rsidRPr="00871393">
        <w:t>(Sheldon et al., 1972)</w:t>
      </w:r>
      <w:r w:rsidR="00871393">
        <w:fldChar w:fldCharType="end"/>
      </w:r>
      <w:r w:rsidR="00790C98">
        <w:t xml:space="preserve"> and Laser In-Situ Scattering transmissometers</w:t>
      </w:r>
      <w:r w:rsidR="00871393">
        <w:t xml:space="preserve"> </w:t>
      </w:r>
      <w:r w:rsidR="00871393">
        <w:fldChar w:fldCharType="begin"/>
      </w:r>
      <w:r w:rsidR="00871393">
        <w:instrText xml:space="preserve"> ADDIN ZOTERO_ITEM CSL_CITATION {"citationID":"uGJtwasW","properties":{"formattedCitation":"(Ahn &amp; Grant, 2007)","plainCitation":"(Ahn &amp; Grant, 2007)","noteIndex":0},"citationItems":[{"id":9950,"uris":["http://zotero.org/users/158097/items/32IIDVFY"],"uri":["http://zotero.org/users/158097/items/32IIDVFY"],"itemData":{"id":9950,"type":"article-journal","abstract":"In this paper we define seasonal and along-shore variations in suspended particle size distributions (PSDs) at two marine bathing beaches in southern California, using a low-angle light scattering instrument (LISST). Empirical Orthogonal Function (EOF) analysis of the LISST data set (n = 55 651) identified three particle size modes that collectively account for &gt;90% of the variance in the de-meaned PSD data at six sites along the shoreline at Huntington Beach and Newport Beach:  a dinoflagellate mode, a large particle mode, and a small particle mode. These three modes exhibit distinct seasonal patterns, and along-shore distributions, reflecting both the sources of particles and environmental factors that trigger their occurrence. Comparison of volume-based PSDs generated from the LISST and from image analysis of optical micrographs indicates that the LISST performs well when measuring the size distribution of particles associated with dinoflagellate blooms. However, LISST measurements on stormwater-impacted samples consistently yield a rising tail at small particle sizes that may be an artifact arising from the non-spherical nature of inorganic particles in terrestrial runoff. The results presented here demonstrate that PSDs measured by light scattering instruments such as the LISST represent a new data resource for assessing water quality, and managing human health risk, at marine bathing beaches.","container-title":"Environmental Science &amp; Technology","DOI":"10.1021/es061960+","ISSN":"0013-936X","issue":"3","journalAbbreviation":"Environ. Sci. Technol.","note":"publisher: American Chemical Society","page":"695-702","source":"ACS Publications","title":"Size Distribution, Sources, and Seasonality of Suspended Particles in Southern California Marine Bathing Waters","volume":"41","author":[{"family":"Ahn","given":"Jong Ho"},{"family":"Grant","given":"Stanley B."}],"issued":{"date-parts":[["2007",2,1]]}}}],"schema":"https://github.com/citation-style-language/schema/raw/master/csl-citation.json"} </w:instrText>
      </w:r>
      <w:r w:rsidR="00871393">
        <w:fldChar w:fldCharType="separate"/>
      </w:r>
      <w:r w:rsidR="00871393" w:rsidRPr="00871393">
        <w:t>(Ahn &amp; Grant, 2007)</w:t>
      </w:r>
      <w:r w:rsidR="00871393">
        <w:fldChar w:fldCharType="end"/>
      </w:r>
      <w:r w:rsidR="00790C98">
        <w:t xml:space="preserve"> provide size resolved distribution information about these smaller size classes of particles. </w:t>
      </w:r>
      <w:r w:rsidR="00D71F10">
        <w:t>Comparison</w:t>
      </w:r>
      <w:r w:rsidR="00790C98">
        <w:t xml:space="preserve"> between </w:t>
      </w:r>
      <w:r w:rsidR="00D71F10">
        <w:t>UVP</w:t>
      </w:r>
      <w:r w:rsidR="00790C98">
        <w:t xml:space="preserve"> data and past and ongoing</w:t>
      </w:r>
      <w:r w:rsidR="00871393">
        <w:t xml:space="preserve"> </w:t>
      </w:r>
      <w:r w:rsidR="00871393">
        <w:fldChar w:fldCharType="begin"/>
      </w:r>
      <w:r w:rsidR="00871393">
        <w:instrText xml:space="preserve"> ADDIN ZOTERO_ITEM CSL_CITATION {"citationID":"opGpagXH","properties":{"formattedCitation":"(Siegel et al., 2016)","plainCitation":"(Siegel et al., 2016)","noteIndex":0},"citationItems":[{"id":7229,"uris":["http://zotero.org/users/158097/items/GH5IXA4R"],"uri":["http://zotero.org/users/158097/items/GH5IXA4R"],"itemData":{"id":7229,"type":"article-journal","abstract":"Ocean ecosystems play a critical role in the Earth’s carbon cycle and the quantification of their impacts for both present conditions and for predictions into the future remains one of the greatest challenges in oceanography. The goal of the EXport Processes in the Ocean from Remote Sensing (EXPORTS) Science Plan is to develop a predictive understanding of the export and fate of global ocean net primary production (NPP) and its implications for present and future climates. The achievement of this goal requires a quantification of the mechanisms that control the export of carbon from the euphotic zone as well as its fate in the underlying “twilight zone” where some fraction of exported carbon will be sequestered in the ocean’s interior on time scales of months to millennia. Here we present a measurement / synthesis / modeling framework aimed at quantifying the fates of upper ocean NPP and its impacts on the global carbon cycle based upon the EXPORTS Science Plan. The proposed approach will diagnose relationships among the ecological, biogeochemical and physical oceanographic processes that control carbon cycling across a range of ecosystem and carbon cycling states leading to advances in satellite diagnostic and numerical prognostic models. To collect these data, a combination of ship and robotic field sampling, satellite remote sensing and numerical modeling is proposed which enables the sampling of the many pathways of NPP export and fates. This coordinated, process-oriented approach has the potential to foster new insights on ocean carbon cycling that maximizes its societal relevance through the achievement of research goals of many international research agencies and will be a key step towards our understanding of the Earth as an integrated system.","container-title":"Frontiers in Marine Science","DOI":"10.3389/fmars.2016.00022","ISSN":"2296-7745","journalAbbreviation":"Front. Mar. Sci.","language":"English","source":"Frontiers","title":"Prediction of the Export and Fate of Global Ocean Net Primary Production: The EXPORTS Science Plan","title-short":"Prediction of the Export and Fate of Global Ocean Net Primary Production","URL":"http://journal.frontiersin.org/article/10.3389/fmars.2016.00022/abstract","volume":"3","author":[{"family":"Siegel","given":"D. A."},{"family":"Buesseler","given":"Ken O."},{"family":"Behrenfeld","given":"Michael J."},{"family":"Benitez-Nelson","given":"Claudia R."},{"family":"Boss","given":"Emmanuel"},{"family":"Brzezinski","given":"Mark A."},{"family":"Burd","given":"Adrian"},{"family":"Carlson","given":"Craig A."},{"family":"D'Asaro","given":"Eric A."},{"family":"Doney","given":"Scott C."},{"family":"Perry","given":"Mary J."},{"family":"Stanley","given":"Rachel H. R."},{"family":"Steinberg","given":"Deborah K."}],"accessed":{"date-parts":[["2017",4,7]]},"issued":{"date-parts":[["2016"]]}}}],"schema":"https://github.com/citation-style-language/schema/raw/master/csl-citation.json"} </w:instrText>
      </w:r>
      <w:r w:rsidR="00871393">
        <w:fldChar w:fldCharType="separate"/>
      </w:r>
      <w:r w:rsidR="00871393" w:rsidRPr="00871393">
        <w:t>(Siegel et al., 2016)</w:t>
      </w:r>
      <w:r w:rsidR="00871393">
        <w:fldChar w:fldCharType="end"/>
      </w:r>
      <w:r w:rsidR="00790C98">
        <w:t xml:space="preserve"> </w:t>
      </w:r>
      <w:r w:rsidR="00D71F10">
        <w:t>studies</w:t>
      </w:r>
      <w:r w:rsidR="00790C98">
        <w:t xml:space="preserve"> of the characteristics of </w:t>
      </w:r>
      <w:r w:rsidR="009E3319">
        <w:t>&lt;100</w:t>
      </w:r>
      <w:r w:rsidR="00FE6957">
        <w:t> </w:t>
      </w:r>
      <w:r w:rsidR="009E3319">
        <w:rPr>
          <w:u w:val="single"/>
        </w:rPr>
        <w:t>μm</w:t>
      </w:r>
      <w:r w:rsidR="00790C98">
        <w:t xml:space="preserve"> particles</w:t>
      </w:r>
      <w:r w:rsidR="00D71F10">
        <w:t xml:space="preserve"> provide opportunities to better understand the </w:t>
      </w:r>
      <w:bookmarkStart w:id="62" w:name="_Hlk85728866"/>
      <w:r w:rsidR="00D71F10">
        <w:t>dynamics of the full range of particle sizes.</w:t>
      </w:r>
    </w:p>
    <w:p w14:paraId="58CEDA00" w14:textId="5A54E2B6" w:rsidR="0088755D" w:rsidRDefault="002C7BFF" w:rsidP="00EF63F8">
      <w:bookmarkStart w:id="63" w:name="bookmark=id.32hioqz" w:colFirst="0" w:colLast="0"/>
      <w:bookmarkEnd w:id="63"/>
      <w:bookmarkEnd w:id="61"/>
      <w:r>
        <w:t xml:space="preserve">The image data collected by the UVP offers opportunities to quantify the abundance and taxonomic distribution of the zooplankton </w:t>
      </w:r>
      <w:r w:rsidR="00B66690">
        <w:t>that migrate into</w:t>
      </w:r>
      <w:r w:rsidR="009D47D3">
        <w:t xml:space="preserve"> </w:t>
      </w:r>
      <w:r>
        <w:t>the mesopel</w:t>
      </w:r>
      <w:r w:rsidR="0088755D">
        <w:t>a</w:t>
      </w:r>
      <w:r>
        <w:t>gic, as well as the particle types within this region.</w:t>
      </w:r>
      <w:r w:rsidR="00A3095B">
        <w:t xml:space="preserve"> Identifying this visual data would have the added benefit of allowing researchers analyze particle size spectra, rather than the sum of particles and </w:t>
      </w:r>
      <w:r w:rsidR="009E3319">
        <w:t>zooplankton</w:t>
      </w:r>
      <w:r w:rsidR="00A3095B">
        <w:t xml:space="preserve"> as we do here</w:t>
      </w:r>
      <w:bookmarkEnd w:id="62"/>
      <w:r w:rsidR="00C53904">
        <w:t>.</w:t>
      </w:r>
      <w:r>
        <w:t xml:space="preserve"> </w:t>
      </w:r>
    </w:p>
    <w:p w14:paraId="00000089" w14:textId="77777777" w:rsidR="00104E87" w:rsidRPr="00410552" w:rsidRDefault="004D045E" w:rsidP="00410552">
      <w:pPr>
        <w:pStyle w:val="Heading1"/>
      </w:pPr>
      <w:r w:rsidRPr="00410552">
        <w:lastRenderedPageBreak/>
        <w:t>Conclusions</w:t>
      </w:r>
    </w:p>
    <w:p w14:paraId="0000008A" w14:textId="467BC8FC" w:rsidR="00104E87" w:rsidRDefault="004D045E" w:rsidP="00EF63F8">
      <w:r>
        <w:t xml:space="preserve">If </w:t>
      </w:r>
      <w:r w:rsidR="00A250C2">
        <w:t xml:space="preserve">ODZs </w:t>
      </w:r>
      <w:r>
        <w:t xml:space="preserve">expand in response to the changing climate, larger areas of the ocean are likely to resemble this environment, which is oligotrophic and </w:t>
      </w:r>
      <w:r w:rsidR="00C66B70">
        <w:t>has</w:t>
      </w:r>
      <w:r>
        <w:t xml:space="preserve"> an oxygen deficient zone spanning most of the mesopel</w:t>
      </w:r>
      <w:r w:rsidR="00A250C2">
        <w:t>a</w:t>
      </w:r>
      <w:r>
        <w:t>gic zone. Previous models</w:t>
      </w:r>
      <w:r w:rsidR="00C66B70">
        <w:t xml:space="preserve"> and observations</w:t>
      </w:r>
      <w:r>
        <w:t xml:space="preserve"> have suggested that </w:t>
      </w:r>
      <w:r w:rsidR="00A250C2">
        <w:t xml:space="preserve">ODZs </w:t>
      </w:r>
      <w:r>
        <w:t>are site</w:t>
      </w:r>
      <w:r w:rsidR="00C66B70">
        <w:t>s</w:t>
      </w:r>
      <w:r>
        <w:t xml:space="preserve"> of efficient carbon transfer to the deep ocean</w:t>
      </w:r>
      <w:r w:rsidR="00C66B70">
        <w:t xml:space="preserve"> </w:t>
      </w:r>
      <w:r w:rsidR="00C66B70">
        <w:fldChar w:fldCharType="begin"/>
      </w:r>
      <w:r w:rsidR="00DF46B2">
        <w:instrText xml:space="preserve"> ADDIN ZOTERO_ITEM CSL_CITATION {"citationID":"7X9FE7RN","properties":{"formattedCitation":"(Cram et al., 2018; Hartnett &amp; Devol, 2003; Van Mooy et al., 2002; Weber &amp; Bianchi, 2020)","plainCitation":"(Cram et al., 2018; Hartnett &amp; Devol, 2003; Van Mooy et al., 2002; Weber &amp; Bianchi, 2020)","noteIndex":0},"citationItems":[{"id":7302,"uris":["http://zotero.org/users/158097/items/ED3B4FEN"],"uri":["http://zotero.org/users/158097/items/ED3B4FEN"],"itemData":{"id":7302,"type":"article-journal","abstract":"The “transfer efﬁciency” of organic particles from the surface to depth is a critical determinant of ocean carbon sequestration. Recently, direct observations and geochemical analyses have revealed a systematic geographical pattern of transfer efﬁciency, which is highest in high latitude regions and lowest in the subtropical gyres. We evaluate the possible causes of this pattern using a mechanistic model of sinking particle dynamics. The model represents the size distribution of particles, the effects of mineral ballast, seawater temperature (which inﬂuences both particle settling velocity and microbial metabolic rates), and O2. Parameters are optimized within reasonable ranges to best match the observational constraints. Our model shows that no single factor can explain the observed pattern of transfer efﬁciency, but the biological effect of temperature on remineralization rate and particle size effects together can reproduce most of the regional variability with both factors contributing to low transfer efﬁciency in the subtropical gyres and high transfer efﬁciency in high latitudes. Particle density from mineral ballast has a similar directional effect to temperature and size but plays a substantially smaller role in our optimum solution, due to the opposing patterns of silicate and calcium carbonate ballasting. Oxygen effects modestly improved model ﬁt by depressing remineralization rates and thus increasing transfer efﬁciency in the Eastern Tropical Paciﬁc. Our model implies that climate-driven changes to upper ocean temperature and associated changes in surface plankton size distribution would reduce the carbon sequestration efﬁciency in a warmer ocean.","container-title":"Global Biogeochemical Cycles","DOI":"10.1029/2017GB005710","ISSN":"08866236","issue":"5","language":"en","page":"858-876","source":"Crossref","title":"The Role of Particle Size, Ballast, Temperature, and Oxygen in the Sinking Flux to the Deep Sea","volume":"32","author":[{"family":"Cram","given":"Jacob A."},{"family":"Weber","given":"Thomas"},{"family":"Leung","given":"Shirley W."},{"family":"McDonnell","given":"Andrew M. P."},{"family":"Liang","given":"Jun-Hong"},{"family":"Deutsch","given":"Curtis"}],"issued":{"date-parts":[["2018",5]]}}},{"id":9389,"uris":["http://zotero.org/users/158097/items/U3QNA93Z"],"uri":["http://zotero.org/users/158097/items/U3QNA93Z"],"itemData":{"id":9389,"type":"article-journal","container-title":"Geochimica et Cosmochimica Acta","DOI":"10.1016/S0016-7037(02)01076-1","ISSN":"00167037","issue":"2","journalAbbreviation":"Geochimica et Cosmochimica Acta","language":"en","page":"247-264","source":"DOI.org (Crossref)","title":"Role of a strong oxygen-deficient zone in the preservation and degradation of organic matter: a carbon budget for the continental margins of northwest Mexico and Washington State","title-short":"Role of a strong oxygen-deficient zone in the preservation and degradation of organic matter","volume":"67","author":[{"family":"Hartnett","given":"Hilairy E"},{"family":"Devol","given":"Allan H"}],"issued":{"date-parts":[["2003",1]]}}},{"id":7558,"uris":["http://zotero.org/users/158097/items/BI9L2XWA"],"uri":["http://zotero.org/users/158097/items/BI9L2XWA"],"itemData":{"id":7558,"type":"article-journal","abstract":"Fluxes of particulate organic carbon (POC) through the oxygen deficient waters in the eastern tropical North Pacific were found to be relatively less attenuated with depth than elsewhere in the eastern North Pacific. The attenuation coefficient (b) for the flux was found to be 0.40 versus the composite value of 0.86 determined by Martin et al. (1987). To examine this further, sinking POC was collected using sediment traps and allowed to degrade in oxic and suboxic experiments. Using a kinetic model, it was found that degradation proceeded at similar rates (roughly 0.8 day−1) under oxic and suboxic conditions, but a greater fraction of bulk POC was resistant to degradation in the suboxic experiments (61% vs. 23%). Amino acids accounted for 37% of POC collected at 75m, but following degradation the value dropped to 17% and 16% in the oxic and suboxic experiments respectively. POC collected from 500m was 10% amino acids. The non-AA component of POC collected at 75m was not degraded under suboxic conditions, while under oxic conditions it was. These results suggest that microbes degrading OC under suboxic conditions via denitrification preferentially utilize nitrogen-rich amino acids. This preferential degradation of amino acids suggests that 9% more nitrogen may be lost via water column denitrification than is accounted for when a more “Redfieldian” stoichiometry for POC is assumed.","container-title":"Geochimica et Cosmochimica Acta","DOI":"10.1016/S0016-7037(01)00787-6","ISSN":"0016-7037","issue":"3","journalAbbreviation":"Geochimica et Cosmochimica Acta","language":"en","page":"457-465","source":"ScienceDirect","title":"Impact of suboxia on sinking particulate organic carbon: Enhanced carbon flux and preferential degradation of amino acids via denitrification","title-short":"Impact of suboxia on sinking particulate organic carbon","volume":"66","author":[{"family":"Van Mooy","given":"Benjamin A. S"},{"family":"Keil","given":"Richard G"},{"family":"Devol","given":"Allan H"}],"issued":{"date-parts":[["2002",2,1]]}}},{"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chema":"https://github.com/citation-style-language/schema/raw/master/csl-citation.json"} </w:instrText>
      </w:r>
      <w:r w:rsidR="00C66B70">
        <w:fldChar w:fldCharType="separate"/>
      </w:r>
      <w:r w:rsidR="00DF46B2" w:rsidRPr="00DF46B2">
        <w:t>(Cram et al., 2018; Hartnett &amp; Devol, 2003; Van Mooy et al., 2002; Weber &amp; Bianchi, 2020)</w:t>
      </w:r>
      <w:r w:rsidR="00C66B70">
        <w:fldChar w:fldCharType="end"/>
      </w:r>
      <w:r>
        <w:t>, and our data appear to support this contention. Indeed, the mechanism of efficient transfer appears to be slowing of particle remineralization, presumably from decreased microbial metabolism, with zooplankton playing an important role in both active particle transport and particle disaggregation.</w:t>
      </w:r>
    </w:p>
    <w:p w14:paraId="0000008C" w14:textId="4D4D35DB" w:rsidR="00104E87" w:rsidRDefault="004D045E" w:rsidP="00EF63F8">
      <w:r>
        <w:t xml:space="preserve">Our data could potentially be used in conjunction with mechanistic models </w:t>
      </w:r>
      <w:r w:rsidR="00A935E8">
        <w:fldChar w:fldCharType="begin"/>
      </w:r>
      <w:r w:rsidR="00DF46B2">
        <w:instrText xml:space="preserve"> ADDIN ZOTERO_ITEM CSL_CITATION {"citationID":"2zNZN33a","properties":{"formattedCitation":"(e.g. Weber &amp; Bianchi, 2020)","plainCitation":"(e.g. Weber &amp; Bianchi, 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prefix":"e.g."}],"schema":"https://github.com/citation-style-language/schema/raw/master/csl-citation.json"} </w:instrText>
      </w:r>
      <w:r w:rsidR="00A935E8">
        <w:fldChar w:fldCharType="separate"/>
      </w:r>
      <w:r w:rsidR="00DF46B2" w:rsidRPr="00DF46B2">
        <w:t>(e.g. Weber &amp; Bianchi, 2020)</w:t>
      </w:r>
      <w:r w:rsidR="00A935E8">
        <w:fldChar w:fldCharType="end"/>
      </w:r>
      <w:r>
        <w:t xml:space="preserve"> to constrain the relative carbon oxidation rate by </w:t>
      </w:r>
      <w:r w:rsidR="0088755D">
        <w:t>nitrate reduction,</w:t>
      </w:r>
      <w:r>
        <w:t xml:space="preserve"> </w:t>
      </w:r>
      <w:r w:rsidR="009A6364">
        <w:t>denitrification and sulfate reduction</w:t>
      </w:r>
      <w:r w:rsidR="007E40D6">
        <w:t xml:space="preserve"> </w:t>
      </w:r>
      <w:r>
        <w:t xml:space="preserve">processes, which is currently poorly understood </w:t>
      </w:r>
      <w:r w:rsidR="00A935E8">
        <w:fldChar w:fldCharType="begin"/>
      </w:r>
      <w:r w:rsidR="00DF46B2">
        <w:instrText xml:space="preserve"> ADDIN ZOTERO_ITEM CSL_CITATION {"citationID":"dxY2micQ","properties":{"formattedCitation":"(Bristow, 2018)","plainCitation":"(Bristow, 2018)","noteIndex":0},"citationItems":[{"id":7438,"uris":["http://zotero.org/users/158097/items/7VWX4FGQ"],"uri":["http://zotero.org/users/158097/items/7VWX4FGQ"],"itemData":{"id":7438,"type":"article-journal","abstract":"Substantial amounts of denitrification and other anaerobic metabolisms can occur in anoxic microenvironments within marine snow particles, according to model simulations. This microbial activity may have a global impact on nitrogen cycling.","container-title":"Nature Geoscience","DOI":"10.1038/s41561-018-0088-6","ISSN":"1752-0908","issue":"4","journalAbbreviation":"Nature Geosci","language":"en","page":"226-227","source":"www-nature-com.proxy-um.researchport.umd.edu","title":"Anoxia in the snow","volume":"11","author":[{"family":"Bristow","given":"Laura A."}],"issued":{"date-parts":[["2018",4]]}}}],"schema":"https://github.com/citation-style-language/schema/raw/master/csl-citation.json"} </w:instrText>
      </w:r>
      <w:r w:rsidR="00A935E8">
        <w:fldChar w:fldCharType="separate"/>
      </w:r>
      <w:r w:rsidR="00DF46B2" w:rsidRPr="00DF46B2">
        <w:t>(Bristow, 2018)</w:t>
      </w:r>
      <w:r w:rsidR="00A935E8">
        <w:fldChar w:fldCharType="end"/>
      </w:r>
      <w:r>
        <w:t xml:space="preserve">. Furthermore, it appears that diel migratory organisms both disaggregate particles and transport carbon throughout the top </w:t>
      </w:r>
      <w:r w:rsidR="00FE6957">
        <w:t>500 </w:t>
      </w:r>
      <w:r>
        <w:t>m of the water column. Day</w:t>
      </w:r>
      <w:r w:rsidR="005F4E9C">
        <w:t>-</w:t>
      </w:r>
      <w:r>
        <w:t>to</w:t>
      </w:r>
      <w:r w:rsidR="005F4E9C">
        <w:t>-</w:t>
      </w:r>
      <w:r>
        <w:t xml:space="preserve">day and within day variability in organic matter transport was evident, though overall patterns in particle size, flux and disaggregation appeared to be consistent over the course of the time-series. The change in particle abundance and size between </w:t>
      </w:r>
      <w:r w:rsidR="00FE6957">
        <w:t>500 </w:t>
      </w:r>
      <w:r>
        <w:t xml:space="preserve">m and the bottom of the ODZ has implications for the </w:t>
      </w:r>
      <w:r w:rsidR="00A935E8">
        <w:t>free-living</w:t>
      </w:r>
      <w:r>
        <w:t xml:space="preserve"> microbes living in this region. These microbes are likely particularly organic matter starved</w:t>
      </w:r>
      <w:r w:rsidR="005F4E9C">
        <w:t>, and so these decaying particles are likely an important energy source for them</w:t>
      </w:r>
      <w:r>
        <w:t xml:space="preserve">. Our data highlights the heterogeneous nature of the ETNP ODZ with depth and indicates that more detailed sampling should be performed for rate and microbial measurements to properly extrapolate to the entire ODZ. </w:t>
      </w:r>
    </w:p>
    <w:p w14:paraId="0000008E" w14:textId="1F8EE07E" w:rsidR="00104E87" w:rsidRDefault="004D045E" w:rsidP="00EF63F8">
      <w:pPr>
        <w:pStyle w:val="Heading1"/>
      </w:pPr>
      <w:bookmarkStart w:id="64" w:name="_heading=h.uz166cm11no7" w:colFirst="0" w:colLast="0"/>
      <w:bookmarkEnd w:id="64"/>
      <w:r>
        <w:t>Acknowledgements</w:t>
      </w:r>
    </w:p>
    <w:p w14:paraId="30EE2315" w14:textId="2617FED5" w:rsidR="00FB55D6" w:rsidRDefault="004D045E" w:rsidP="00EF63F8">
      <w:r>
        <w:t xml:space="preserve">The authors thank the captain and crew of the RV </w:t>
      </w:r>
      <w:r w:rsidRPr="007E40D6">
        <w:rPr>
          <w:i/>
          <w:iCs/>
        </w:rPr>
        <w:t>Sikuliaq</w:t>
      </w:r>
      <w:r>
        <w:t xml:space="preserve"> for making field collection possible. The authors also thank Gabr</w:t>
      </w:r>
      <w:r w:rsidR="00A250C2">
        <w:t>i</w:t>
      </w:r>
      <w:r>
        <w:t>elle Rocap</w:t>
      </w:r>
      <w:r w:rsidR="00FE6957">
        <w:t xml:space="preserve"> and</w:t>
      </w:r>
      <w:r>
        <w:t xml:space="preserve"> Curtis </w:t>
      </w:r>
      <w:r w:rsidR="00A250C2">
        <w:rPr>
          <w:color w:val="000000"/>
        </w:rPr>
        <w:t>Deutsch</w:t>
      </w:r>
      <w:r w:rsidR="00A250C2" w:rsidDel="00A250C2">
        <w:t xml:space="preserve"> </w:t>
      </w:r>
      <w:r>
        <w:t xml:space="preserve">for assistance in the field and valuable insight. Jacquelyn Burchfield provided </w:t>
      </w:r>
      <w:r w:rsidR="00CD1400">
        <w:t>helpful</w:t>
      </w:r>
      <w:r>
        <w:t xml:space="preserve"> insights about the mathematical underpinnings of the particle remineralization model.</w:t>
      </w:r>
      <w:r w:rsidR="00FB55D6">
        <w:t xml:space="preserve"> We thank two anonymous reviewers, whose comments dramatically improved this manuscript.</w:t>
      </w:r>
    </w:p>
    <w:p w14:paraId="6476544D" w14:textId="77777777" w:rsidR="009B2BA7" w:rsidRDefault="004D045E" w:rsidP="00EF63F8">
      <w:r>
        <w:t>Funding for this project was provided by NSF Grant Number DEB-1542240, as well as startup funds to JAC and CAF provided by University of Maryland Center for Environmental Science. The McDonnell laboratory acknowledges support from NSF-OCE 1654663.</w:t>
      </w:r>
      <w:bookmarkStart w:id="65" w:name="bookmark=id.1hmsyys" w:colFirst="0" w:colLast="0"/>
      <w:bookmarkStart w:id="66" w:name="bookmark=id.3fwokq0" w:colFirst="0" w:colLast="0"/>
      <w:bookmarkEnd w:id="65"/>
      <w:bookmarkEnd w:id="66"/>
    </w:p>
    <w:p w14:paraId="24F48064" w14:textId="35836AA4" w:rsidR="00DC428E" w:rsidRDefault="009B2BA7" w:rsidP="00EF63F8">
      <w:pPr>
        <w:rPr>
          <w:b/>
          <w:i/>
          <w:sz w:val="36"/>
          <w:szCs w:val="36"/>
        </w:rPr>
      </w:pPr>
      <w:r>
        <w:t>Data for this research, as well as analy</w:t>
      </w:r>
      <w:r w:rsidR="00A250C2">
        <w:t>s</w:t>
      </w:r>
      <w:r>
        <w:t xml:space="preserve">is and model code are available on FigShare at </w:t>
      </w:r>
      <w:r w:rsidRPr="009B2BA7">
        <w:t>https://figshare.com/articles/software/POMZ-ETNP-UVP-2017/14589435</w:t>
      </w:r>
      <w:r>
        <w:t>.</w:t>
      </w:r>
      <w:r w:rsidR="00DC428E">
        <w:br w:type="page"/>
      </w:r>
    </w:p>
    <w:p w14:paraId="000000BF" w14:textId="498596BC" w:rsidR="00104E87" w:rsidRDefault="004D045E" w:rsidP="00EF63F8">
      <w:pPr>
        <w:pStyle w:val="Heading1"/>
      </w:pPr>
      <w:r>
        <w:lastRenderedPageBreak/>
        <w:t>References</w:t>
      </w:r>
    </w:p>
    <w:bookmarkStart w:id="67" w:name="bookmark=id.1v1yuxt" w:colFirst="0" w:colLast="0"/>
    <w:bookmarkStart w:id="68" w:name="bookmark=id.4f1mdlm" w:colFirst="0" w:colLast="0"/>
    <w:bookmarkEnd w:id="67"/>
    <w:bookmarkEnd w:id="68"/>
    <w:p w14:paraId="6B286084" w14:textId="77777777" w:rsidR="00410552" w:rsidRDefault="006B0287" w:rsidP="00410552">
      <w:pPr>
        <w:pStyle w:val="Bibliography"/>
      </w:pPr>
      <w:r>
        <w:rPr>
          <w:color w:val="000000"/>
        </w:rPr>
        <w:fldChar w:fldCharType="begin"/>
      </w:r>
      <w:r w:rsidR="00410552">
        <w:rPr>
          <w:color w:val="000000"/>
        </w:rPr>
        <w:instrText xml:space="preserve"> ADDIN ZOTERO_BIBL {"uncited":[],"omitted":[],"custom":[]} CSL_BIBLIOGRAPHY </w:instrText>
      </w:r>
      <w:r>
        <w:rPr>
          <w:color w:val="000000"/>
        </w:rPr>
        <w:fldChar w:fldCharType="separate"/>
      </w:r>
      <w:r w:rsidR="00410552">
        <w:t xml:space="preserve">Ahn, J. H., &amp; Grant, S. B. (2007). Size Distribution, Sources, and Seasonality of Suspended Particles in Southern California Marine Bathing Waters. </w:t>
      </w:r>
      <w:r w:rsidR="00410552">
        <w:rPr>
          <w:i/>
          <w:iCs/>
        </w:rPr>
        <w:t>Environmental Science &amp; Technology</w:t>
      </w:r>
      <w:r w:rsidR="00410552">
        <w:t xml:space="preserve">, </w:t>
      </w:r>
      <w:r w:rsidR="00410552">
        <w:rPr>
          <w:i/>
          <w:iCs/>
        </w:rPr>
        <w:t>41</w:t>
      </w:r>
      <w:r w:rsidR="00410552">
        <w:t>(3), 695–702. https://doi.org/10.1021/es061960+</w:t>
      </w:r>
    </w:p>
    <w:p w14:paraId="070B9C19" w14:textId="77777777" w:rsidR="00410552" w:rsidRDefault="00410552" w:rsidP="00410552">
      <w:pPr>
        <w:pStyle w:val="Bibliography"/>
      </w:pPr>
      <w:r>
        <w:t xml:space="preserve">Andersen, L. N. (2001). The new Simrad EK60 scientific echo sounder system. </w:t>
      </w:r>
      <w:r>
        <w:rPr>
          <w:i/>
          <w:iCs/>
        </w:rPr>
        <w:t>The Journal of the Acoustical Society of America</w:t>
      </w:r>
      <w:r>
        <w:t xml:space="preserve">, </w:t>
      </w:r>
      <w:r>
        <w:rPr>
          <w:i/>
          <w:iCs/>
        </w:rPr>
        <w:t>109</w:t>
      </w:r>
      <w:r>
        <w:t>(5), 2336–2336. https://doi.org/10.1121/1.4744207</w:t>
      </w:r>
    </w:p>
    <w:p w14:paraId="63700D2C" w14:textId="77777777" w:rsidR="00410552" w:rsidRDefault="00410552" w:rsidP="00410552">
      <w:pPr>
        <w:pStyle w:val="Bibliography"/>
      </w:pPr>
      <w:r>
        <w:t xml:space="preserve">Antezana, T. (2009). Species-specific patterns of diel migration into the Oxygen Minimum Zone by euphausiids in the Humboldt Current Ecosystem. </w:t>
      </w:r>
      <w:r>
        <w:rPr>
          <w:i/>
          <w:iCs/>
        </w:rPr>
        <w:t>Progress in Oceanography</w:t>
      </w:r>
      <w:r>
        <w:t xml:space="preserve">, </w:t>
      </w:r>
      <w:r>
        <w:rPr>
          <w:i/>
          <w:iCs/>
        </w:rPr>
        <w:t>83</w:t>
      </w:r>
      <w:r>
        <w:t>(1), 228–236. https://doi.org/10.1016/j.pocean.2009.07.039</w:t>
      </w:r>
    </w:p>
    <w:p w14:paraId="5CB643A0" w14:textId="77777777" w:rsidR="00410552" w:rsidRDefault="00410552" w:rsidP="00410552">
      <w:pPr>
        <w:pStyle w:val="Bibliography"/>
      </w:pPr>
      <w:r>
        <w:t xml:space="preserve">Archibald, K. M., Siegel, D. A., &amp; Doney, S. C. (2019). Modeling the Impact of Zooplankton Diel Vertical Migration on the Carbon Export Flux of the Biological Pump. </w:t>
      </w:r>
      <w:r>
        <w:rPr>
          <w:i/>
          <w:iCs/>
        </w:rPr>
        <w:t>Global Biogeochemical Cycles</w:t>
      </w:r>
      <w:r>
        <w:t xml:space="preserve">, </w:t>
      </w:r>
      <w:r>
        <w:rPr>
          <w:i/>
          <w:iCs/>
        </w:rPr>
        <w:t>33</w:t>
      </w:r>
      <w:r>
        <w:t>(2), 181–199. https://doi.org/10.1029/2018GB005983</w:t>
      </w:r>
    </w:p>
    <w:p w14:paraId="574D2784" w14:textId="77777777" w:rsidR="00410552" w:rsidRDefault="00410552" w:rsidP="00410552">
      <w:pPr>
        <w:pStyle w:val="Bibliography"/>
      </w:pPr>
      <w:r>
        <w:t xml:space="preserve">Bianchi, D., Stock, C., Galbraith, E. D., &amp; Sarmiento, J. L. (2013). Diel vertical migration: Ecological controls and impacts on the biological pump in a one-dimensional ocean model. </w:t>
      </w:r>
      <w:r>
        <w:rPr>
          <w:i/>
          <w:iCs/>
        </w:rPr>
        <w:t>Global Biogeochemical Cycles</w:t>
      </w:r>
      <w:r>
        <w:t xml:space="preserve">, </w:t>
      </w:r>
      <w:r>
        <w:rPr>
          <w:i/>
          <w:iCs/>
        </w:rPr>
        <w:t>27</w:t>
      </w:r>
      <w:r>
        <w:t>(2), 478–491. https://doi.org/10.1002/gbc.20031</w:t>
      </w:r>
    </w:p>
    <w:p w14:paraId="45F1DD5A" w14:textId="77777777" w:rsidR="00410552" w:rsidRDefault="00410552" w:rsidP="00410552">
      <w:pPr>
        <w:pStyle w:val="Bibliography"/>
      </w:pPr>
      <w:r>
        <w:t xml:space="preserve">Bianchi, D., Babbin, A. R., &amp; Galbraith, E. D. (2014). Enhancement of anammox by the excretion of diel vertical migrators. </w:t>
      </w:r>
      <w:r>
        <w:rPr>
          <w:i/>
          <w:iCs/>
        </w:rPr>
        <w:t>Proceedings of the National Academy of Sciences</w:t>
      </w:r>
      <w:r>
        <w:t xml:space="preserve">, </w:t>
      </w:r>
      <w:r>
        <w:rPr>
          <w:i/>
          <w:iCs/>
        </w:rPr>
        <w:t>111</w:t>
      </w:r>
      <w:r>
        <w:t>(44), 15653–15658. https://doi.org/10.1073/pnas.1410790111</w:t>
      </w:r>
    </w:p>
    <w:p w14:paraId="6AC59CD6" w14:textId="77777777" w:rsidR="00410552" w:rsidRDefault="00410552" w:rsidP="00410552">
      <w:pPr>
        <w:pStyle w:val="Bibliography"/>
      </w:pPr>
      <w:r>
        <w:t xml:space="preserve">Bianchi, D., Weber, T. S., Kiko, R., &amp; Deutsch, C. (2018). Global niche of marine anaerobic metabolisms expanded by particle microenvironments. </w:t>
      </w:r>
      <w:r>
        <w:rPr>
          <w:i/>
          <w:iCs/>
        </w:rPr>
        <w:t>Nature Geoscience</w:t>
      </w:r>
      <w:r>
        <w:t xml:space="preserve">, </w:t>
      </w:r>
      <w:r>
        <w:rPr>
          <w:i/>
          <w:iCs/>
        </w:rPr>
        <w:t>11</w:t>
      </w:r>
      <w:r>
        <w:t>(4), 263. https://doi.org/10.1038/s41561-018-0081-0</w:t>
      </w:r>
    </w:p>
    <w:p w14:paraId="3A1EA119" w14:textId="77777777" w:rsidR="00410552" w:rsidRDefault="00410552" w:rsidP="00410552">
      <w:pPr>
        <w:pStyle w:val="Bibliography"/>
      </w:pPr>
      <w:r>
        <w:t xml:space="preserve">Boyer, T., Garcia, H. E., Locarini, R. A., Ricardo, A., Zweng, M. M., Mishonov, A. V., et al. (2018). </w:t>
      </w:r>
      <w:r>
        <w:rPr>
          <w:i/>
          <w:iCs/>
        </w:rPr>
        <w:t>World Ocean Atlas 2018.</w:t>
      </w:r>
      <w:r>
        <w:t xml:space="preserve"> NOAA National Centers for Environmntal Information.</w:t>
      </w:r>
    </w:p>
    <w:p w14:paraId="44171087" w14:textId="77777777" w:rsidR="00410552" w:rsidRDefault="00410552" w:rsidP="00410552">
      <w:pPr>
        <w:pStyle w:val="Bibliography"/>
      </w:pPr>
      <w:r>
        <w:lastRenderedPageBreak/>
        <w:t xml:space="preserve">Briggs, N., Dall’Olmo, G., &amp; Claustre, H. (2020). Major role of particle fragmentation in regulating biological sequestration of CO2 by the oceans. </w:t>
      </w:r>
      <w:r>
        <w:rPr>
          <w:i/>
          <w:iCs/>
        </w:rPr>
        <w:t>Science</w:t>
      </w:r>
      <w:r>
        <w:t xml:space="preserve">, </w:t>
      </w:r>
      <w:r>
        <w:rPr>
          <w:i/>
          <w:iCs/>
        </w:rPr>
        <w:t>367</w:t>
      </w:r>
      <w:r>
        <w:t>(6479), 791–793. https://doi.org/10.1126/science.aay1790</w:t>
      </w:r>
    </w:p>
    <w:p w14:paraId="43E1D9B8" w14:textId="77777777" w:rsidR="00410552" w:rsidRDefault="00410552" w:rsidP="00410552">
      <w:pPr>
        <w:pStyle w:val="Bibliography"/>
      </w:pPr>
      <w:r>
        <w:t xml:space="preserve">Bristow, L. A. (2018). Anoxia in the snow. </w:t>
      </w:r>
      <w:r>
        <w:rPr>
          <w:i/>
          <w:iCs/>
        </w:rPr>
        <w:t>Nature Geoscience</w:t>
      </w:r>
      <w:r>
        <w:t xml:space="preserve">, </w:t>
      </w:r>
      <w:r>
        <w:rPr>
          <w:i/>
          <w:iCs/>
        </w:rPr>
        <w:t>11</w:t>
      </w:r>
      <w:r>
        <w:t>(4), 226–227. https://doi.org/10.1038/s41561-018-0088-6</w:t>
      </w:r>
    </w:p>
    <w:p w14:paraId="4A6A370B" w14:textId="77777777" w:rsidR="00410552" w:rsidRDefault="00410552" w:rsidP="00410552">
      <w:pPr>
        <w:pStyle w:val="Bibliography"/>
      </w:pPr>
      <w:r>
        <w:t xml:space="preserve">Buonassissi, C. J., &amp; Dierssen, H. M. (2010). A regional comparison of particle size distributions and the power law approximation in oceanic and estuarine surface waters. </w:t>
      </w:r>
      <w:r>
        <w:rPr>
          <w:i/>
          <w:iCs/>
        </w:rPr>
        <w:t>Journal of Geophysical Research: Oceans</w:t>
      </w:r>
      <w:r>
        <w:t xml:space="preserve">, </w:t>
      </w:r>
      <w:r>
        <w:rPr>
          <w:i/>
          <w:iCs/>
        </w:rPr>
        <w:t>115</w:t>
      </w:r>
      <w:r>
        <w:t>(C10). https://doi.org/10.1029/2010JC006256</w:t>
      </w:r>
    </w:p>
    <w:p w14:paraId="67CE7A9C" w14:textId="77777777" w:rsidR="00410552" w:rsidRDefault="00410552" w:rsidP="00410552">
      <w:pPr>
        <w:pStyle w:val="Bibliography"/>
      </w:pPr>
      <w:r>
        <w:t xml:space="preserve">Burd, A. B., &amp; Jackson, G. A. (2009). Particle Aggregation. </w:t>
      </w:r>
      <w:r>
        <w:rPr>
          <w:i/>
          <w:iCs/>
        </w:rPr>
        <w:t>Annual Review of Marine Science</w:t>
      </w:r>
      <w:r>
        <w:t xml:space="preserve">, </w:t>
      </w:r>
      <w:r>
        <w:rPr>
          <w:i/>
          <w:iCs/>
        </w:rPr>
        <w:t>1</w:t>
      </w:r>
      <w:r>
        <w:t>(1), 65–90. https://doi.org/10.1146/annurev.marine.010908.163904</w:t>
      </w:r>
    </w:p>
    <w:p w14:paraId="774295CD" w14:textId="77777777" w:rsidR="00410552" w:rsidRDefault="00410552" w:rsidP="00410552">
      <w:pPr>
        <w:pStyle w:val="Bibliography"/>
      </w:pPr>
      <w:r>
        <w:t xml:space="preserve">Cavan, E. L., Trimmer, M., Shelley, F., &amp; Sanders, R. (2017). Remineralization of particulate organic carbon in an ocean oxygen minimum zone. </w:t>
      </w:r>
      <w:r>
        <w:rPr>
          <w:i/>
          <w:iCs/>
        </w:rPr>
        <w:t>Nature Communications</w:t>
      </w:r>
      <w:r>
        <w:t xml:space="preserve">, </w:t>
      </w:r>
      <w:r>
        <w:rPr>
          <w:i/>
          <w:iCs/>
        </w:rPr>
        <w:t>8</w:t>
      </w:r>
      <w:r>
        <w:t>, 14847. https://doi.org/10.1038/ncomms14847</w:t>
      </w:r>
    </w:p>
    <w:p w14:paraId="5079BF3A" w14:textId="77777777" w:rsidR="00410552" w:rsidRDefault="00410552" w:rsidP="00410552">
      <w:pPr>
        <w:pStyle w:val="Bibliography"/>
      </w:pPr>
      <w:r>
        <w:t xml:space="preserve">Cisewski, B., Strass, V. H., Rhein, M., &amp; Krägefsky, S. (2010). Seasonal variation of diel vertical migration of zooplankton from ADCP backscatter time series data in the Lazarev Sea, Antarctica. </w:t>
      </w:r>
      <w:r>
        <w:rPr>
          <w:i/>
          <w:iCs/>
        </w:rPr>
        <w:t>Deep Sea Research Part I: Oceanographic Research Papers</w:t>
      </w:r>
      <w:r>
        <w:t xml:space="preserve">, </w:t>
      </w:r>
      <w:r>
        <w:rPr>
          <w:i/>
          <w:iCs/>
        </w:rPr>
        <w:t>57</w:t>
      </w:r>
      <w:r>
        <w:t>(1), 78–94. https://doi.org/10.1016/j.dsr.2009.10.005</w:t>
      </w:r>
    </w:p>
    <w:p w14:paraId="69A9E152" w14:textId="77777777" w:rsidR="00410552" w:rsidRDefault="00410552" w:rsidP="00410552">
      <w:pPr>
        <w:pStyle w:val="Bibliography"/>
      </w:pPr>
      <w:r>
        <w:t xml:space="preserve">Cram, J. A., Weber, T., Leung, S. W., McDonnell, A. M. P., Liang, J.-H., &amp; Deutsch, C. (2018). The Role of Particle Size, Ballast, Temperature, and Oxygen in the Sinking Flux to the Deep Sea. </w:t>
      </w:r>
      <w:r>
        <w:rPr>
          <w:i/>
          <w:iCs/>
        </w:rPr>
        <w:t>Global Biogeochemical Cycles</w:t>
      </w:r>
      <w:r>
        <w:t xml:space="preserve">, </w:t>
      </w:r>
      <w:r>
        <w:rPr>
          <w:i/>
          <w:iCs/>
        </w:rPr>
        <w:t>32</w:t>
      </w:r>
      <w:r>
        <w:t>(5), 858–876. https://doi.org/10.1029/2017GB005710</w:t>
      </w:r>
    </w:p>
    <w:p w14:paraId="3535EB0B" w14:textId="77777777" w:rsidR="00410552" w:rsidRDefault="00410552" w:rsidP="00410552">
      <w:pPr>
        <w:pStyle w:val="Bibliography"/>
      </w:pPr>
      <w:r>
        <w:t>Date, S. (2020, November 21). Generalized Linear Models. Retrieved May 2, 2021, from https://towardsdatascience.com/generalized-linear-models-9ec4dfe3dc3f</w:t>
      </w:r>
    </w:p>
    <w:p w14:paraId="7086E02E" w14:textId="77777777" w:rsidR="00410552" w:rsidRDefault="00410552" w:rsidP="00410552">
      <w:pPr>
        <w:pStyle w:val="Bibliography"/>
      </w:pPr>
      <w:r>
        <w:t xml:space="preserve">Deutsch, C., Berelson, W., Thunell, R., Weber, T., Tems, C., McManus, J., et al. (2014). Centennial changes in North Pacific anoxia linked to tropical trade winds. </w:t>
      </w:r>
      <w:r>
        <w:rPr>
          <w:i/>
          <w:iCs/>
        </w:rPr>
        <w:t>Science</w:t>
      </w:r>
      <w:r>
        <w:t xml:space="preserve">, </w:t>
      </w:r>
      <w:r>
        <w:rPr>
          <w:i/>
          <w:iCs/>
        </w:rPr>
        <w:t>345</w:t>
      </w:r>
      <w:r>
        <w:t>(6197), 665–668. https://doi.org/10.1126/science.1252332</w:t>
      </w:r>
    </w:p>
    <w:p w14:paraId="01534717" w14:textId="77777777" w:rsidR="00410552" w:rsidRDefault="00410552" w:rsidP="00410552">
      <w:pPr>
        <w:pStyle w:val="Bibliography"/>
      </w:pPr>
      <w:r>
        <w:lastRenderedPageBreak/>
        <w:t xml:space="preserve">DeVries, T., &amp; Weber, T. (2017). The export and fate of organic matter in the ocean: New constraints from combining satellite and oceanographic tracer observations. </w:t>
      </w:r>
      <w:r>
        <w:rPr>
          <w:i/>
          <w:iCs/>
        </w:rPr>
        <w:t>Global Biogeochemical Cycles</w:t>
      </w:r>
      <w:r>
        <w:t>, 2016GB005551. https://doi.org/10.1002/2016GB005551</w:t>
      </w:r>
    </w:p>
    <w:p w14:paraId="72DAF2ED" w14:textId="77777777" w:rsidR="00410552" w:rsidRDefault="00410552" w:rsidP="00410552">
      <w:pPr>
        <w:pStyle w:val="Bibliography"/>
      </w:pPr>
      <w:r>
        <w:t xml:space="preserve">DeVries, T., Deutsch, C., Primeau, F., Chang, B., &amp; Devol, A. (2012). Global rates of water-column denitrification derived from nitrogen gas measurements. </w:t>
      </w:r>
      <w:r>
        <w:rPr>
          <w:i/>
          <w:iCs/>
        </w:rPr>
        <w:t>Nature Geoscience</w:t>
      </w:r>
      <w:r>
        <w:t xml:space="preserve">, </w:t>
      </w:r>
      <w:r>
        <w:rPr>
          <w:i/>
          <w:iCs/>
        </w:rPr>
        <w:t>5</w:t>
      </w:r>
      <w:r>
        <w:t>(8), 547–550. https://doi.org/10.1038/ngeo1515</w:t>
      </w:r>
    </w:p>
    <w:p w14:paraId="54A6696E" w14:textId="77777777" w:rsidR="00410552" w:rsidRDefault="00410552" w:rsidP="00410552">
      <w:pPr>
        <w:pStyle w:val="Bibliography"/>
      </w:pPr>
      <w:r>
        <w:t xml:space="preserve">DeVries, T., Liang, J.-H., &amp; Deutsch, C. (2014). A mechanistic particle flux model applied to the oceanic phosphorus cycle. </w:t>
      </w:r>
      <w:r>
        <w:rPr>
          <w:i/>
          <w:iCs/>
        </w:rPr>
        <w:t>Biogeosciences Discuss.</w:t>
      </w:r>
      <w:r>
        <w:t xml:space="preserve">, </w:t>
      </w:r>
      <w:r>
        <w:rPr>
          <w:i/>
          <w:iCs/>
        </w:rPr>
        <w:t>11</w:t>
      </w:r>
      <w:r>
        <w:t>(3), 3653–3699. https://doi.org/10.5194/bgd-11-3653-2014</w:t>
      </w:r>
    </w:p>
    <w:p w14:paraId="0F278598" w14:textId="77777777" w:rsidR="00410552" w:rsidRDefault="00410552" w:rsidP="00410552">
      <w:pPr>
        <w:pStyle w:val="Bibliography"/>
      </w:pPr>
      <w:r>
        <w:t xml:space="preserve">Dilling, L., &amp; Alldredge, A. L. (2000). Fragmentation of marine snow by swimming macrozooplankton: A new process impacting carbon cycling in the sea. </w:t>
      </w:r>
      <w:r>
        <w:rPr>
          <w:i/>
          <w:iCs/>
        </w:rPr>
        <w:t>Deep Sea Research Part I: Oceanographic Research Papers</w:t>
      </w:r>
      <w:r>
        <w:t xml:space="preserve">, </w:t>
      </w:r>
      <w:r>
        <w:rPr>
          <w:i/>
          <w:iCs/>
        </w:rPr>
        <w:t>47</w:t>
      </w:r>
      <w:r>
        <w:t>(7), 1227–1245. https://doi.org/10.1016/S0967-0637(99)00105-3</w:t>
      </w:r>
    </w:p>
    <w:p w14:paraId="7A3CC985" w14:textId="77777777" w:rsidR="00410552" w:rsidRDefault="00410552" w:rsidP="00410552">
      <w:pPr>
        <w:pStyle w:val="Bibliography"/>
      </w:pPr>
      <w:r>
        <w:t xml:space="preserve">Durkin, C. A., Estapa, M. L., &amp; Buesseler, K. O. (2015). Observations of carbon export by small sinking particles in the upper mesopelagic. </w:t>
      </w:r>
      <w:r>
        <w:rPr>
          <w:i/>
          <w:iCs/>
        </w:rPr>
        <w:t>Marine Chemistry</w:t>
      </w:r>
      <w:r>
        <w:t xml:space="preserve">, </w:t>
      </w:r>
      <w:r>
        <w:rPr>
          <w:i/>
          <w:iCs/>
        </w:rPr>
        <w:t>175</w:t>
      </w:r>
      <w:r>
        <w:t>, 72–81. https://doi.org/10.1016/j.marchem.2015.02.011</w:t>
      </w:r>
    </w:p>
    <w:p w14:paraId="090BE117" w14:textId="77777777" w:rsidR="00410552" w:rsidRDefault="00410552" w:rsidP="00410552">
      <w:pPr>
        <w:pStyle w:val="Bibliography"/>
      </w:pPr>
      <w:r>
        <w:t xml:space="preserve">Evans, N., Boles, E., Kwiecinski, J. V., Mullen, S., Wolf, M., Devol, A. H., et al. (2020). The role of water masses in shaping the distribution of redox active compounds in the Eastern Tropical North Pacific oxygen deficient zone and influencing low oxygen concentrations in the eastern Pacific Ocean. </w:t>
      </w:r>
      <w:r>
        <w:rPr>
          <w:i/>
          <w:iCs/>
        </w:rPr>
        <w:t>Limnology and Oceanography</w:t>
      </w:r>
      <w:r>
        <w:t xml:space="preserve">, </w:t>
      </w:r>
      <w:r>
        <w:rPr>
          <w:i/>
          <w:iCs/>
        </w:rPr>
        <w:t>65</w:t>
      </w:r>
      <w:r>
        <w:t>(8), 1688–1705. https://doi.org/10.1002/lno.11412</w:t>
      </w:r>
    </w:p>
    <w:p w14:paraId="27C6E6E1" w14:textId="77777777" w:rsidR="00410552" w:rsidRDefault="00410552" w:rsidP="00410552">
      <w:pPr>
        <w:pStyle w:val="Bibliography"/>
      </w:pPr>
      <w:r>
        <w:t xml:space="preserve">Francois, R., Honjo, S., Krishfield, R., &amp; Manganini, S. (2002). Factors controlling the flux of organic carbon to the bathypelagic zone of the ocean. </w:t>
      </w:r>
      <w:r>
        <w:rPr>
          <w:i/>
          <w:iCs/>
        </w:rPr>
        <w:t>Global Biogeochemical Cycles</w:t>
      </w:r>
      <w:r>
        <w:t xml:space="preserve">, </w:t>
      </w:r>
      <w:r>
        <w:rPr>
          <w:i/>
          <w:iCs/>
        </w:rPr>
        <w:t>16</w:t>
      </w:r>
      <w:r>
        <w:t>(4), 34-1-34–20. https://doi.org/10.1029/2001GB001722</w:t>
      </w:r>
    </w:p>
    <w:p w14:paraId="14941012" w14:textId="77777777" w:rsidR="00410552" w:rsidRDefault="00410552" w:rsidP="00410552">
      <w:pPr>
        <w:pStyle w:val="Bibliography"/>
      </w:pPr>
      <w:r>
        <w:t xml:space="preserve">Fuchsman, C. A., Devol, A. H., Saunders, J. K., McKay, C., &amp; Rocap, G. (2017). Niche Partitioning of the N Cycling Microbial Community of an Offshore Oxygen Deficient Zone. </w:t>
      </w:r>
      <w:r>
        <w:rPr>
          <w:i/>
          <w:iCs/>
        </w:rPr>
        <w:t>Frontiers in Microbiology</w:t>
      </w:r>
      <w:r>
        <w:t xml:space="preserve">, </w:t>
      </w:r>
      <w:r>
        <w:rPr>
          <w:i/>
          <w:iCs/>
        </w:rPr>
        <w:t>8</w:t>
      </w:r>
      <w:r>
        <w:t>. https://doi.org/10.3389/fmicb.2017.02384</w:t>
      </w:r>
    </w:p>
    <w:p w14:paraId="0F393D36" w14:textId="77777777" w:rsidR="00410552" w:rsidRDefault="00410552" w:rsidP="00410552">
      <w:pPr>
        <w:pStyle w:val="Bibliography"/>
      </w:pPr>
      <w:r>
        <w:lastRenderedPageBreak/>
        <w:t xml:space="preserve">Fuchsman, C. A., Palevsky, H. I., Widner, B., Duffy, M., Carlson, M. C. G., Neibauer, J. A., et al. (2019). Cyanobacteria and cyanophage contributions to carbon and nitrogen cycling in an oligotrophic oxygen-deficient zone. </w:t>
      </w:r>
      <w:r>
        <w:rPr>
          <w:i/>
          <w:iCs/>
        </w:rPr>
        <w:t>The ISME Journal</w:t>
      </w:r>
      <w:r>
        <w:t>, 1. https://doi.org/10.1038/s41396-019-0452-6</w:t>
      </w:r>
    </w:p>
    <w:p w14:paraId="21EDFCB6" w14:textId="77777777" w:rsidR="00410552" w:rsidRDefault="00410552" w:rsidP="00410552">
      <w:pPr>
        <w:pStyle w:val="Bibliography"/>
      </w:pPr>
      <w:r>
        <w:t xml:space="preserve">Garcia-Robledo, E., Padilla, C. C., Aldunate, M., Stewart, F. J., Ulloa, O., Paulmier, A., et al. (2017). Cryptic oxygen cycling in anoxic marine zones. </w:t>
      </w:r>
      <w:r>
        <w:rPr>
          <w:i/>
          <w:iCs/>
        </w:rPr>
        <w:t>Proceedings of the National Academy of Sciences</w:t>
      </w:r>
      <w:r>
        <w:t xml:space="preserve">, </w:t>
      </w:r>
      <w:r>
        <w:rPr>
          <w:i/>
          <w:iCs/>
        </w:rPr>
        <w:t>114</w:t>
      </w:r>
      <w:r>
        <w:t>(31), 8319–8324. https://doi.org/10.1073/pnas.1619844114</w:t>
      </w:r>
    </w:p>
    <w:p w14:paraId="42049F85" w14:textId="77777777" w:rsidR="00410552" w:rsidRDefault="00410552" w:rsidP="00410552">
      <w:pPr>
        <w:pStyle w:val="Bibliography"/>
      </w:pPr>
      <w:r>
        <w:t xml:space="preserve">Goldthwait, S. A., Carlson, C. A., Henderson, G. K., &amp; Alldredge, A. L. (2005). Effects of physical fragmentation on remineralization of marine snow. </w:t>
      </w:r>
      <w:r>
        <w:rPr>
          <w:i/>
          <w:iCs/>
        </w:rPr>
        <w:t>Marine Ecology Progress Series</w:t>
      </w:r>
      <w:r>
        <w:t xml:space="preserve">, </w:t>
      </w:r>
      <w:r>
        <w:rPr>
          <w:i/>
          <w:iCs/>
        </w:rPr>
        <w:t>305</w:t>
      </w:r>
      <w:r>
        <w:t>, 59–65.</w:t>
      </w:r>
    </w:p>
    <w:p w14:paraId="46687D25" w14:textId="77777777" w:rsidR="00410552" w:rsidRDefault="00410552" w:rsidP="00410552">
      <w:pPr>
        <w:pStyle w:val="Bibliography"/>
      </w:pPr>
      <w:r>
        <w:t xml:space="preserve">Guidi, L., Jackson, G. A., Stemmann, L., Miquel, J. C., Picheral, M., &amp; Gorsky, G. (2008). Relationship between particle size distribution and flux in the mesopelagic zone. </w:t>
      </w:r>
      <w:r>
        <w:rPr>
          <w:i/>
          <w:iCs/>
        </w:rPr>
        <w:t>Deep Sea Research Part I: Oceanographic Research Papers</w:t>
      </w:r>
      <w:r>
        <w:t xml:space="preserve">, </w:t>
      </w:r>
      <w:r>
        <w:rPr>
          <w:i/>
          <w:iCs/>
        </w:rPr>
        <w:t>55</w:t>
      </w:r>
      <w:r>
        <w:t>(10), 1364–1374. https://doi.org/10.1016/j.dsr.2008.05.014</w:t>
      </w:r>
    </w:p>
    <w:p w14:paraId="3195C763" w14:textId="77777777" w:rsidR="00410552" w:rsidRDefault="00410552" w:rsidP="00410552">
      <w:pPr>
        <w:pStyle w:val="Bibliography"/>
      </w:pPr>
      <w:r>
        <w:t xml:space="preserve">Hannides, C. C. S., Landry, M. R., Benitez-Nelson, C. R., Styles, R. M., Montoya, J. P., &amp; Karl, D. M. (2009). Export stoichiometry and migrant-mediated flux of phosphorus in the North Pacific Subtropical Gyre. </w:t>
      </w:r>
      <w:r>
        <w:rPr>
          <w:i/>
          <w:iCs/>
        </w:rPr>
        <w:t>Deep Sea Research Part I: Oceanographic Research Papers</w:t>
      </w:r>
      <w:r>
        <w:t xml:space="preserve">, </w:t>
      </w:r>
      <w:r>
        <w:rPr>
          <w:i/>
          <w:iCs/>
        </w:rPr>
        <w:t>56</w:t>
      </w:r>
      <w:r>
        <w:t>(1), 73–88. https://doi.org/10.1016/j.dsr.2008.08.003</w:t>
      </w:r>
    </w:p>
    <w:p w14:paraId="5A0EFDBA" w14:textId="77777777" w:rsidR="00410552" w:rsidRDefault="00410552" w:rsidP="00410552">
      <w:pPr>
        <w:pStyle w:val="Bibliography"/>
      </w:pPr>
      <w:r>
        <w:t xml:space="preserve">Hartnett, H. E., &amp; Devol, A. H. (2003). Role of a strong oxygen-deficient zone in the preservation and degradation of organic matter: a carbon budget for the continental margins of northwest Mexico and Washington State. </w:t>
      </w:r>
      <w:r>
        <w:rPr>
          <w:i/>
          <w:iCs/>
        </w:rPr>
        <w:t>Geochimica et Cosmochimica Acta</w:t>
      </w:r>
      <w:r>
        <w:t xml:space="preserve">, </w:t>
      </w:r>
      <w:r>
        <w:rPr>
          <w:i/>
          <w:iCs/>
        </w:rPr>
        <w:t>67</w:t>
      </w:r>
      <w:r>
        <w:t>(2), 247–264. https://doi.org/10.1016/S0016-7037(02)01076-1</w:t>
      </w:r>
    </w:p>
    <w:p w14:paraId="0C289D78" w14:textId="77777777" w:rsidR="00410552" w:rsidRDefault="00410552" w:rsidP="00410552">
      <w:pPr>
        <w:pStyle w:val="Bibliography"/>
      </w:pPr>
      <w:r>
        <w:t xml:space="preserve">Hays, G. C. (2003). A review of the adaptive significance and ecosystem consequences of zooplankton diel vertical migrations. In M. B. Jones, A. Ingólfsson, E. Ólafsson, G. V. Helgason, K. Gunnarsson, &amp; J. Svavarsson (Eds.), </w:t>
      </w:r>
      <w:r>
        <w:rPr>
          <w:i/>
          <w:iCs/>
        </w:rPr>
        <w:t>Migrations and Dispersal of Marine Organisms</w:t>
      </w:r>
      <w:r>
        <w:t xml:space="preserve"> (pp. 163–170). Dordrecht: Springer Netherlands. https://doi.org/10.1007/978-94-017-2276-6_18</w:t>
      </w:r>
    </w:p>
    <w:p w14:paraId="0D2DB05B" w14:textId="77777777" w:rsidR="00410552" w:rsidRDefault="00410552" w:rsidP="00410552">
      <w:pPr>
        <w:pStyle w:val="Bibliography"/>
      </w:pPr>
      <w:r>
        <w:t xml:space="preserve">Herrera, I., Yebra, L., Antezana, T., Giraldo, A., Färber-Lorda, J., &amp; Hernández-León, S. (2019). Vertical variability of Euphausia distinguenda metabolic rates during diel migration into the oxygen </w:t>
      </w:r>
      <w:r>
        <w:lastRenderedPageBreak/>
        <w:t xml:space="preserve">minimum zone of the Eastern Tropical Pacific off Mexico. </w:t>
      </w:r>
      <w:r>
        <w:rPr>
          <w:i/>
          <w:iCs/>
        </w:rPr>
        <w:t>Journal of Plankton Research</w:t>
      </w:r>
      <w:r>
        <w:t xml:space="preserve">, </w:t>
      </w:r>
      <w:r>
        <w:rPr>
          <w:i/>
          <w:iCs/>
        </w:rPr>
        <w:t>41</w:t>
      </w:r>
      <w:r>
        <w:t>(2), 165–176. https://doi.org/10.1093/plankt/fbz004</w:t>
      </w:r>
    </w:p>
    <w:p w14:paraId="2CD34988" w14:textId="77777777" w:rsidR="00410552" w:rsidRDefault="00410552" w:rsidP="00410552">
      <w:pPr>
        <w:pStyle w:val="Bibliography"/>
      </w:pPr>
      <w:r>
        <w:t xml:space="preserve">Heywood, K. J. (1996). Diel vertical migration of zooplankton in the Northeast Atlantic. </w:t>
      </w:r>
      <w:r>
        <w:rPr>
          <w:i/>
          <w:iCs/>
        </w:rPr>
        <w:t>Journal of Plankton Research</w:t>
      </w:r>
      <w:r>
        <w:t xml:space="preserve">, </w:t>
      </w:r>
      <w:r>
        <w:rPr>
          <w:i/>
          <w:iCs/>
        </w:rPr>
        <w:t>18</w:t>
      </w:r>
      <w:r>
        <w:t>(2), 163–184. https://doi.org/10.1093/plankt/18.2.163</w:t>
      </w:r>
    </w:p>
    <w:p w14:paraId="40B8C245" w14:textId="77777777" w:rsidR="00410552" w:rsidRDefault="00410552" w:rsidP="00410552">
      <w:pPr>
        <w:pStyle w:val="Bibliography"/>
      </w:pPr>
      <w:r>
        <w:t xml:space="preserve">Hidalgo, P., Escribano, R., &amp; Morales, C. E. (2005). Ontogenetic vertical distribution and diel migration of the copepod Eucalanus inermis in the oxygen minimum zone off northern Chile (20–21° S). </w:t>
      </w:r>
      <w:r>
        <w:rPr>
          <w:i/>
          <w:iCs/>
        </w:rPr>
        <w:t>Journal of Plankton Research</w:t>
      </w:r>
      <w:r>
        <w:t xml:space="preserve">, </w:t>
      </w:r>
      <w:r>
        <w:rPr>
          <w:i/>
          <w:iCs/>
        </w:rPr>
        <w:t>27</w:t>
      </w:r>
      <w:r>
        <w:t>(6), 519–529. https://doi.org/10.1093/plankt/fbi025</w:t>
      </w:r>
    </w:p>
    <w:p w14:paraId="0B019F12" w14:textId="77777777" w:rsidR="00410552" w:rsidRDefault="00410552" w:rsidP="00410552">
      <w:pPr>
        <w:pStyle w:val="Bibliography"/>
      </w:pPr>
      <w:r>
        <w:t xml:space="preserve">Homoky, W. B., Conway, T. M., John, S. G., König, D., Deng, F., Tagliabue, A., &amp; Mills, R. A. (2021). Iron colloids dominate sedimentary supply to the ocean interior. </w:t>
      </w:r>
      <w:r>
        <w:rPr>
          <w:i/>
          <w:iCs/>
        </w:rPr>
        <w:t>Proceedings of the National Academy of Sciences</w:t>
      </w:r>
      <w:r>
        <w:t xml:space="preserve">, </w:t>
      </w:r>
      <w:r>
        <w:rPr>
          <w:i/>
          <w:iCs/>
        </w:rPr>
        <w:t>118</w:t>
      </w:r>
      <w:r>
        <w:t>(13), e2016078118. https://doi.org/10.1073/pnas.2016078118</w:t>
      </w:r>
    </w:p>
    <w:p w14:paraId="58402C63" w14:textId="77777777" w:rsidR="00410552" w:rsidRDefault="00410552" w:rsidP="00410552">
      <w:pPr>
        <w:pStyle w:val="Bibliography"/>
      </w:pPr>
      <w:r>
        <w:t xml:space="preserve">Horak, R. E. A., Ruef, W., Ward, B. B., &amp; Devol, A. H. (2016). Expansion of denitrification and anoxia in the eastern tropical North Pacific from 1972 to 2012. </w:t>
      </w:r>
      <w:r>
        <w:rPr>
          <w:i/>
          <w:iCs/>
        </w:rPr>
        <w:t>Geophysical Research Letters</w:t>
      </w:r>
      <w:r>
        <w:t xml:space="preserve">, </w:t>
      </w:r>
      <w:r>
        <w:rPr>
          <w:i/>
          <w:iCs/>
        </w:rPr>
        <w:t>43</w:t>
      </w:r>
      <w:r>
        <w:t>(10), 2016GL068871. https://doi.org/10.1002/2016GL068871</w:t>
      </w:r>
    </w:p>
    <w:p w14:paraId="30F3AA4E" w14:textId="77777777" w:rsidR="00410552" w:rsidRDefault="00410552" w:rsidP="00410552">
      <w:pPr>
        <w:pStyle w:val="Bibliography"/>
      </w:pPr>
      <w:r>
        <w:t>Inthorn, M. (2005). Lateral particle transport in nepheloid layers - a key factor for organic matter distribution and quality in the Benguela high-productivity area. Retrieved from https://media.suub.uni-bremen.de/handle/elib/2212</w:t>
      </w:r>
    </w:p>
    <w:p w14:paraId="0ED95219" w14:textId="77777777" w:rsidR="00410552" w:rsidRDefault="00410552" w:rsidP="00410552">
      <w:pPr>
        <w:pStyle w:val="Bibliography"/>
      </w:pPr>
      <w:r>
        <w:t>Ito, T., Minobe, S., Long, M. C., &amp; Deutsch, C. (2017). Upper ocean O</w:t>
      </w:r>
      <w:r>
        <w:rPr>
          <w:vertAlign w:val="subscript"/>
        </w:rPr>
        <w:t>2</w:t>
      </w:r>
      <w:r>
        <w:t xml:space="preserve"> trends: 1958-2015. </w:t>
      </w:r>
      <w:r>
        <w:rPr>
          <w:i/>
          <w:iCs/>
        </w:rPr>
        <w:t>Geophysical Research Letters</w:t>
      </w:r>
      <w:r>
        <w:t xml:space="preserve">, </w:t>
      </w:r>
      <w:r>
        <w:rPr>
          <w:i/>
          <w:iCs/>
        </w:rPr>
        <w:t>44</w:t>
      </w:r>
      <w:r>
        <w:t>(9), 4214–4223. https://doi.org/10.1002/2017GL073613</w:t>
      </w:r>
    </w:p>
    <w:p w14:paraId="422F41CE" w14:textId="77777777" w:rsidR="00410552" w:rsidRDefault="00410552" w:rsidP="00410552">
      <w:pPr>
        <w:pStyle w:val="Bibliography"/>
      </w:pPr>
      <w:r>
        <w:t xml:space="preserve">Jackson, G. A., &amp; Burd, A. B. (2001). A model for the distribution of particle flux in the mid-water column controlled by subsurface biotic interactions. </w:t>
      </w:r>
      <w:r>
        <w:rPr>
          <w:i/>
          <w:iCs/>
        </w:rPr>
        <w:t>Deep Sea Research Part II: Topical Studies in Oceanography</w:t>
      </w:r>
      <w:r>
        <w:t xml:space="preserve">, </w:t>
      </w:r>
      <w:r>
        <w:rPr>
          <w:i/>
          <w:iCs/>
        </w:rPr>
        <w:t>49</w:t>
      </w:r>
      <w:r>
        <w:t>(1), 193–217. https://doi.org/10.1016/S0967-0645(01)00100-X</w:t>
      </w:r>
    </w:p>
    <w:p w14:paraId="29FC4292" w14:textId="77777777" w:rsidR="00410552" w:rsidRDefault="00410552" w:rsidP="00410552">
      <w:pPr>
        <w:pStyle w:val="Bibliography"/>
      </w:pPr>
      <w:r>
        <w:t xml:space="preserve">Jiang, S., Dickey, T. D., Steinberg, D. K., &amp; Madin, L. P. (2007). Temporal variability of zooplankton biomass from ADCP backscatter time series data at the Bermuda Testbed Mooring site. </w:t>
      </w:r>
      <w:r>
        <w:rPr>
          <w:i/>
          <w:iCs/>
        </w:rPr>
        <w:t>Deep Sea Research Part I: Oceanographic Research Papers</w:t>
      </w:r>
      <w:r>
        <w:t xml:space="preserve">, </w:t>
      </w:r>
      <w:r>
        <w:rPr>
          <w:i/>
          <w:iCs/>
        </w:rPr>
        <w:t>54</w:t>
      </w:r>
      <w:r>
        <w:t>(4), 608–636. https://doi.org/10.1016/j.dsr.2006.12.011</w:t>
      </w:r>
    </w:p>
    <w:p w14:paraId="4D92A07F" w14:textId="77777777" w:rsidR="00410552" w:rsidRDefault="00410552" w:rsidP="00410552">
      <w:pPr>
        <w:pStyle w:val="Bibliography"/>
      </w:pPr>
      <w:r>
        <w:lastRenderedPageBreak/>
        <w:t xml:space="preserve">Kaartvedt, S., Klevjer, T. A., Torgersen, T., Sørnes, T. A., &amp; Røstad, A. (2007). Diel vertical migration of individual jellyfish (Periphylla periphylla). </w:t>
      </w:r>
      <w:r>
        <w:rPr>
          <w:i/>
          <w:iCs/>
        </w:rPr>
        <w:t>Limnology and Oceanography</w:t>
      </w:r>
      <w:r>
        <w:t xml:space="preserve">, </w:t>
      </w:r>
      <w:r>
        <w:rPr>
          <w:i/>
          <w:iCs/>
        </w:rPr>
        <w:t>52</w:t>
      </w:r>
      <w:r>
        <w:t>(3), 975–983. https://doi.org/10.4319/lo.2007.52.3.0975</w:t>
      </w:r>
    </w:p>
    <w:p w14:paraId="0D241097" w14:textId="77777777" w:rsidR="00410552" w:rsidRDefault="00410552" w:rsidP="00410552">
      <w:pPr>
        <w:pStyle w:val="Bibliography"/>
      </w:pPr>
      <w:r>
        <w:t xml:space="preserve">Keil, R. G., Neibauer, J. A., &amp; Devol, A. H. (2016). A multiproxy approach to understanding the “enhanced” flux of organic matter through the oxygen-deficient waters of the Arabian Sea. </w:t>
      </w:r>
      <w:r>
        <w:rPr>
          <w:i/>
          <w:iCs/>
        </w:rPr>
        <w:t>Biogeosciences</w:t>
      </w:r>
      <w:r>
        <w:t xml:space="preserve">, </w:t>
      </w:r>
      <w:r>
        <w:rPr>
          <w:i/>
          <w:iCs/>
        </w:rPr>
        <w:t>13</w:t>
      </w:r>
      <w:r>
        <w:t>(7), 2077–2092. http://dx.doi.org/10.5194/bg-13-2077-2016</w:t>
      </w:r>
    </w:p>
    <w:p w14:paraId="3B9D2C46" w14:textId="77777777" w:rsidR="00410552" w:rsidRDefault="00410552" w:rsidP="00410552">
      <w:pPr>
        <w:pStyle w:val="Bibliography"/>
      </w:pPr>
      <w:r>
        <w:t xml:space="preserve">Kiko, R., Biastoch, A., Brandt, P., Cravatte, S., Hauss, H., Hummels, R., et al. (2017). Biological and physical influences on marine snowfall at the equator. </w:t>
      </w:r>
      <w:r>
        <w:rPr>
          <w:i/>
          <w:iCs/>
        </w:rPr>
        <w:t>Nature Geoscience</w:t>
      </w:r>
      <w:r>
        <w:t xml:space="preserve">, </w:t>
      </w:r>
      <w:r>
        <w:rPr>
          <w:i/>
          <w:iCs/>
        </w:rPr>
        <w:t>10</w:t>
      </w:r>
      <w:r>
        <w:t>(11), 852–858. https://doi.org/10.1038/ngeo3042</w:t>
      </w:r>
    </w:p>
    <w:p w14:paraId="17B854D8" w14:textId="77777777" w:rsidR="00410552" w:rsidRDefault="00410552" w:rsidP="00410552">
      <w:pPr>
        <w:pStyle w:val="Bibliography"/>
      </w:pPr>
      <w:r>
        <w:t xml:space="preserve">Kiko, R., Brandt, P., Christiansen, S., Faustmann, J., Kriest, I., Rodrigues, E., et al. (2020). Zooplankton-Mediated Fluxes in the Eastern Tropical North Atlantic. </w:t>
      </w:r>
      <w:r>
        <w:rPr>
          <w:i/>
          <w:iCs/>
        </w:rPr>
        <w:t>Frontiers in Marine Science</w:t>
      </w:r>
      <w:r>
        <w:t xml:space="preserve">, </w:t>
      </w:r>
      <w:r>
        <w:rPr>
          <w:i/>
          <w:iCs/>
        </w:rPr>
        <w:t>7</w:t>
      </w:r>
      <w:r>
        <w:t>. https://doi.org/10.3389/fmars.2020.00358</w:t>
      </w:r>
    </w:p>
    <w:p w14:paraId="159BAD06" w14:textId="77777777" w:rsidR="00410552" w:rsidRDefault="00410552" w:rsidP="00410552">
      <w:pPr>
        <w:pStyle w:val="Bibliography"/>
      </w:pPr>
      <w:r>
        <w:t xml:space="preserve">Kwon, E. Y., &amp; Primeau, F. (2008). Optimization and sensitivity of a global biogeochemistry ocean model using combined in situ DIC, alkalinity, and phosphate data. </w:t>
      </w:r>
      <w:r>
        <w:rPr>
          <w:i/>
          <w:iCs/>
        </w:rPr>
        <w:t>Journal of Geophysical Research: Oceans</w:t>
      </w:r>
      <w:r>
        <w:t xml:space="preserve">, </w:t>
      </w:r>
      <w:r>
        <w:rPr>
          <w:i/>
          <w:iCs/>
        </w:rPr>
        <w:t>113</w:t>
      </w:r>
      <w:r>
        <w:t>(C8), C08011. https://doi.org/10.1029/2007JC004520</w:t>
      </w:r>
    </w:p>
    <w:p w14:paraId="10498EC2" w14:textId="77777777" w:rsidR="00410552" w:rsidRDefault="00410552" w:rsidP="00410552">
      <w:pPr>
        <w:pStyle w:val="Bibliography"/>
      </w:pPr>
      <w:r>
        <w:t xml:space="preserve">Lam, P., &amp; Kuypers, M. M. M. (2011). Microbial Nitrogen Cycling Processes in Oxygen Minimum Zones. </w:t>
      </w:r>
      <w:r>
        <w:rPr>
          <w:i/>
          <w:iCs/>
        </w:rPr>
        <w:t>Annual Review of Marine Science</w:t>
      </w:r>
      <w:r>
        <w:t xml:space="preserve">, </w:t>
      </w:r>
      <w:r>
        <w:rPr>
          <w:i/>
          <w:iCs/>
        </w:rPr>
        <w:t>3</w:t>
      </w:r>
      <w:r>
        <w:t>(1), 317–345. https://doi.org/10.1146/annurev-marine-120709-142814</w:t>
      </w:r>
    </w:p>
    <w:p w14:paraId="70F65834" w14:textId="77777777" w:rsidR="00410552" w:rsidRDefault="00410552" w:rsidP="00410552">
      <w:pPr>
        <w:pStyle w:val="Bibliography"/>
      </w:pPr>
      <w:r>
        <w:t xml:space="preserve">Lam, P. J., &amp; Marchal, O. (2015). Insights into Particle Cycling from Thorium and Particle Data. </w:t>
      </w:r>
      <w:r>
        <w:rPr>
          <w:i/>
          <w:iCs/>
        </w:rPr>
        <w:t>Annual Review of Marine Science</w:t>
      </w:r>
      <w:r>
        <w:t xml:space="preserve">, </w:t>
      </w:r>
      <w:r>
        <w:rPr>
          <w:i/>
          <w:iCs/>
        </w:rPr>
        <w:t>7</w:t>
      </w:r>
      <w:r>
        <w:t>(1), 159–184. https://doi.org/10.1146/annurev-marine-010814-015623</w:t>
      </w:r>
    </w:p>
    <w:p w14:paraId="35A2B7C8" w14:textId="77777777" w:rsidR="00410552" w:rsidRDefault="00410552" w:rsidP="00410552">
      <w:pPr>
        <w:pStyle w:val="Bibliography"/>
      </w:pPr>
      <w:r>
        <w:t xml:space="preserve">Lam, P. J., Doney, S. C., &amp; Bishop, J. K. B. (2011). The dynamic ocean biological pump: Insights from a global compilation of particulate organic carbon, CaCO3 , and opal concentration profiles from the mesopelagic. </w:t>
      </w:r>
      <w:r>
        <w:rPr>
          <w:i/>
          <w:iCs/>
        </w:rPr>
        <w:t>Global Biogeochemical Cycles</w:t>
      </w:r>
      <w:r>
        <w:t xml:space="preserve">, </w:t>
      </w:r>
      <w:r>
        <w:rPr>
          <w:i/>
          <w:iCs/>
        </w:rPr>
        <w:t>25</w:t>
      </w:r>
      <w:r>
        <w:t>(3), n/a-n/a. https://doi.org/10.1029/2010GB003868</w:t>
      </w:r>
    </w:p>
    <w:p w14:paraId="3E7134EB" w14:textId="77777777" w:rsidR="00410552" w:rsidRDefault="00410552" w:rsidP="00410552">
      <w:pPr>
        <w:pStyle w:val="Bibliography"/>
      </w:pPr>
      <w:r>
        <w:lastRenderedPageBreak/>
        <w:t xml:space="preserve">Lam, P. J., Heller, M. I., Lerner, P. E., Moffett, J. W., &amp; Buck, K. N. (2020). Unexpected Source and Transport of Iron from the Deep Peru Margin. </w:t>
      </w:r>
      <w:r>
        <w:rPr>
          <w:i/>
          <w:iCs/>
        </w:rPr>
        <w:t>ACS Earth and Space Chemistry</w:t>
      </w:r>
      <w:r>
        <w:t xml:space="preserve">, </w:t>
      </w:r>
      <w:r>
        <w:rPr>
          <w:i/>
          <w:iCs/>
        </w:rPr>
        <w:t>4</w:t>
      </w:r>
      <w:r>
        <w:t>(7), 977–992. https://doi.org/10.1021/acsearthspacechem.0c00066</w:t>
      </w:r>
    </w:p>
    <w:p w14:paraId="1807FD3B" w14:textId="77777777" w:rsidR="00410552" w:rsidRDefault="00410552" w:rsidP="00410552">
      <w:pPr>
        <w:pStyle w:val="Bibliography"/>
      </w:pPr>
      <w:r>
        <w:t xml:space="preserve">Lampitt, R. S., Noji, T., &amp; von Bodungen, B. (1990). What happens to zooplankton faecal pellets? Implications for material flux. </w:t>
      </w:r>
      <w:r>
        <w:rPr>
          <w:i/>
          <w:iCs/>
        </w:rPr>
        <w:t>Marine Biology</w:t>
      </w:r>
      <w:r>
        <w:t xml:space="preserve">, </w:t>
      </w:r>
      <w:r>
        <w:rPr>
          <w:i/>
          <w:iCs/>
        </w:rPr>
        <w:t>104</w:t>
      </w:r>
      <w:r>
        <w:t>(1), 15–23. https://doi.org/10.1007/BF01313152</w:t>
      </w:r>
    </w:p>
    <w:p w14:paraId="058A7C74" w14:textId="77777777" w:rsidR="00410552" w:rsidRDefault="00410552" w:rsidP="00410552">
      <w:pPr>
        <w:pStyle w:val="Bibliography"/>
      </w:pPr>
      <w:r>
        <w:t xml:space="preserve">Lee, W.-J., Staneva, V., Mayorga, E., Nguyen, K., Satiewan, L., &amp; Majeed, I. (2021). Echopype: Enhancing the interoperability and scalability of ocean sonar data processing. </w:t>
      </w:r>
      <w:r>
        <w:rPr>
          <w:i/>
          <w:iCs/>
        </w:rPr>
        <w:t>The Journal of the Acoustical Society of America</w:t>
      </w:r>
      <w:r>
        <w:t xml:space="preserve">, </w:t>
      </w:r>
      <w:r>
        <w:rPr>
          <w:i/>
          <w:iCs/>
        </w:rPr>
        <w:t>149</w:t>
      </w:r>
      <w:r>
        <w:t>(4), A63–A63. https://doi.org/10.1121/10.0004522</w:t>
      </w:r>
    </w:p>
    <w:p w14:paraId="2CD53493" w14:textId="77777777" w:rsidR="00410552" w:rsidRDefault="00410552" w:rsidP="00410552">
      <w:pPr>
        <w:pStyle w:val="Bibliography"/>
      </w:pPr>
      <w:r>
        <w:t xml:space="preserve">Maas, A. E., Frazar, S. L., Outram, D. M., Seibel, B. A., &amp; Wishner, K. F. (2014). Fine-scale vertical distribution of macroplankton and micronekton in the Eastern Tropical North Pacific in association with an oxygen minimum zone. </w:t>
      </w:r>
      <w:r>
        <w:rPr>
          <w:i/>
          <w:iCs/>
        </w:rPr>
        <w:t>Journal of Plankton Research</w:t>
      </w:r>
      <w:r>
        <w:t xml:space="preserve">, </w:t>
      </w:r>
      <w:r>
        <w:rPr>
          <w:i/>
          <w:iCs/>
        </w:rPr>
        <w:t>36</w:t>
      </w:r>
      <w:r>
        <w:t>(6), 1557–1575. https://doi.org/10.1093/plankt/fbu077</w:t>
      </w:r>
    </w:p>
    <w:p w14:paraId="0A4EBB5B" w14:textId="77777777" w:rsidR="00410552" w:rsidRDefault="00410552" w:rsidP="00410552">
      <w:pPr>
        <w:pStyle w:val="Bibliography"/>
      </w:pPr>
      <w:r>
        <w:t xml:space="preserve">McDonnell, A. M. P., &amp; Buesseler, K. O. (2010). Variability in the average sinking velocity of marine particles. </w:t>
      </w:r>
      <w:r>
        <w:rPr>
          <w:i/>
          <w:iCs/>
        </w:rPr>
        <w:t>Limnology and Oceanography</w:t>
      </w:r>
      <w:r>
        <w:t xml:space="preserve">, </w:t>
      </w:r>
      <w:r>
        <w:rPr>
          <w:i/>
          <w:iCs/>
        </w:rPr>
        <w:t>55</w:t>
      </w:r>
      <w:r>
        <w:t>(5), 2085–2096. https://doi.org/10.4319/lo.2010.55.5.2085</w:t>
      </w:r>
    </w:p>
    <w:p w14:paraId="09763E45" w14:textId="77777777" w:rsidR="00410552" w:rsidRDefault="00410552" w:rsidP="00410552">
      <w:pPr>
        <w:pStyle w:val="Bibliography"/>
      </w:pPr>
      <w:r>
        <w:t xml:space="preserve">McDonnell, A. M. P., &amp; Buesseler, K. O. (2012). A new method for the estimation of sinking particle fluxes from measurements of the particle size distribution, average sinking velocity, and carbon content. </w:t>
      </w:r>
      <w:r>
        <w:rPr>
          <w:i/>
          <w:iCs/>
        </w:rPr>
        <w:t>Limnology and Oceanography: Methods</w:t>
      </w:r>
      <w:r>
        <w:t xml:space="preserve">, </w:t>
      </w:r>
      <w:r>
        <w:rPr>
          <w:i/>
          <w:iCs/>
        </w:rPr>
        <w:t>10</w:t>
      </w:r>
      <w:r>
        <w:t>(5), 329–346. https://doi.org/10.4319/lom.2012.10.329</w:t>
      </w:r>
    </w:p>
    <w:p w14:paraId="183F96FD" w14:textId="77777777" w:rsidR="00410552" w:rsidRDefault="00410552" w:rsidP="00410552">
      <w:pPr>
        <w:pStyle w:val="Bibliography"/>
      </w:pPr>
      <w:r>
        <w:t xml:space="preserve">Neuer, S., Iversen, M., &amp; Fischer, G. (2014). The Ocean’s Biological Carbon pump as part of the global Carbon Cycle. </w:t>
      </w:r>
      <w:r>
        <w:rPr>
          <w:i/>
          <w:iCs/>
        </w:rPr>
        <w:t>Limnology and Oceanography E-Lectures</w:t>
      </w:r>
      <w:r>
        <w:t xml:space="preserve">, </w:t>
      </w:r>
      <w:r>
        <w:rPr>
          <w:i/>
          <w:iCs/>
        </w:rPr>
        <w:t>4</w:t>
      </w:r>
      <w:r>
        <w:t>(4), 1–51. https://doi.org/10.4319/lol.2014.sneuer.miversen.gfischer.9</w:t>
      </w:r>
    </w:p>
    <w:p w14:paraId="5A902B0B" w14:textId="77777777" w:rsidR="00410552" w:rsidRDefault="00410552" w:rsidP="00410552">
      <w:pPr>
        <w:pStyle w:val="Bibliography"/>
      </w:pPr>
      <w:r>
        <w:t xml:space="preserve">Noji, T. T., Estep, K. W., Macintyre, F., &amp; Norrbin, F. (1991). Image Analysis of Faecal Material Grazed Upon by Three Species Of Copepods: Evidence For Coprorhexy, Coprophagy and Coprochaly. </w:t>
      </w:r>
      <w:r>
        <w:rPr>
          <w:i/>
          <w:iCs/>
        </w:rPr>
        <w:lastRenderedPageBreak/>
        <w:t>Journal of the Marine Biological Association of the United Kingdom</w:t>
      </w:r>
      <w:r>
        <w:t xml:space="preserve">, </w:t>
      </w:r>
      <w:r>
        <w:rPr>
          <w:i/>
          <w:iCs/>
        </w:rPr>
        <w:t>71</w:t>
      </w:r>
      <w:r>
        <w:t>(2), 465–480. https://doi.org/10.1017/S0025315400051717</w:t>
      </w:r>
    </w:p>
    <w:p w14:paraId="67D03B9B" w14:textId="77777777" w:rsidR="00410552" w:rsidRDefault="00410552" w:rsidP="00410552">
      <w:pPr>
        <w:pStyle w:val="Bibliography"/>
      </w:pPr>
      <w:r>
        <w:t>Ooi, H. (2013, August 8). Where does the offset go in Poisson/negative binomial regression? Retrieved May 2, 2021, from https://stats.stackexchange.com/questions/66791/where-does-the-offset-go-in-poisson-negative-binomial-regression</w:t>
      </w:r>
    </w:p>
    <w:p w14:paraId="3A8B97C1" w14:textId="77777777" w:rsidR="00410552" w:rsidRDefault="00410552" w:rsidP="00410552">
      <w:pPr>
        <w:pStyle w:val="Bibliography"/>
      </w:pPr>
      <w:r>
        <w:t xml:space="preserve">Parris, D. J., Ganesh, S., Edgcomb, V. P., DeLong, E. F., &amp; Stewart, F. J. (2014). Microbial eukaryote diversity in the marine oxygen minimum zone off northern Chile. </w:t>
      </w:r>
      <w:r>
        <w:rPr>
          <w:i/>
          <w:iCs/>
        </w:rPr>
        <w:t>Frontiers in Microbiology</w:t>
      </w:r>
      <w:r>
        <w:t xml:space="preserve">, </w:t>
      </w:r>
      <w:r>
        <w:rPr>
          <w:i/>
          <w:iCs/>
        </w:rPr>
        <w:t>5</w:t>
      </w:r>
      <w:r>
        <w:t>. https://doi.org/10.3389/fmicb.2014.00543</w:t>
      </w:r>
    </w:p>
    <w:p w14:paraId="184996EA" w14:textId="77777777" w:rsidR="00410552" w:rsidRDefault="00410552" w:rsidP="00410552">
      <w:pPr>
        <w:pStyle w:val="Bibliography"/>
      </w:pPr>
      <w:r>
        <w:t xml:space="preserve">Passow, U., &amp; Carlson, C. (2012). The biological pump in a high CO2 world. </w:t>
      </w:r>
      <w:r>
        <w:rPr>
          <w:i/>
          <w:iCs/>
        </w:rPr>
        <w:t>Marine Ecology Progress Series</w:t>
      </w:r>
      <w:r>
        <w:t xml:space="preserve">, </w:t>
      </w:r>
      <w:r>
        <w:rPr>
          <w:i/>
          <w:iCs/>
        </w:rPr>
        <w:t>470</w:t>
      </w:r>
      <w:r>
        <w:t>, 249–271. https://doi.org/10.3354/meps09985</w:t>
      </w:r>
    </w:p>
    <w:p w14:paraId="5A2F53A4" w14:textId="77777777" w:rsidR="00410552" w:rsidRDefault="00410552" w:rsidP="00410552">
      <w:pPr>
        <w:pStyle w:val="Bibliography"/>
      </w:pPr>
      <w:r>
        <w:t xml:space="preserve">Pavia, F. J., Anderson, R. F., Lam, P. J., Cael, B. B., Vivancos, S. M., Fleisher, M. Q., et al. (2019). Shallow particulate organic carbon regeneration in the South Pacific Ocean. </w:t>
      </w:r>
      <w:r>
        <w:rPr>
          <w:i/>
          <w:iCs/>
        </w:rPr>
        <w:t>Proceedings of the National Academy of Sciences</w:t>
      </w:r>
      <w:r>
        <w:t xml:space="preserve">, </w:t>
      </w:r>
      <w:r>
        <w:rPr>
          <w:i/>
          <w:iCs/>
        </w:rPr>
        <w:t>116</w:t>
      </w:r>
      <w:r>
        <w:t>(20), 9753–9758. https://doi.org/10.1073/pnas.1901863116</w:t>
      </w:r>
    </w:p>
    <w:p w14:paraId="64A8A31A" w14:textId="77777777" w:rsidR="00410552" w:rsidRDefault="00410552" w:rsidP="00410552">
      <w:pPr>
        <w:pStyle w:val="Bibliography"/>
      </w:pPr>
      <w:r>
        <w:t xml:space="preserve">Pennington, J. T., Mahoney, K. L., Kuwahara, V. S., Kolber, D. D., Calienes, R., &amp; Chavez, F. P. (2006). Primary production in the eastern tropical Pacific: A review. </w:t>
      </w:r>
      <w:r>
        <w:rPr>
          <w:i/>
          <w:iCs/>
        </w:rPr>
        <w:t>Progress in Oceanography</w:t>
      </w:r>
      <w:r>
        <w:t xml:space="preserve">, </w:t>
      </w:r>
      <w:r>
        <w:rPr>
          <w:i/>
          <w:iCs/>
        </w:rPr>
        <w:t>69</w:t>
      </w:r>
      <w:r>
        <w:t>(2–4), 285–317. https://doi.org/10.1016/j.pocean.2006.03.012</w:t>
      </w:r>
    </w:p>
    <w:p w14:paraId="34860532" w14:textId="77777777" w:rsidR="00410552" w:rsidRDefault="00410552" w:rsidP="00410552">
      <w:pPr>
        <w:pStyle w:val="Bibliography"/>
      </w:pPr>
      <w:r>
        <w:t xml:space="preserve">Peterson, M. L., Wakeham, S. G., Lee, C., Askea, M. A., &amp; Miquel, J. C. (2005). Novel techniques for collection of sinking particles in the ocean and determining their settling rates. </w:t>
      </w:r>
      <w:r>
        <w:rPr>
          <w:i/>
          <w:iCs/>
        </w:rPr>
        <w:t>Limnology and Oceanography: Methods</w:t>
      </w:r>
      <w:r>
        <w:t xml:space="preserve">, </w:t>
      </w:r>
      <w:r>
        <w:rPr>
          <w:i/>
          <w:iCs/>
        </w:rPr>
        <w:t>3</w:t>
      </w:r>
      <w:r>
        <w:t>(12), 520–532. https://doi.org/10.4319/lom.2005.3.520</w:t>
      </w:r>
    </w:p>
    <w:p w14:paraId="14822675" w14:textId="77777777" w:rsidR="00410552" w:rsidRDefault="00410552" w:rsidP="00410552">
      <w:pPr>
        <w:pStyle w:val="Bibliography"/>
      </w:pPr>
      <w:r>
        <w:t xml:space="preserve">Picheral, M., Guidi, L., Stemmann, L., Karl, D. M., Iddaoud, G., &amp; Gorsky, G. (2010). The Underwater Vision Profiler 5: An advanced instrument for high spatial resolution studies of particle size spectra and zooplankton. </w:t>
      </w:r>
      <w:r>
        <w:rPr>
          <w:i/>
          <w:iCs/>
        </w:rPr>
        <w:t>Limnology and Oceanography: Methods</w:t>
      </w:r>
      <w:r>
        <w:t xml:space="preserve">, </w:t>
      </w:r>
      <w:r>
        <w:rPr>
          <w:i/>
          <w:iCs/>
        </w:rPr>
        <w:t>8</w:t>
      </w:r>
      <w:r>
        <w:t>(9), 462–473. https://doi.org/10.4319/lom.2010.8.462</w:t>
      </w:r>
    </w:p>
    <w:p w14:paraId="600A216E" w14:textId="77777777" w:rsidR="00410552" w:rsidRDefault="00410552" w:rsidP="00410552">
      <w:pPr>
        <w:pStyle w:val="Bibliography"/>
      </w:pPr>
      <w:r>
        <w:t xml:space="preserve">Picheral, M., Colin, S., &amp; Irisson, J.-O. (2017). </w:t>
      </w:r>
      <w:r>
        <w:rPr>
          <w:i/>
          <w:iCs/>
        </w:rPr>
        <w:t>EcoTaxa, a tool for the taxonomic classification of images.</w:t>
      </w:r>
      <w:r>
        <w:t xml:space="preserve"> Retrieved from http://ecotaxa.obs-vlfr.fr</w:t>
      </w:r>
    </w:p>
    <w:p w14:paraId="7FB16B5F" w14:textId="77777777" w:rsidR="00410552" w:rsidRDefault="00410552" w:rsidP="00410552">
      <w:pPr>
        <w:pStyle w:val="Bibliography"/>
      </w:pPr>
      <w:r>
        <w:lastRenderedPageBreak/>
        <w:t xml:space="preserve">Poulsen, L., &amp; Kiørboe, T. (2005). Coprophagy and coprorhexy in the copepods Acartia tonsa and Temora longicornis: clearance rates and feeding behaviour. </w:t>
      </w:r>
      <w:r>
        <w:rPr>
          <w:i/>
          <w:iCs/>
        </w:rPr>
        <w:t>Marine Ecology Progress Series</w:t>
      </w:r>
      <w:r>
        <w:t xml:space="preserve">, </w:t>
      </w:r>
      <w:r>
        <w:rPr>
          <w:i/>
          <w:iCs/>
        </w:rPr>
        <w:t>299</w:t>
      </w:r>
      <w:r>
        <w:t>, 217–227. https://doi.org/10.3354/meps299217</w:t>
      </w:r>
    </w:p>
    <w:p w14:paraId="547129BA" w14:textId="77777777" w:rsidR="00410552" w:rsidRDefault="00410552" w:rsidP="00410552">
      <w:pPr>
        <w:pStyle w:val="Bibliography"/>
      </w:pPr>
      <w:r>
        <w:t xml:space="preserve">Rabindranath, A., Daase, M., Falk-Petersen, S., Wold, A., Wallace, M. I., Berge, J., &amp; Brierley, A. S. (2011). Seasonal and diel vertical migration of zooplankton in the High Arctic during the autumn midnight sun of 2008. </w:t>
      </w:r>
      <w:r>
        <w:rPr>
          <w:i/>
          <w:iCs/>
        </w:rPr>
        <w:t>Marine Biodiversity</w:t>
      </w:r>
      <w:r>
        <w:t xml:space="preserve">, </w:t>
      </w:r>
      <w:r>
        <w:rPr>
          <w:i/>
          <w:iCs/>
        </w:rPr>
        <w:t>41</w:t>
      </w:r>
      <w:r>
        <w:t>(3), 365–382. https://doi.org/10.1007/s12526-010-0067-7</w:t>
      </w:r>
    </w:p>
    <w:p w14:paraId="145A951F" w14:textId="77777777" w:rsidR="00410552" w:rsidRDefault="00410552" w:rsidP="00410552">
      <w:pPr>
        <w:pStyle w:val="Bibliography"/>
      </w:pPr>
      <w:r>
        <w:t xml:space="preserve">Raven, M. R., Keil, R. G., &amp; Webb, S. M. (2021). Microbial sulfate reduction and organic sulfur formation in sinking marine particles. </w:t>
      </w:r>
      <w:r>
        <w:rPr>
          <w:i/>
          <w:iCs/>
        </w:rPr>
        <w:t>Science</w:t>
      </w:r>
      <w:r>
        <w:t xml:space="preserve">, </w:t>
      </w:r>
      <w:r>
        <w:rPr>
          <w:i/>
          <w:iCs/>
        </w:rPr>
        <w:t>371</w:t>
      </w:r>
      <w:r>
        <w:t>(6525), 178–181. https://doi.org/10.1126/science.abc6035</w:t>
      </w:r>
    </w:p>
    <w:p w14:paraId="721783DA" w14:textId="77777777" w:rsidR="00410552" w:rsidRDefault="00410552" w:rsidP="00410552">
      <w:pPr>
        <w:pStyle w:val="Bibliography"/>
      </w:pPr>
      <w:r>
        <w:t xml:space="preserve">Ressler, P. H. (2002). Acoustic backscatter measurements with a 153kHz ADCP in the northeastern Gulf of Mexico: determination of dominant zooplankton and micronekton scatterers. </w:t>
      </w:r>
      <w:r>
        <w:rPr>
          <w:i/>
          <w:iCs/>
        </w:rPr>
        <w:t>Deep Sea Research Part I: Oceanographic Research Papers</w:t>
      </w:r>
      <w:r>
        <w:t xml:space="preserve">, </w:t>
      </w:r>
      <w:r>
        <w:rPr>
          <w:i/>
          <w:iCs/>
        </w:rPr>
        <w:t>49</w:t>
      </w:r>
      <w:r>
        <w:t>(11), 2035–2051. https://doi.org/10.1016/S0967-0637(02)00117-6</w:t>
      </w:r>
    </w:p>
    <w:p w14:paraId="0B2A27E0" w14:textId="77777777" w:rsidR="00410552" w:rsidRDefault="00410552" w:rsidP="00410552">
      <w:pPr>
        <w:pStyle w:val="Bibliography"/>
      </w:pPr>
      <w:r>
        <w:t xml:space="preserve">Riquelme-Bugueño, R., Pérez-Santos, I., Alegría, N., Vargas, C. A., Urbina, M. A., &amp; Escribano, R. (2020). Diel vertical migration into anoxic and high- p CO 2 waters: acoustic and net-based krill observations in the Humboldt Current. </w:t>
      </w:r>
      <w:r>
        <w:rPr>
          <w:i/>
          <w:iCs/>
        </w:rPr>
        <w:t>Scientific Reports</w:t>
      </w:r>
      <w:r>
        <w:t xml:space="preserve">, </w:t>
      </w:r>
      <w:r>
        <w:rPr>
          <w:i/>
          <w:iCs/>
        </w:rPr>
        <w:t>10</w:t>
      </w:r>
      <w:r>
        <w:t>(1), 17181. https://doi.org/10.1038/s41598-020-73702-z</w:t>
      </w:r>
    </w:p>
    <w:p w14:paraId="6B488295" w14:textId="77777777" w:rsidR="00410552" w:rsidRDefault="00410552" w:rsidP="00410552">
      <w:pPr>
        <w:pStyle w:val="Bibliography"/>
      </w:pPr>
      <w:r>
        <w:t xml:space="preserve">Rocap, G., Keil, R., Devol, A., &amp; Deutsch, C. (2017). </w:t>
      </w:r>
      <w:r>
        <w:rPr>
          <w:i/>
          <w:iCs/>
        </w:rPr>
        <w:t>Water temperature, salinity, and other data from CTD taken from the RV Sikuliaq in the Pacific Ocean between San Diego, California and Manzanillo, Mexico from 2016-12-21 to 2017-01-13 (NCEI Accession 0164968). [Temperature, Salinity, Oxygen, Beam Attenuation, Fluorescence, PAR].</w:t>
      </w:r>
      <w:r>
        <w:t xml:space="preserve"> NOAA National Centers for Environmental Information. Retrieved from https://accession.nodc.noaa.gov/0164968</w:t>
      </w:r>
    </w:p>
    <w:p w14:paraId="57C66F89" w14:textId="77777777" w:rsidR="00410552" w:rsidRDefault="00410552" w:rsidP="00410552">
      <w:pPr>
        <w:pStyle w:val="Bibliography"/>
      </w:pPr>
      <w:r>
        <w:t xml:space="preserve">Roullier, F., Berline, L., Guidi, L., Durrieu De Madron, X., Picheral, M., Sciandra, A., et al. (2014). Particle size distribution and estimated carbon flux across the Arabian Sea oxygen minimum zone. </w:t>
      </w:r>
      <w:r>
        <w:rPr>
          <w:i/>
          <w:iCs/>
        </w:rPr>
        <w:t>Biogeosciences</w:t>
      </w:r>
      <w:r>
        <w:t xml:space="preserve">, </w:t>
      </w:r>
      <w:r>
        <w:rPr>
          <w:i/>
          <w:iCs/>
        </w:rPr>
        <w:t>11</w:t>
      </w:r>
      <w:r>
        <w:t>(16), 4541–4557. https://doi.org/10.5194/bg-11-4541-2014</w:t>
      </w:r>
    </w:p>
    <w:p w14:paraId="72B1B9B3" w14:textId="77777777" w:rsidR="00410552" w:rsidRDefault="00410552" w:rsidP="00410552">
      <w:pPr>
        <w:pStyle w:val="Bibliography"/>
      </w:pPr>
      <w:r>
        <w:lastRenderedPageBreak/>
        <w:t xml:space="preserve">Sainmont, J., Gislason, A., Heuschele, J., Webster, C. N., Sylvander, P., Wang, M., &amp; Varpe, Ø. (2014). Inter- and intra-specific diurnal habitat selection of zooplankton during the spring bloom observed by Video Plankton Recorder. </w:t>
      </w:r>
      <w:r>
        <w:rPr>
          <w:i/>
          <w:iCs/>
        </w:rPr>
        <w:t>Marine Biology</w:t>
      </w:r>
      <w:r>
        <w:t xml:space="preserve">, </w:t>
      </w:r>
      <w:r>
        <w:rPr>
          <w:i/>
          <w:iCs/>
        </w:rPr>
        <w:t>161</w:t>
      </w:r>
      <w:r>
        <w:t>(8), 1931–1941. https://doi.org/10.1007/s00227-014-2475-x</w:t>
      </w:r>
    </w:p>
    <w:p w14:paraId="272E0D8D" w14:textId="77777777" w:rsidR="00410552" w:rsidRDefault="00410552" w:rsidP="00410552">
      <w:pPr>
        <w:pStyle w:val="Bibliography"/>
      </w:pPr>
      <w:r>
        <w:t xml:space="preserve">Saltzman, J., &amp; Wishner, K. F. (1997). Zooplankton ecology in the eastern tropical Pacific oxygen minimum zone above a seamount: 2. Vertical distribution of copepods. </w:t>
      </w:r>
      <w:r>
        <w:rPr>
          <w:i/>
          <w:iCs/>
        </w:rPr>
        <w:t>Deep Sea Research Part I: Oceanographic Research Papers</w:t>
      </w:r>
      <w:r>
        <w:t xml:space="preserve">, </w:t>
      </w:r>
      <w:r>
        <w:rPr>
          <w:i/>
          <w:iCs/>
        </w:rPr>
        <w:t>44</w:t>
      </w:r>
      <w:r>
        <w:t>(6), 931–954. https://doi.org/10.1016/S0967-0637(97)00006-X</w:t>
      </w:r>
    </w:p>
    <w:p w14:paraId="2CCAA813" w14:textId="77777777" w:rsidR="00410552" w:rsidRDefault="00410552" w:rsidP="00410552">
      <w:pPr>
        <w:pStyle w:val="Bibliography"/>
      </w:pPr>
      <w:r>
        <w:t xml:space="preserve">Saunders, J. K., Fuchsman, C. A., McKay, C., &amp; Rocap, G. (2019). Complete arsenic-based respiratory cycle in the marine microbial communities of pelagic oxygen-deficient zones. </w:t>
      </w:r>
      <w:r>
        <w:rPr>
          <w:i/>
          <w:iCs/>
        </w:rPr>
        <w:t>Proceedings of the National Academy of Sciences</w:t>
      </w:r>
      <w:r>
        <w:t xml:space="preserve">, </w:t>
      </w:r>
      <w:r>
        <w:rPr>
          <w:i/>
          <w:iCs/>
        </w:rPr>
        <w:t>116</w:t>
      </w:r>
      <w:r>
        <w:t>(20), 9925–9930. https://doi.org/10.1073/pnas.1818349116</w:t>
      </w:r>
    </w:p>
    <w:p w14:paraId="759EB02C" w14:textId="77777777" w:rsidR="00410552" w:rsidRDefault="00410552" w:rsidP="00410552">
      <w:pPr>
        <w:pStyle w:val="Bibliography"/>
      </w:pPr>
      <w:r>
        <w:t xml:space="preserve">Schmidtko, S., Stramma, L., &amp; Visbeck, M. (2017). Decline in global oceanic oxygen content during the past five decades. </w:t>
      </w:r>
      <w:r>
        <w:rPr>
          <w:i/>
          <w:iCs/>
        </w:rPr>
        <w:t>Nature</w:t>
      </w:r>
      <w:r>
        <w:t xml:space="preserve">, </w:t>
      </w:r>
      <w:r>
        <w:rPr>
          <w:i/>
          <w:iCs/>
        </w:rPr>
        <w:t>542</w:t>
      </w:r>
      <w:r>
        <w:t>(7641), 335–341. https://doi.org/10.1038/nature21399</w:t>
      </w:r>
    </w:p>
    <w:p w14:paraId="63D98EEE" w14:textId="77777777" w:rsidR="00410552" w:rsidRDefault="00410552" w:rsidP="00410552">
      <w:pPr>
        <w:pStyle w:val="Bibliography"/>
      </w:pPr>
      <w:r>
        <w:t xml:space="preserve">Seibel, B. A. (2011). Critical oxygen levels and metabolic suppression in oceanic oxygen minimum zones. </w:t>
      </w:r>
      <w:r>
        <w:rPr>
          <w:i/>
          <w:iCs/>
        </w:rPr>
        <w:t>Journal of Experimental Biology</w:t>
      </w:r>
      <w:r>
        <w:t xml:space="preserve">, </w:t>
      </w:r>
      <w:r>
        <w:rPr>
          <w:i/>
          <w:iCs/>
        </w:rPr>
        <w:t>214</w:t>
      </w:r>
      <w:r>
        <w:t>(2), 326–336. https://doi.org/10.1242/jeb.049171</w:t>
      </w:r>
    </w:p>
    <w:p w14:paraId="2C4D1F8C" w14:textId="77777777" w:rsidR="00410552" w:rsidRDefault="00410552" w:rsidP="00410552">
      <w:pPr>
        <w:pStyle w:val="Bibliography"/>
      </w:pPr>
      <w:r>
        <w:t xml:space="preserve">Sheldon, R. W., Prakash, A., &amp; Sutcliffe Jr., W. H. (1972). The Size Distribution of Particles in the Ocean. </w:t>
      </w:r>
      <w:r>
        <w:rPr>
          <w:i/>
          <w:iCs/>
        </w:rPr>
        <w:t>Limnology and Oceanography</w:t>
      </w:r>
      <w:r>
        <w:t xml:space="preserve">, </w:t>
      </w:r>
      <w:r>
        <w:rPr>
          <w:i/>
          <w:iCs/>
        </w:rPr>
        <w:t>17</w:t>
      </w:r>
      <w:r>
        <w:t>(3), 327–340. https://doi.org/10.4319/lo.1972.17.3.0327</w:t>
      </w:r>
    </w:p>
    <w:p w14:paraId="25C00498" w14:textId="77777777" w:rsidR="00410552" w:rsidRDefault="00410552" w:rsidP="00410552">
      <w:pPr>
        <w:pStyle w:val="Bibliography"/>
      </w:pPr>
      <w:r>
        <w:t xml:space="preserve">Siegel, D. A., Buesseler, K. O., Behrenfeld, M. J., Benitez-Nelson, C. R., Boss, E., Brzezinski, M. A., et al. (2016). Prediction of the Export and Fate of Global Ocean Net Primary Production: The EXPORTS Science Plan. </w:t>
      </w:r>
      <w:r>
        <w:rPr>
          <w:i/>
          <w:iCs/>
        </w:rPr>
        <w:t>Frontiers in Marine Science</w:t>
      </w:r>
      <w:r>
        <w:t xml:space="preserve">, </w:t>
      </w:r>
      <w:r>
        <w:rPr>
          <w:i/>
          <w:iCs/>
        </w:rPr>
        <w:t>3</w:t>
      </w:r>
      <w:r>
        <w:t>. https://doi.org/10.3389/fmars.2016.00022</w:t>
      </w:r>
    </w:p>
    <w:p w14:paraId="527D00AD" w14:textId="77777777" w:rsidR="00410552" w:rsidRDefault="00410552" w:rsidP="00410552">
      <w:pPr>
        <w:pStyle w:val="Bibliography"/>
      </w:pPr>
      <w:r>
        <w:t xml:space="preserve">Simon, M., Grossart, H., Schweitzer, B., &amp; Ploug, H. (2002). Microbial ecology of organic aggregates in aquatic ecosystems. </w:t>
      </w:r>
      <w:r>
        <w:rPr>
          <w:i/>
          <w:iCs/>
        </w:rPr>
        <w:t>Aquatic Microbial Ecology</w:t>
      </w:r>
      <w:r>
        <w:t xml:space="preserve">, </w:t>
      </w:r>
      <w:r>
        <w:rPr>
          <w:i/>
          <w:iCs/>
        </w:rPr>
        <w:t>28</w:t>
      </w:r>
      <w:r>
        <w:t>(2), 175–211. https://doi.org/10.3354/ame028175</w:t>
      </w:r>
    </w:p>
    <w:p w14:paraId="208FD54D" w14:textId="77777777" w:rsidR="00410552" w:rsidRDefault="00410552" w:rsidP="00410552">
      <w:pPr>
        <w:pStyle w:val="Bibliography"/>
      </w:pPr>
      <w:r>
        <w:t xml:space="preserve">Steinberg, D. K., &amp; Landry, M. R. (2017). Zooplankton and the Ocean Carbon Cycle. </w:t>
      </w:r>
      <w:r>
        <w:rPr>
          <w:i/>
          <w:iCs/>
        </w:rPr>
        <w:t>Annual Review of Marine Science</w:t>
      </w:r>
      <w:r>
        <w:t xml:space="preserve">, </w:t>
      </w:r>
      <w:r>
        <w:rPr>
          <w:i/>
          <w:iCs/>
        </w:rPr>
        <w:t>9</w:t>
      </w:r>
      <w:r>
        <w:t>, 413–444. https://doi.org/10.1146/annurev-marine-010814-015924</w:t>
      </w:r>
    </w:p>
    <w:p w14:paraId="48F6A664" w14:textId="77777777" w:rsidR="00410552" w:rsidRDefault="00410552" w:rsidP="00410552">
      <w:pPr>
        <w:pStyle w:val="Bibliography"/>
      </w:pPr>
      <w:r>
        <w:lastRenderedPageBreak/>
        <w:t xml:space="preserve">Steinberg, D. K., Carlson, C. A., Bates, N. R., Goldthwait, S. A., Madin, L. P., &amp; Michaels, A. F. (2000). Zooplankton vertical migration and the active transport of dissolved organic and inorganic carbon in the Sargasso Sea. </w:t>
      </w:r>
      <w:r>
        <w:rPr>
          <w:i/>
          <w:iCs/>
        </w:rPr>
        <w:t>Deep Sea Research Part I: Oceanographic Research Papers</w:t>
      </w:r>
      <w:r>
        <w:t xml:space="preserve">, </w:t>
      </w:r>
      <w:r>
        <w:rPr>
          <w:i/>
          <w:iCs/>
        </w:rPr>
        <w:t>47</w:t>
      </w:r>
      <w:r>
        <w:t>(1), 137–158. https://doi.org/10.1016/S0967-0637(99)00052-7</w:t>
      </w:r>
    </w:p>
    <w:p w14:paraId="395A25BE" w14:textId="77777777" w:rsidR="00410552" w:rsidRDefault="00410552" w:rsidP="00410552">
      <w:pPr>
        <w:pStyle w:val="Bibliography"/>
      </w:pPr>
      <w:r>
        <w:t xml:space="preserve">Stramma, L., Johnson, G. C., Sprintall, J., &amp; Mohrholz, V. (2008). Expanding Oxygen-Minimum Zones in the Tropical Oceans. </w:t>
      </w:r>
      <w:r>
        <w:rPr>
          <w:i/>
          <w:iCs/>
        </w:rPr>
        <w:t>Science</w:t>
      </w:r>
      <w:r>
        <w:t xml:space="preserve">, </w:t>
      </w:r>
      <w:r>
        <w:rPr>
          <w:i/>
          <w:iCs/>
        </w:rPr>
        <w:t>320</w:t>
      </w:r>
      <w:r>
        <w:t>(5876), 655–658. https://doi.org/10.1126/science.1153847</w:t>
      </w:r>
    </w:p>
    <w:p w14:paraId="5266B494" w14:textId="77777777" w:rsidR="00410552" w:rsidRDefault="00410552" w:rsidP="00410552">
      <w:pPr>
        <w:pStyle w:val="Bibliography"/>
      </w:pPr>
      <w:r>
        <w:t xml:space="preserve">Stukel, M. R., Décima, M., Landry, M. R., &amp; Selph, K. E. (2018). Nitrogen and Isotope Flows Through the Costa Rica Dome Upwelling Ecosystem: The Crucial Mesozooplankton Role in Export Flux. </w:t>
      </w:r>
      <w:r>
        <w:rPr>
          <w:i/>
          <w:iCs/>
        </w:rPr>
        <w:t>Global Biogeochemical Cycles</w:t>
      </w:r>
      <w:r>
        <w:t xml:space="preserve">, </w:t>
      </w:r>
      <w:r>
        <w:rPr>
          <w:i/>
          <w:iCs/>
        </w:rPr>
        <w:t>32</w:t>
      </w:r>
      <w:r>
        <w:t>(12), 1815–1832. https://doi.org/10.1029/2018GB005968</w:t>
      </w:r>
    </w:p>
    <w:p w14:paraId="492A6157" w14:textId="77777777" w:rsidR="00410552" w:rsidRDefault="00410552" w:rsidP="00410552">
      <w:pPr>
        <w:pStyle w:val="Bibliography"/>
      </w:pPr>
      <w:r>
        <w:t xml:space="preserve">Stukel, M. R., Ohman, M. D., Kelly, T. B., &amp; Biard, T. (2019). The Roles of Suspension-Feeding and Flux-Feeding Zooplankton as Gatekeepers of Particle Flux Into the Mesopelagic Ocean in the Northeast Pacific. </w:t>
      </w:r>
      <w:r>
        <w:rPr>
          <w:i/>
          <w:iCs/>
        </w:rPr>
        <w:t>Frontiers in Marine Science</w:t>
      </w:r>
      <w:r>
        <w:t xml:space="preserve">, </w:t>
      </w:r>
      <w:r>
        <w:rPr>
          <w:i/>
          <w:iCs/>
        </w:rPr>
        <w:t>6</w:t>
      </w:r>
      <w:r>
        <w:t>. https://doi.org/10.3389/fmars.2019.00397</w:t>
      </w:r>
    </w:p>
    <w:p w14:paraId="79E51CB2" w14:textId="77777777" w:rsidR="00410552" w:rsidRDefault="00410552" w:rsidP="00410552">
      <w:pPr>
        <w:pStyle w:val="Bibliography"/>
      </w:pPr>
      <w:r>
        <w:t xml:space="preserve">Tiano, L., Garcia-Robledo, E., Dalsgaard, T., Devol, A. H., Ward, B. B., Ulloa, O., et al. (2014). Oxygen distribution and aerobic respiration in the north and south eastern tropical Pacific oxygen minimum zones. </w:t>
      </w:r>
      <w:r>
        <w:rPr>
          <w:i/>
          <w:iCs/>
        </w:rPr>
        <w:t>Deep Sea Research Part I: Oceanographic Research Papers</w:t>
      </w:r>
      <w:r>
        <w:t xml:space="preserve">, </w:t>
      </w:r>
      <w:r>
        <w:rPr>
          <w:i/>
          <w:iCs/>
        </w:rPr>
        <w:t>94</w:t>
      </w:r>
      <w:r>
        <w:t>, 173–183. https://doi.org/10.1016/j.dsr.2014.10.001</w:t>
      </w:r>
    </w:p>
    <w:p w14:paraId="658ACD8D" w14:textId="77777777" w:rsidR="00410552" w:rsidRDefault="00410552" w:rsidP="00410552">
      <w:pPr>
        <w:pStyle w:val="Bibliography"/>
      </w:pPr>
      <w:r>
        <w:t xml:space="preserve">Turner, J. T. (2015). Zooplankton fecal pellets, marine snow, phytodetritus and the ocean’s biological pump. </w:t>
      </w:r>
      <w:r>
        <w:rPr>
          <w:i/>
          <w:iCs/>
        </w:rPr>
        <w:t>Progress in Oceanography</w:t>
      </w:r>
      <w:r>
        <w:t xml:space="preserve">, </w:t>
      </w:r>
      <w:r>
        <w:rPr>
          <w:i/>
          <w:iCs/>
        </w:rPr>
        <w:t>130</w:t>
      </w:r>
      <w:r>
        <w:t>, 205–248. https://doi.org/10.1016/j.pocean.2014.08.005</w:t>
      </w:r>
    </w:p>
    <w:p w14:paraId="18FC81DA" w14:textId="77777777" w:rsidR="00410552" w:rsidRDefault="00410552" w:rsidP="00410552">
      <w:pPr>
        <w:pStyle w:val="Bibliography"/>
      </w:pPr>
      <w:r>
        <w:t xml:space="preserve">Van Mooy, B. A. S., Keil, R. G., &amp; Devol, A. H. (2002). Impact of suboxia on sinking particulate organic carbon: Enhanced carbon flux and preferential degradation of amino acids via denitrification. </w:t>
      </w:r>
      <w:r>
        <w:rPr>
          <w:i/>
          <w:iCs/>
        </w:rPr>
        <w:t>Geochimica et Cosmochimica Acta</w:t>
      </w:r>
      <w:r>
        <w:t xml:space="preserve">, </w:t>
      </w:r>
      <w:r>
        <w:rPr>
          <w:i/>
          <w:iCs/>
        </w:rPr>
        <w:t>66</w:t>
      </w:r>
      <w:r>
        <w:t>(3), 457–465. https://doi.org/10.1016/S0016-7037(01)00787-6</w:t>
      </w:r>
    </w:p>
    <w:p w14:paraId="2A0E43B1" w14:textId="77777777" w:rsidR="00410552" w:rsidRDefault="00410552" w:rsidP="00410552">
      <w:pPr>
        <w:pStyle w:val="Bibliography"/>
      </w:pPr>
      <w:r>
        <w:t xml:space="preserve">Weber, T., &amp; Bianchi, D. (2020). Efficient Particle Transfer to Depth in Oxygen Minimum Zones of the Pacific and Indian Oceans. </w:t>
      </w:r>
      <w:r>
        <w:rPr>
          <w:i/>
          <w:iCs/>
        </w:rPr>
        <w:t>Frontiers in Earth Science</w:t>
      </w:r>
      <w:r>
        <w:t xml:space="preserve">, </w:t>
      </w:r>
      <w:r>
        <w:rPr>
          <w:i/>
          <w:iCs/>
        </w:rPr>
        <w:t>8</w:t>
      </w:r>
      <w:r>
        <w:t>. https://doi.org/10.3389/feart.2020.00376</w:t>
      </w:r>
    </w:p>
    <w:p w14:paraId="00479953" w14:textId="77777777" w:rsidR="00410552" w:rsidRDefault="00410552" w:rsidP="00410552">
      <w:pPr>
        <w:pStyle w:val="Bibliography"/>
      </w:pPr>
      <w:r>
        <w:lastRenderedPageBreak/>
        <w:t xml:space="preserve">Widner, B., Fuchsman, C. A., Chang, B. X., Rocap, G., &amp; Mulholland, M. R. (2018). Utilization of urea and cyanate in waters overlying and within the eastern tropical north Pacific oxygen deficient zone. </w:t>
      </w:r>
      <w:r>
        <w:rPr>
          <w:i/>
          <w:iCs/>
        </w:rPr>
        <w:t>FEMS Microbiology Ecology</w:t>
      </w:r>
      <w:r>
        <w:t xml:space="preserve">, </w:t>
      </w:r>
      <w:r>
        <w:rPr>
          <w:i/>
          <w:iCs/>
        </w:rPr>
        <w:t>94</w:t>
      </w:r>
      <w:r>
        <w:t>(10). https://doi.org/10.1093/femsec/fiy138</w:t>
      </w:r>
    </w:p>
    <w:p w14:paraId="55D1A538" w14:textId="77777777" w:rsidR="00410552" w:rsidRDefault="00410552" w:rsidP="00410552">
      <w:pPr>
        <w:pStyle w:val="Bibliography"/>
      </w:pPr>
      <w:r>
        <w:t xml:space="preserve">Wilson, S. E., Steinberg, D. K., &amp; Buesseler, K. O. (2008). Changes in fecal pellet characteristics with depth as indicators of zooplankton repackaging of particles in the mesopelagic zone of the subtropical and subarctic North Pacific Ocean. </w:t>
      </w:r>
      <w:r>
        <w:rPr>
          <w:i/>
          <w:iCs/>
        </w:rPr>
        <w:t>Deep Sea Research Part II: Topical Studies in Oceanography</w:t>
      </w:r>
      <w:r>
        <w:t xml:space="preserve">, </w:t>
      </w:r>
      <w:r>
        <w:rPr>
          <w:i/>
          <w:iCs/>
        </w:rPr>
        <w:t>55</w:t>
      </w:r>
      <w:r>
        <w:t>(14–15), 1636–1647. https://doi.org/10.1016/j.dsr2.2008.04.019</w:t>
      </w:r>
    </w:p>
    <w:p w14:paraId="66BC4BA8" w14:textId="77777777" w:rsidR="00410552" w:rsidRDefault="00410552" w:rsidP="00410552">
      <w:pPr>
        <w:pStyle w:val="Bibliography"/>
      </w:pPr>
      <w:r>
        <w:t xml:space="preserve">Wishner, K. F., Ashjian, C. J., Gelfman, C., Gowing, M. M., Kann, L., Levin, L. A., et al. (1995). Pelagic and benthic ecology of the lower interface of the Eastern Tropical Pacific oxygen minimum zone. </w:t>
      </w:r>
      <w:r>
        <w:rPr>
          <w:i/>
          <w:iCs/>
        </w:rPr>
        <w:t>Deep Sea Research Part I: Oceanographic Research Papers</w:t>
      </w:r>
      <w:r>
        <w:t xml:space="preserve">, </w:t>
      </w:r>
      <w:r>
        <w:rPr>
          <w:i/>
          <w:iCs/>
        </w:rPr>
        <w:t>42</w:t>
      </w:r>
      <w:r>
        <w:t>(1), 93–115. https://doi.org/10.1016/0967-0637(94)00021-J</w:t>
      </w:r>
    </w:p>
    <w:p w14:paraId="60AF4CFD" w14:textId="77777777" w:rsidR="00410552" w:rsidRDefault="00410552" w:rsidP="00410552">
      <w:pPr>
        <w:pStyle w:val="Bibliography"/>
      </w:pPr>
      <w:r>
        <w:t xml:space="preserve">Wishner, K. F., Outram, D. M., Seibel, B. A., Daly, K. L., &amp; Williams, R. L. (2013). Zooplankton in the eastern tropical north Pacific: Boundary effects of oxygen minimum zone expansion. </w:t>
      </w:r>
      <w:r>
        <w:rPr>
          <w:i/>
          <w:iCs/>
        </w:rPr>
        <w:t>Deep Sea Research Part I: Oceanographic Research Papers</w:t>
      </w:r>
      <w:r>
        <w:t xml:space="preserve">, </w:t>
      </w:r>
      <w:r>
        <w:rPr>
          <w:i/>
          <w:iCs/>
        </w:rPr>
        <w:t>79</w:t>
      </w:r>
      <w:r>
        <w:t>, 122–140. https://doi.org/10.1016/j.dsr.2013.05.012</w:t>
      </w:r>
    </w:p>
    <w:p w14:paraId="40296166" w14:textId="77777777" w:rsidR="00410552" w:rsidRDefault="00410552" w:rsidP="00410552">
      <w:pPr>
        <w:pStyle w:val="Bibliography"/>
      </w:pPr>
      <w:r>
        <w:t xml:space="preserve">Wishner, K. F., Seibel, B. A., Roman, C., Deutsch, C., Outram, D., Shaw, C. T., et al. (2018). Ocean deoxygenation and zooplankton: Very small oxygen differences matter. </w:t>
      </w:r>
      <w:r>
        <w:rPr>
          <w:i/>
          <w:iCs/>
        </w:rPr>
        <w:t>Science Advances</w:t>
      </w:r>
      <w:r>
        <w:t xml:space="preserve">, </w:t>
      </w:r>
      <w:r>
        <w:rPr>
          <w:i/>
          <w:iCs/>
        </w:rPr>
        <w:t>4</w:t>
      </w:r>
      <w:r>
        <w:t>(12), eaau5180. https://doi.org/10.1126/sciadv.aau5180</w:t>
      </w:r>
    </w:p>
    <w:p w14:paraId="0E8A5794" w14:textId="77777777" w:rsidR="00410552" w:rsidRDefault="00410552" w:rsidP="00410552">
      <w:pPr>
        <w:pStyle w:val="Bibliography"/>
      </w:pPr>
      <w:r>
        <w:t xml:space="preserve">Wishner, K. F., Seibel, B., &amp; Outram, D. (2020). Ocean deoxygenation and copepods: coping with oxygen minimum zone variability. </w:t>
      </w:r>
      <w:r>
        <w:rPr>
          <w:i/>
          <w:iCs/>
        </w:rPr>
        <w:t>Biogeosciences</w:t>
      </w:r>
      <w:r>
        <w:t xml:space="preserve">, </w:t>
      </w:r>
      <w:r>
        <w:rPr>
          <w:i/>
          <w:iCs/>
        </w:rPr>
        <w:t>17</w:t>
      </w:r>
      <w:r>
        <w:t>(8), 2315–2339. https://doi.org/10.5194/bg-17-2315-2020</w:t>
      </w:r>
    </w:p>
    <w:p w14:paraId="6C4E9437" w14:textId="77777777" w:rsidR="00410552" w:rsidRDefault="00410552" w:rsidP="00410552">
      <w:pPr>
        <w:pStyle w:val="Bibliography"/>
      </w:pPr>
      <w:r>
        <w:t xml:space="preserve">Yang, C., Xu, D., Chen, Z., Wang, J., Xu, M., Yuan, Y., &amp; Zhou, M. (2019). Diel vertical migration of zooplankton and micronekton on the northern slope of the South China Sea observed by a moored ADCP. </w:t>
      </w:r>
      <w:r>
        <w:rPr>
          <w:i/>
          <w:iCs/>
        </w:rPr>
        <w:t>Deep Sea Research Part II: Topical Studies in Oceanography</w:t>
      </w:r>
      <w:r>
        <w:t xml:space="preserve">, </w:t>
      </w:r>
      <w:r>
        <w:rPr>
          <w:i/>
          <w:iCs/>
        </w:rPr>
        <w:t>167</w:t>
      </w:r>
      <w:r>
        <w:t>, 93–104. https://doi.org/10.1016/j.dsr2.2019.04.012</w:t>
      </w:r>
    </w:p>
    <w:p w14:paraId="00000101" w14:textId="11743CB8" w:rsidR="00104E87" w:rsidRDefault="006B0287" w:rsidP="00EF63F8">
      <w:r>
        <w:fldChar w:fldCharType="end"/>
      </w:r>
    </w:p>
    <w:sectPr w:rsidR="00104E87" w:rsidSect="00EF63F8">
      <w:headerReference w:type="default" r:id="rId16"/>
      <w:footerReference w:type="default" r:id="rId17"/>
      <w:footerReference w:type="first" r:id="rId18"/>
      <w:pgSz w:w="12240" w:h="15840"/>
      <w:pgMar w:top="1440" w:right="1440" w:bottom="1440" w:left="1440" w:header="720" w:footer="720" w:gutter="0"/>
      <w:lnNumType w:countBy="1" w:restart="continuous"/>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587834" w14:textId="77777777" w:rsidR="00B6316D" w:rsidRDefault="00B6316D" w:rsidP="00EF63F8">
      <w:r>
        <w:separator/>
      </w:r>
    </w:p>
  </w:endnote>
  <w:endnote w:type="continuationSeparator" w:id="0">
    <w:p w14:paraId="4CDC69E0" w14:textId="77777777" w:rsidR="00B6316D" w:rsidRDefault="00B6316D" w:rsidP="00EF63F8">
      <w:r>
        <w:continuationSeparator/>
      </w:r>
    </w:p>
  </w:endnote>
  <w:endnote w:type="continuationNotice" w:id="1">
    <w:p w14:paraId="46A413F5" w14:textId="77777777" w:rsidR="00B6316D" w:rsidRDefault="00B6316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erif">
    <w:panose1 w:val="00000000000000000000"/>
    <w:charset w:val="00"/>
    <w:family w:val="roman"/>
    <w:notTrueType/>
    <w:pitch w:val="default"/>
  </w:font>
  <w:font w:name="AR PL SungtiL GB">
    <w:panose1 w:val="00000000000000000000"/>
    <w:charset w:val="00"/>
    <w:family w:val="roman"/>
    <w:notTrueType/>
    <w:pitch w:val="default"/>
  </w:font>
  <w:font w:name="Lohit Devanagari">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103" w14:textId="540EEFC1" w:rsidR="000B7B12" w:rsidRDefault="000B7B12" w:rsidP="00EF63F8">
    <w:r>
      <w:fldChar w:fldCharType="begin"/>
    </w:r>
    <w:r>
      <w:instrText>PAGE</w:instrText>
    </w:r>
    <w:r>
      <w:fldChar w:fldCharType="separate"/>
    </w:r>
    <w:r>
      <w:rPr>
        <w:noProof/>
      </w:rPr>
      <w:t>2</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102" w14:textId="53FC4446" w:rsidR="000B7B12" w:rsidRDefault="000B7B12" w:rsidP="00EF63F8">
    <w:r>
      <w:fldChar w:fldCharType="begin"/>
    </w:r>
    <w:r>
      <w:instrText>PAGE</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96370B" w14:textId="77777777" w:rsidR="00B6316D" w:rsidRDefault="00B6316D" w:rsidP="00EF63F8">
      <w:r>
        <w:separator/>
      </w:r>
    </w:p>
  </w:footnote>
  <w:footnote w:type="continuationSeparator" w:id="0">
    <w:p w14:paraId="7304854D" w14:textId="77777777" w:rsidR="00B6316D" w:rsidRDefault="00B6316D" w:rsidP="00EF63F8">
      <w:r>
        <w:continuationSeparator/>
      </w:r>
    </w:p>
  </w:footnote>
  <w:footnote w:type="continuationNotice" w:id="1">
    <w:p w14:paraId="775F5D48" w14:textId="77777777" w:rsidR="00B6316D" w:rsidRDefault="00B6316D">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61DF00" w14:textId="77777777" w:rsidR="000B7B12" w:rsidRDefault="000B7B1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94391E"/>
    <w:multiLevelType w:val="multilevel"/>
    <w:tmpl w:val="44365C9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0EB201E3"/>
    <w:multiLevelType w:val="multilevel"/>
    <w:tmpl w:val="699E6E8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A2E13F6"/>
    <w:multiLevelType w:val="multilevel"/>
    <w:tmpl w:val="0F661F28"/>
    <w:lvl w:ilvl="0">
      <w:start w:val="1"/>
      <w:numFmt w:val="bullet"/>
      <w:lvlText w:val="•"/>
      <w:lvlJc w:val="left"/>
      <w:pPr>
        <w:ind w:left="480" w:hanging="480"/>
      </w:pPr>
    </w:lvl>
    <w:lvl w:ilvl="1">
      <w:start w:val="1"/>
      <w:numFmt w:val="bullet"/>
      <w:lvlText w:val="–"/>
      <w:lvlJc w:val="left"/>
      <w:pPr>
        <w:ind w:left="1200" w:hanging="480"/>
      </w:pPr>
    </w:lvl>
    <w:lvl w:ilvl="2">
      <w:start w:val="1"/>
      <w:numFmt w:val="bullet"/>
      <w:lvlText w:val="•"/>
      <w:lvlJc w:val="left"/>
      <w:pPr>
        <w:ind w:left="1920" w:hanging="480"/>
      </w:pPr>
    </w:lvl>
    <w:lvl w:ilvl="3">
      <w:start w:val="1"/>
      <w:numFmt w:val="bullet"/>
      <w:lvlText w:val="–"/>
      <w:lvlJc w:val="left"/>
      <w:pPr>
        <w:ind w:left="2640" w:hanging="480"/>
      </w:pPr>
    </w:lvl>
    <w:lvl w:ilvl="4">
      <w:start w:val="1"/>
      <w:numFmt w:val="bullet"/>
      <w:lvlText w:val="•"/>
      <w:lvlJc w:val="left"/>
      <w:pPr>
        <w:ind w:left="3360" w:hanging="480"/>
      </w:pPr>
    </w:lvl>
    <w:lvl w:ilvl="5">
      <w:start w:val="1"/>
      <w:numFmt w:val="bullet"/>
      <w:lvlText w:val="–"/>
      <w:lvlJc w:val="left"/>
      <w:pPr>
        <w:ind w:left="4080" w:hanging="480"/>
      </w:pPr>
    </w:lvl>
    <w:lvl w:ilvl="6">
      <w:start w:val="1"/>
      <w:numFmt w:val="bullet"/>
      <w:lvlText w:val="•"/>
      <w:lvlJc w:val="left"/>
      <w:pPr>
        <w:ind w:left="4800" w:hanging="480"/>
      </w:pPr>
    </w:lvl>
    <w:lvl w:ilvl="7">
      <w:start w:val="1"/>
      <w:numFmt w:val="bullet"/>
      <w:lvlText w:val="–"/>
      <w:lvlJc w:val="left"/>
      <w:pPr>
        <w:ind w:left="5520" w:hanging="480"/>
      </w:pPr>
    </w:lvl>
    <w:lvl w:ilvl="8">
      <w:start w:val="1"/>
      <w:numFmt w:val="bullet"/>
      <w:lvlText w:val="•"/>
      <w:lvlJc w:val="left"/>
      <w:pPr>
        <w:ind w:left="6240" w:hanging="480"/>
      </w:pPr>
    </w:lvl>
  </w:abstractNum>
  <w:abstractNum w:abstractNumId="3" w15:restartNumberingAfterBreak="0">
    <w:nsid w:val="20451F51"/>
    <w:multiLevelType w:val="multilevel"/>
    <w:tmpl w:val="C7B64DB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4C3C701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57F80A20"/>
    <w:multiLevelType w:val="multilevel"/>
    <w:tmpl w:val="5B72847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5855789D"/>
    <w:multiLevelType w:val="hybridMultilevel"/>
    <w:tmpl w:val="F1B69CE8"/>
    <w:lvl w:ilvl="0" w:tplc="04090001">
      <w:start w:val="5"/>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492793B"/>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2"/>
  </w:num>
  <w:num w:numId="2">
    <w:abstractNumId w:val="3"/>
  </w:num>
  <w:num w:numId="3">
    <w:abstractNumId w:val="4"/>
  </w:num>
  <w:num w:numId="4">
    <w:abstractNumId w:val="1"/>
  </w:num>
  <w:num w:numId="5">
    <w:abstractNumId w:val="7"/>
  </w:num>
  <w:num w:numId="6">
    <w:abstractNumId w:val="5"/>
  </w:num>
  <w:num w:numId="7">
    <w:abstractNumId w:val="0"/>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5"/>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04E87"/>
    <w:rsid w:val="00006CEA"/>
    <w:rsid w:val="00020A1C"/>
    <w:rsid w:val="00040243"/>
    <w:rsid w:val="00053372"/>
    <w:rsid w:val="000604AF"/>
    <w:rsid w:val="000703E1"/>
    <w:rsid w:val="00073CF5"/>
    <w:rsid w:val="00074D11"/>
    <w:rsid w:val="00075EA2"/>
    <w:rsid w:val="00084CDA"/>
    <w:rsid w:val="00090509"/>
    <w:rsid w:val="00093894"/>
    <w:rsid w:val="00094676"/>
    <w:rsid w:val="00096348"/>
    <w:rsid w:val="000A079F"/>
    <w:rsid w:val="000A13CB"/>
    <w:rsid w:val="000A4A3E"/>
    <w:rsid w:val="000B157A"/>
    <w:rsid w:val="000B7B12"/>
    <w:rsid w:val="000C31EB"/>
    <w:rsid w:val="000C3A4E"/>
    <w:rsid w:val="000D0C72"/>
    <w:rsid w:val="000D7D0D"/>
    <w:rsid w:val="000E1329"/>
    <w:rsid w:val="000E6C9F"/>
    <w:rsid w:val="000F1AA1"/>
    <w:rsid w:val="0010137C"/>
    <w:rsid w:val="0010460B"/>
    <w:rsid w:val="00104E87"/>
    <w:rsid w:val="00107A2B"/>
    <w:rsid w:val="00107BA2"/>
    <w:rsid w:val="0012007C"/>
    <w:rsid w:val="001270A1"/>
    <w:rsid w:val="0013126F"/>
    <w:rsid w:val="00132F5F"/>
    <w:rsid w:val="001360D5"/>
    <w:rsid w:val="00144112"/>
    <w:rsid w:val="0014548D"/>
    <w:rsid w:val="001466BD"/>
    <w:rsid w:val="00151153"/>
    <w:rsid w:val="00156D12"/>
    <w:rsid w:val="0016545B"/>
    <w:rsid w:val="00176D57"/>
    <w:rsid w:val="001809EB"/>
    <w:rsid w:val="00184EA5"/>
    <w:rsid w:val="001854EC"/>
    <w:rsid w:val="00196DAA"/>
    <w:rsid w:val="001A4D90"/>
    <w:rsid w:val="001A5B17"/>
    <w:rsid w:val="001D2321"/>
    <w:rsid w:val="001D32CA"/>
    <w:rsid w:val="001D4A91"/>
    <w:rsid w:val="001D5A15"/>
    <w:rsid w:val="001E5AB9"/>
    <w:rsid w:val="001F1D12"/>
    <w:rsid w:val="001F2172"/>
    <w:rsid w:val="001F5865"/>
    <w:rsid w:val="001F723E"/>
    <w:rsid w:val="002015AD"/>
    <w:rsid w:val="002133E7"/>
    <w:rsid w:val="00221924"/>
    <w:rsid w:val="00230576"/>
    <w:rsid w:val="00234915"/>
    <w:rsid w:val="00242542"/>
    <w:rsid w:val="00251AEE"/>
    <w:rsid w:val="00252015"/>
    <w:rsid w:val="00273C3C"/>
    <w:rsid w:val="00277290"/>
    <w:rsid w:val="002922A3"/>
    <w:rsid w:val="0029713E"/>
    <w:rsid w:val="002A0BE4"/>
    <w:rsid w:val="002A603B"/>
    <w:rsid w:val="002B345B"/>
    <w:rsid w:val="002C3808"/>
    <w:rsid w:val="002C7BFF"/>
    <w:rsid w:val="002D151D"/>
    <w:rsid w:val="002D7D93"/>
    <w:rsid w:val="002F10A3"/>
    <w:rsid w:val="002F2E8D"/>
    <w:rsid w:val="00304B9F"/>
    <w:rsid w:val="00305CBC"/>
    <w:rsid w:val="00314489"/>
    <w:rsid w:val="00315ACC"/>
    <w:rsid w:val="00331E8F"/>
    <w:rsid w:val="00370021"/>
    <w:rsid w:val="00374C9F"/>
    <w:rsid w:val="00376BAB"/>
    <w:rsid w:val="00380F71"/>
    <w:rsid w:val="003837A3"/>
    <w:rsid w:val="003852BC"/>
    <w:rsid w:val="003919E6"/>
    <w:rsid w:val="003936E9"/>
    <w:rsid w:val="00394613"/>
    <w:rsid w:val="00395E7B"/>
    <w:rsid w:val="00395F00"/>
    <w:rsid w:val="003A7C5E"/>
    <w:rsid w:val="003B367B"/>
    <w:rsid w:val="003B6974"/>
    <w:rsid w:val="003B77A9"/>
    <w:rsid w:val="003C1A71"/>
    <w:rsid w:val="003C20E2"/>
    <w:rsid w:val="003D07DB"/>
    <w:rsid w:val="003D3B05"/>
    <w:rsid w:val="003D491D"/>
    <w:rsid w:val="003D5540"/>
    <w:rsid w:val="003E4A58"/>
    <w:rsid w:val="003F74E7"/>
    <w:rsid w:val="00410552"/>
    <w:rsid w:val="004108F6"/>
    <w:rsid w:val="004143EC"/>
    <w:rsid w:val="004166A6"/>
    <w:rsid w:val="00416C6A"/>
    <w:rsid w:val="004309D9"/>
    <w:rsid w:val="00433198"/>
    <w:rsid w:val="004417DA"/>
    <w:rsid w:val="00445F94"/>
    <w:rsid w:val="00456C5B"/>
    <w:rsid w:val="00465E9E"/>
    <w:rsid w:val="00471E14"/>
    <w:rsid w:val="004A31AF"/>
    <w:rsid w:val="004A41B9"/>
    <w:rsid w:val="004A476E"/>
    <w:rsid w:val="004A4981"/>
    <w:rsid w:val="004A766D"/>
    <w:rsid w:val="004B5CA5"/>
    <w:rsid w:val="004C1232"/>
    <w:rsid w:val="004C1D61"/>
    <w:rsid w:val="004C4A0A"/>
    <w:rsid w:val="004D045E"/>
    <w:rsid w:val="004D07E5"/>
    <w:rsid w:val="004D5B12"/>
    <w:rsid w:val="004F02F7"/>
    <w:rsid w:val="004F704B"/>
    <w:rsid w:val="00505A2B"/>
    <w:rsid w:val="00511DB8"/>
    <w:rsid w:val="005126F3"/>
    <w:rsid w:val="005127C5"/>
    <w:rsid w:val="00521422"/>
    <w:rsid w:val="00537C42"/>
    <w:rsid w:val="00540071"/>
    <w:rsid w:val="00546A5D"/>
    <w:rsid w:val="005475B7"/>
    <w:rsid w:val="00557691"/>
    <w:rsid w:val="00564099"/>
    <w:rsid w:val="00565178"/>
    <w:rsid w:val="005658F3"/>
    <w:rsid w:val="005741B7"/>
    <w:rsid w:val="005750C0"/>
    <w:rsid w:val="00580BC9"/>
    <w:rsid w:val="005925A7"/>
    <w:rsid w:val="005967B4"/>
    <w:rsid w:val="005A319B"/>
    <w:rsid w:val="005B08B6"/>
    <w:rsid w:val="005B22A5"/>
    <w:rsid w:val="005C212A"/>
    <w:rsid w:val="005C5FA3"/>
    <w:rsid w:val="005C68C5"/>
    <w:rsid w:val="005D2833"/>
    <w:rsid w:val="005D4310"/>
    <w:rsid w:val="005E0393"/>
    <w:rsid w:val="005E2740"/>
    <w:rsid w:val="005F1A13"/>
    <w:rsid w:val="005F35A0"/>
    <w:rsid w:val="005F4022"/>
    <w:rsid w:val="005F4E9C"/>
    <w:rsid w:val="00601FA1"/>
    <w:rsid w:val="00602FEE"/>
    <w:rsid w:val="00604D96"/>
    <w:rsid w:val="006065A2"/>
    <w:rsid w:val="00613A05"/>
    <w:rsid w:val="00621E80"/>
    <w:rsid w:val="006330F2"/>
    <w:rsid w:val="0063459C"/>
    <w:rsid w:val="006444C6"/>
    <w:rsid w:val="00645931"/>
    <w:rsid w:val="00663009"/>
    <w:rsid w:val="00663AD4"/>
    <w:rsid w:val="0067346A"/>
    <w:rsid w:val="00683EBA"/>
    <w:rsid w:val="006932EA"/>
    <w:rsid w:val="00693F13"/>
    <w:rsid w:val="006A4DDD"/>
    <w:rsid w:val="006A6A8E"/>
    <w:rsid w:val="006A759B"/>
    <w:rsid w:val="006B0287"/>
    <w:rsid w:val="006B6197"/>
    <w:rsid w:val="006C550D"/>
    <w:rsid w:val="006C7194"/>
    <w:rsid w:val="006C7DB2"/>
    <w:rsid w:val="006E0668"/>
    <w:rsid w:val="006E2EBC"/>
    <w:rsid w:val="006E5628"/>
    <w:rsid w:val="00707A68"/>
    <w:rsid w:val="007113DF"/>
    <w:rsid w:val="00711AD1"/>
    <w:rsid w:val="00712F66"/>
    <w:rsid w:val="0072460B"/>
    <w:rsid w:val="007262B8"/>
    <w:rsid w:val="0073043C"/>
    <w:rsid w:val="007308BB"/>
    <w:rsid w:val="0073524B"/>
    <w:rsid w:val="007424E6"/>
    <w:rsid w:val="00743FA3"/>
    <w:rsid w:val="00746CA9"/>
    <w:rsid w:val="00746FC0"/>
    <w:rsid w:val="00750A5E"/>
    <w:rsid w:val="00760092"/>
    <w:rsid w:val="00764227"/>
    <w:rsid w:val="007739DD"/>
    <w:rsid w:val="00774220"/>
    <w:rsid w:val="00777545"/>
    <w:rsid w:val="00790C98"/>
    <w:rsid w:val="00792911"/>
    <w:rsid w:val="0079676E"/>
    <w:rsid w:val="007B2156"/>
    <w:rsid w:val="007B69A1"/>
    <w:rsid w:val="007C701C"/>
    <w:rsid w:val="007D0A96"/>
    <w:rsid w:val="007D0ABA"/>
    <w:rsid w:val="007D3102"/>
    <w:rsid w:val="007E19EE"/>
    <w:rsid w:val="007E40D6"/>
    <w:rsid w:val="007F31E4"/>
    <w:rsid w:val="007F3854"/>
    <w:rsid w:val="007F5D16"/>
    <w:rsid w:val="008072AE"/>
    <w:rsid w:val="00812F24"/>
    <w:rsid w:val="008159AC"/>
    <w:rsid w:val="0082101C"/>
    <w:rsid w:val="00822226"/>
    <w:rsid w:val="0082235D"/>
    <w:rsid w:val="00834477"/>
    <w:rsid w:val="00835EA8"/>
    <w:rsid w:val="008422C4"/>
    <w:rsid w:val="008519BA"/>
    <w:rsid w:val="00854442"/>
    <w:rsid w:val="00864BE6"/>
    <w:rsid w:val="00867E44"/>
    <w:rsid w:val="00870FBD"/>
    <w:rsid w:val="00871393"/>
    <w:rsid w:val="008733EE"/>
    <w:rsid w:val="00886B7F"/>
    <w:rsid w:val="0088755D"/>
    <w:rsid w:val="00890973"/>
    <w:rsid w:val="00891FDD"/>
    <w:rsid w:val="00896D66"/>
    <w:rsid w:val="008A2265"/>
    <w:rsid w:val="008A4608"/>
    <w:rsid w:val="008B18F0"/>
    <w:rsid w:val="008C4874"/>
    <w:rsid w:val="008C51C0"/>
    <w:rsid w:val="008C52A6"/>
    <w:rsid w:val="008C5E70"/>
    <w:rsid w:val="008E544D"/>
    <w:rsid w:val="008E69E1"/>
    <w:rsid w:val="008E717D"/>
    <w:rsid w:val="008F1D41"/>
    <w:rsid w:val="008F2551"/>
    <w:rsid w:val="008F4B6B"/>
    <w:rsid w:val="00911372"/>
    <w:rsid w:val="00911970"/>
    <w:rsid w:val="00913083"/>
    <w:rsid w:val="00914454"/>
    <w:rsid w:val="00916A13"/>
    <w:rsid w:val="0092007E"/>
    <w:rsid w:val="0092306E"/>
    <w:rsid w:val="00926145"/>
    <w:rsid w:val="0092621F"/>
    <w:rsid w:val="0092699A"/>
    <w:rsid w:val="00935759"/>
    <w:rsid w:val="0095032E"/>
    <w:rsid w:val="00950C44"/>
    <w:rsid w:val="00955F05"/>
    <w:rsid w:val="0097511A"/>
    <w:rsid w:val="009942FC"/>
    <w:rsid w:val="009A19AA"/>
    <w:rsid w:val="009A3929"/>
    <w:rsid w:val="009A3FE5"/>
    <w:rsid w:val="009A6364"/>
    <w:rsid w:val="009B2BA7"/>
    <w:rsid w:val="009B7381"/>
    <w:rsid w:val="009C3AC2"/>
    <w:rsid w:val="009C493F"/>
    <w:rsid w:val="009C79F1"/>
    <w:rsid w:val="009D0383"/>
    <w:rsid w:val="009D47D3"/>
    <w:rsid w:val="009E1DA2"/>
    <w:rsid w:val="009E3319"/>
    <w:rsid w:val="009E4755"/>
    <w:rsid w:val="009E57F4"/>
    <w:rsid w:val="009E7DEC"/>
    <w:rsid w:val="009E7FE8"/>
    <w:rsid w:val="009F1B72"/>
    <w:rsid w:val="00A07679"/>
    <w:rsid w:val="00A14A6D"/>
    <w:rsid w:val="00A2169E"/>
    <w:rsid w:val="00A250C2"/>
    <w:rsid w:val="00A3095B"/>
    <w:rsid w:val="00A35D9B"/>
    <w:rsid w:val="00A40D73"/>
    <w:rsid w:val="00A51923"/>
    <w:rsid w:val="00A55882"/>
    <w:rsid w:val="00A614EF"/>
    <w:rsid w:val="00A7061D"/>
    <w:rsid w:val="00A70C29"/>
    <w:rsid w:val="00A83497"/>
    <w:rsid w:val="00A87914"/>
    <w:rsid w:val="00A935E8"/>
    <w:rsid w:val="00A95616"/>
    <w:rsid w:val="00AA09FA"/>
    <w:rsid w:val="00AB1E64"/>
    <w:rsid w:val="00AC3B82"/>
    <w:rsid w:val="00AD7CB1"/>
    <w:rsid w:val="00B04B63"/>
    <w:rsid w:val="00B05390"/>
    <w:rsid w:val="00B067DF"/>
    <w:rsid w:val="00B1167E"/>
    <w:rsid w:val="00B15C4F"/>
    <w:rsid w:val="00B22615"/>
    <w:rsid w:val="00B25AB1"/>
    <w:rsid w:val="00B3090F"/>
    <w:rsid w:val="00B33156"/>
    <w:rsid w:val="00B42C8F"/>
    <w:rsid w:val="00B439FE"/>
    <w:rsid w:val="00B43DAA"/>
    <w:rsid w:val="00B52614"/>
    <w:rsid w:val="00B61FFF"/>
    <w:rsid w:val="00B6316D"/>
    <w:rsid w:val="00B6377A"/>
    <w:rsid w:val="00B66690"/>
    <w:rsid w:val="00B73EBD"/>
    <w:rsid w:val="00B87896"/>
    <w:rsid w:val="00B92929"/>
    <w:rsid w:val="00B945FB"/>
    <w:rsid w:val="00B9482F"/>
    <w:rsid w:val="00BA0191"/>
    <w:rsid w:val="00BB601D"/>
    <w:rsid w:val="00BB7E3F"/>
    <w:rsid w:val="00BD3870"/>
    <w:rsid w:val="00BD7CFC"/>
    <w:rsid w:val="00BF0684"/>
    <w:rsid w:val="00BF6DCA"/>
    <w:rsid w:val="00C0269F"/>
    <w:rsid w:val="00C064B6"/>
    <w:rsid w:val="00C201F4"/>
    <w:rsid w:val="00C204FE"/>
    <w:rsid w:val="00C21C3C"/>
    <w:rsid w:val="00C23980"/>
    <w:rsid w:val="00C30E4B"/>
    <w:rsid w:val="00C356FB"/>
    <w:rsid w:val="00C35BB1"/>
    <w:rsid w:val="00C36FCD"/>
    <w:rsid w:val="00C42B62"/>
    <w:rsid w:val="00C53904"/>
    <w:rsid w:val="00C62272"/>
    <w:rsid w:val="00C63EC7"/>
    <w:rsid w:val="00C66B70"/>
    <w:rsid w:val="00C92D2E"/>
    <w:rsid w:val="00C974AD"/>
    <w:rsid w:val="00CB548C"/>
    <w:rsid w:val="00CB5B16"/>
    <w:rsid w:val="00CC1484"/>
    <w:rsid w:val="00CD1400"/>
    <w:rsid w:val="00CE0605"/>
    <w:rsid w:val="00CE3BC7"/>
    <w:rsid w:val="00CE3F36"/>
    <w:rsid w:val="00CE44D1"/>
    <w:rsid w:val="00CF29F2"/>
    <w:rsid w:val="00CF7CA5"/>
    <w:rsid w:val="00D17443"/>
    <w:rsid w:val="00D2530D"/>
    <w:rsid w:val="00D26EBD"/>
    <w:rsid w:val="00D3400C"/>
    <w:rsid w:val="00D357C6"/>
    <w:rsid w:val="00D63462"/>
    <w:rsid w:val="00D71F10"/>
    <w:rsid w:val="00D735C5"/>
    <w:rsid w:val="00D7723E"/>
    <w:rsid w:val="00D84B71"/>
    <w:rsid w:val="00D87184"/>
    <w:rsid w:val="00D94DD2"/>
    <w:rsid w:val="00D95952"/>
    <w:rsid w:val="00D96FCC"/>
    <w:rsid w:val="00DA0A01"/>
    <w:rsid w:val="00DA33D6"/>
    <w:rsid w:val="00DA683F"/>
    <w:rsid w:val="00DA6C1E"/>
    <w:rsid w:val="00DA717E"/>
    <w:rsid w:val="00DB0405"/>
    <w:rsid w:val="00DB0CA9"/>
    <w:rsid w:val="00DB2C3E"/>
    <w:rsid w:val="00DB3526"/>
    <w:rsid w:val="00DC0708"/>
    <w:rsid w:val="00DC428E"/>
    <w:rsid w:val="00DD1F8F"/>
    <w:rsid w:val="00DD7020"/>
    <w:rsid w:val="00DE3F73"/>
    <w:rsid w:val="00DF000B"/>
    <w:rsid w:val="00DF46B2"/>
    <w:rsid w:val="00E041A0"/>
    <w:rsid w:val="00E1041D"/>
    <w:rsid w:val="00E1732C"/>
    <w:rsid w:val="00E17767"/>
    <w:rsid w:val="00E2677B"/>
    <w:rsid w:val="00E33D03"/>
    <w:rsid w:val="00E442E8"/>
    <w:rsid w:val="00E44B45"/>
    <w:rsid w:val="00E54B3D"/>
    <w:rsid w:val="00E6094A"/>
    <w:rsid w:val="00E63D2A"/>
    <w:rsid w:val="00E75AF0"/>
    <w:rsid w:val="00E8008B"/>
    <w:rsid w:val="00E80937"/>
    <w:rsid w:val="00E82633"/>
    <w:rsid w:val="00E90A2E"/>
    <w:rsid w:val="00EA1A26"/>
    <w:rsid w:val="00EA4A4F"/>
    <w:rsid w:val="00EC03A9"/>
    <w:rsid w:val="00EC1FB7"/>
    <w:rsid w:val="00EC3855"/>
    <w:rsid w:val="00ED16AC"/>
    <w:rsid w:val="00EE494A"/>
    <w:rsid w:val="00EF63F8"/>
    <w:rsid w:val="00F06FFB"/>
    <w:rsid w:val="00F141C6"/>
    <w:rsid w:val="00F265A4"/>
    <w:rsid w:val="00F63D5B"/>
    <w:rsid w:val="00F71511"/>
    <w:rsid w:val="00F7422A"/>
    <w:rsid w:val="00F74C95"/>
    <w:rsid w:val="00F80BE4"/>
    <w:rsid w:val="00F8193E"/>
    <w:rsid w:val="00F864CF"/>
    <w:rsid w:val="00F94AB5"/>
    <w:rsid w:val="00FA164D"/>
    <w:rsid w:val="00FB0EBA"/>
    <w:rsid w:val="00FB49F2"/>
    <w:rsid w:val="00FB55D6"/>
    <w:rsid w:val="00FD75C4"/>
    <w:rsid w:val="00FE24B9"/>
    <w:rsid w:val="00FE2DE4"/>
    <w:rsid w:val="00FE6957"/>
    <w:rsid w:val="00FE6E28"/>
    <w:rsid w:val="00FE7FC2"/>
    <w:rsid w:val="00FF3D43"/>
    <w:rsid w:val="00FF473F"/>
    <w:rsid w:val="00FF6F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953D13"/>
  <w15:docId w15:val="{91DED72A-5DD2-4E58-B624-2463744F07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2"/>
        <w:szCs w:val="22"/>
        <w:lang w:val="en" w:eastAsia="en-US" w:bidi="ar-SA"/>
      </w:rPr>
    </w:rPrDefault>
    <w:pPrDefault>
      <w:pPr>
        <w:spacing w:after="1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F63F8"/>
    <w:pPr>
      <w:spacing w:line="360" w:lineRule="auto"/>
    </w:pPr>
  </w:style>
  <w:style w:type="paragraph" w:styleId="Heading1">
    <w:name w:val="heading 1"/>
    <w:basedOn w:val="Normal"/>
    <w:next w:val="Normal"/>
    <w:uiPriority w:val="9"/>
    <w:qFormat/>
    <w:rsid w:val="00C42B62"/>
    <w:pPr>
      <w:keepNext/>
      <w:keepLines/>
      <w:numPr>
        <w:numId w:val="7"/>
      </w:numPr>
      <w:spacing w:before="100" w:after="40"/>
      <w:outlineLvl w:val="0"/>
    </w:pPr>
    <w:rPr>
      <w:b/>
      <w:i/>
      <w:sz w:val="36"/>
      <w:szCs w:val="36"/>
    </w:rPr>
  </w:style>
  <w:style w:type="paragraph" w:styleId="Heading2">
    <w:name w:val="heading 2"/>
    <w:basedOn w:val="Normal"/>
    <w:next w:val="Normal"/>
    <w:uiPriority w:val="9"/>
    <w:unhideWhenUsed/>
    <w:qFormat/>
    <w:rsid w:val="00C42B62"/>
    <w:pPr>
      <w:keepNext/>
      <w:keepLines/>
      <w:numPr>
        <w:ilvl w:val="1"/>
        <w:numId w:val="7"/>
      </w:numPr>
      <w:spacing w:before="60" w:after="40"/>
      <w:outlineLvl w:val="1"/>
    </w:pPr>
    <w:rPr>
      <w:b/>
      <w:sz w:val="28"/>
      <w:szCs w:val="28"/>
    </w:rPr>
  </w:style>
  <w:style w:type="paragraph" w:styleId="Heading3">
    <w:name w:val="heading 3"/>
    <w:basedOn w:val="Normal"/>
    <w:next w:val="Normal"/>
    <w:uiPriority w:val="9"/>
    <w:unhideWhenUsed/>
    <w:qFormat/>
    <w:rsid w:val="001466BD"/>
    <w:pPr>
      <w:keepNext/>
      <w:numPr>
        <w:ilvl w:val="2"/>
        <w:numId w:val="7"/>
      </w:numPr>
      <w:outlineLvl w:val="2"/>
    </w:pPr>
    <w:rPr>
      <w:b/>
    </w:rPr>
  </w:style>
  <w:style w:type="paragraph" w:styleId="Heading4">
    <w:name w:val="heading 4"/>
    <w:basedOn w:val="Heading1"/>
    <w:next w:val="Normal"/>
    <w:uiPriority w:val="9"/>
    <w:unhideWhenUsed/>
    <w:qFormat/>
    <w:rsid w:val="00B25AB1"/>
    <w:pPr>
      <w:numPr>
        <w:ilvl w:val="3"/>
      </w:numPr>
      <w:outlineLvl w:val="3"/>
    </w:pPr>
  </w:style>
  <w:style w:type="paragraph" w:styleId="Heading5">
    <w:name w:val="heading 5"/>
    <w:basedOn w:val="Normal"/>
    <w:next w:val="Normal"/>
    <w:uiPriority w:val="9"/>
    <w:semiHidden/>
    <w:unhideWhenUsed/>
    <w:qFormat/>
    <w:pPr>
      <w:keepNext/>
      <w:keepLines/>
      <w:numPr>
        <w:ilvl w:val="4"/>
        <w:numId w:val="7"/>
      </w:numPr>
      <w:spacing w:before="240" w:after="80"/>
      <w:outlineLvl w:val="4"/>
    </w:pPr>
    <w:rPr>
      <w:color w:val="666666"/>
    </w:rPr>
  </w:style>
  <w:style w:type="paragraph" w:styleId="Heading6">
    <w:name w:val="heading 6"/>
    <w:basedOn w:val="Normal"/>
    <w:next w:val="Normal"/>
    <w:uiPriority w:val="9"/>
    <w:semiHidden/>
    <w:unhideWhenUsed/>
    <w:qFormat/>
    <w:pPr>
      <w:keepNext/>
      <w:keepLines/>
      <w:numPr>
        <w:ilvl w:val="5"/>
        <w:numId w:val="7"/>
      </w:numPr>
      <w:spacing w:before="240" w:after="80"/>
      <w:outlineLvl w:val="5"/>
    </w:pPr>
    <w:rPr>
      <w:i/>
      <w:color w:val="666666"/>
    </w:rPr>
  </w:style>
  <w:style w:type="paragraph" w:styleId="Heading7">
    <w:name w:val="heading 7"/>
    <w:basedOn w:val="Normal"/>
    <w:next w:val="Normal"/>
    <w:link w:val="Heading7Char"/>
    <w:uiPriority w:val="9"/>
    <w:semiHidden/>
    <w:unhideWhenUsed/>
    <w:qFormat/>
    <w:rsid w:val="002A603B"/>
    <w:pPr>
      <w:keepNext/>
      <w:keepLines/>
      <w:numPr>
        <w:ilvl w:val="6"/>
        <w:numId w:val="7"/>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2A603B"/>
    <w:pPr>
      <w:keepNext/>
      <w:keepLines/>
      <w:numPr>
        <w:ilvl w:val="7"/>
        <w:numId w:val="7"/>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A603B"/>
    <w:pPr>
      <w:keepNext/>
      <w:keepLines/>
      <w:numPr>
        <w:ilvl w:val="8"/>
        <w:numId w:val="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paragraph" w:styleId="Bibliography">
    <w:name w:val="Bibliography"/>
    <w:basedOn w:val="Normal"/>
    <w:next w:val="Normal"/>
    <w:uiPriority w:val="37"/>
    <w:unhideWhenUsed/>
    <w:rsid w:val="00780114"/>
    <w:pPr>
      <w:spacing w:after="0" w:line="480" w:lineRule="auto"/>
      <w:ind w:left="720" w:hanging="720"/>
    </w:pPr>
  </w:style>
  <w:style w:type="paragraph" w:customStyle="1" w:styleId="FigureCaption">
    <w:name w:val="FigureCaption"/>
    <w:basedOn w:val="Normal"/>
    <w:link w:val="FigureCaptionChar"/>
    <w:qFormat/>
    <w:rsid w:val="00E442E8"/>
    <w:pPr>
      <w:spacing w:after="0"/>
    </w:pPr>
    <w:rPr>
      <w:rFonts w:ascii="Arial" w:hAnsi="Arial" w:cs="Arial"/>
    </w:rPr>
  </w:style>
  <w:style w:type="paragraph" w:customStyle="1" w:styleId="Hypothesis">
    <w:name w:val="Hypothesis"/>
    <w:basedOn w:val="Normal"/>
    <w:link w:val="HypothesisChar"/>
    <w:qFormat/>
    <w:rsid w:val="00C45989"/>
    <w:rPr>
      <w:b/>
    </w:rPr>
  </w:style>
  <w:style w:type="character" w:customStyle="1" w:styleId="FigureCaptionChar">
    <w:name w:val="FigureCaption Char"/>
    <w:basedOn w:val="DefaultParagraphFont"/>
    <w:link w:val="FigureCaption"/>
    <w:rsid w:val="00E442E8"/>
    <w:rPr>
      <w:rFonts w:ascii="Arial" w:hAnsi="Arial" w:cs="Arial"/>
    </w:rPr>
  </w:style>
  <w:style w:type="paragraph" w:customStyle="1" w:styleId="SubHypothesis">
    <w:name w:val="SubHypothesis"/>
    <w:basedOn w:val="Hypothesis"/>
    <w:link w:val="SubHypothesisChar"/>
    <w:qFormat/>
    <w:rsid w:val="00C45989"/>
    <w:pPr>
      <w:ind w:left="180"/>
    </w:pPr>
  </w:style>
  <w:style w:type="character" w:customStyle="1" w:styleId="HypothesisChar">
    <w:name w:val="Hypothesis Char"/>
    <w:basedOn w:val="DefaultParagraphFont"/>
    <w:link w:val="Hypothesis"/>
    <w:rsid w:val="00C45989"/>
    <w:rPr>
      <w:b/>
    </w:rPr>
  </w:style>
  <w:style w:type="character" w:styleId="CommentReference">
    <w:name w:val="annotation reference"/>
    <w:basedOn w:val="DefaultParagraphFont"/>
    <w:uiPriority w:val="99"/>
    <w:semiHidden/>
    <w:unhideWhenUsed/>
    <w:rsid w:val="006A14EB"/>
    <w:rPr>
      <w:sz w:val="16"/>
      <w:szCs w:val="16"/>
    </w:rPr>
  </w:style>
  <w:style w:type="character" w:customStyle="1" w:styleId="SubHypothesisChar">
    <w:name w:val="SubHypothesis Char"/>
    <w:basedOn w:val="HypothesisChar"/>
    <w:link w:val="SubHypothesis"/>
    <w:rsid w:val="00C45989"/>
    <w:rPr>
      <w:b/>
    </w:rPr>
  </w:style>
  <w:style w:type="paragraph" w:styleId="CommentText">
    <w:name w:val="annotation text"/>
    <w:basedOn w:val="Normal"/>
    <w:link w:val="CommentTextChar"/>
    <w:uiPriority w:val="99"/>
    <w:unhideWhenUsed/>
    <w:rsid w:val="006A14EB"/>
    <w:rPr>
      <w:sz w:val="20"/>
      <w:szCs w:val="20"/>
    </w:rPr>
  </w:style>
  <w:style w:type="character" w:customStyle="1" w:styleId="CommentTextChar">
    <w:name w:val="Comment Text Char"/>
    <w:basedOn w:val="DefaultParagraphFont"/>
    <w:link w:val="CommentText"/>
    <w:uiPriority w:val="99"/>
    <w:rsid w:val="006A14EB"/>
    <w:rPr>
      <w:sz w:val="20"/>
      <w:szCs w:val="20"/>
    </w:rPr>
  </w:style>
  <w:style w:type="paragraph" w:styleId="CommentSubject">
    <w:name w:val="annotation subject"/>
    <w:basedOn w:val="CommentText"/>
    <w:next w:val="CommentText"/>
    <w:link w:val="CommentSubjectChar"/>
    <w:uiPriority w:val="99"/>
    <w:semiHidden/>
    <w:unhideWhenUsed/>
    <w:rsid w:val="006A14EB"/>
    <w:rPr>
      <w:b/>
      <w:bCs/>
    </w:rPr>
  </w:style>
  <w:style w:type="character" w:customStyle="1" w:styleId="CommentSubjectChar">
    <w:name w:val="Comment Subject Char"/>
    <w:basedOn w:val="CommentTextChar"/>
    <w:link w:val="CommentSubject"/>
    <w:uiPriority w:val="99"/>
    <w:semiHidden/>
    <w:rsid w:val="006A14EB"/>
    <w:rPr>
      <w:b/>
      <w:bCs/>
      <w:sz w:val="20"/>
      <w:szCs w:val="20"/>
    </w:rPr>
  </w:style>
  <w:style w:type="paragraph" w:styleId="BalloonText">
    <w:name w:val="Balloon Text"/>
    <w:basedOn w:val="Normal"/>
    <w:link w:val="BalloonTextChar"/>
    <w:uiPriority w:val="99"/>
    <w:semiHidden/>
    <w:unhideWhenUsed/>
    <w:rsid w:val="006A14EB"/>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A14EB"/>
    <w:rPr>
      <w:rFonts w:ascii="Segoe UI" w:hAnsi="Segoe UI" w:cs="Segoe UI"/>
      <w:sz w:val="18"/>
      <w:szCs w:val="18"/>
    </w:rPr>
  </w:style>
  <w:style w:type="character" w:styleId="Hyperlink">
    <w:name w:val="Hyperlink"/>
    <w:basedOn w:val="DefaultParagraphFont"/>
    <w:uiPriority w:val="99"/>
    <w:unhideWhenUsed/>
    <w:rsid w:val="00620196"/>
    <w:rPr>
      <w:color w:val="0000FF"/>
      <w:u w:val="single"/>
    </w:rPr>
  </w:style>
  <w:style w:type="character" w:styleId="FollowedHyperlink">
    <w:name w:val="FollowedHyperlink"/>
    <w:basedOn w:val="DefaultParagraphFont"/>
    <w:uiPriority w:val="99"/>
    <w:semiHidden/>
    <w:unhideWhenUsed/>
    <w:rsid w:val="00620196"/>
    <w:rPr>
      <w:color w:val="800080" w:themeColor="followedHyperlink"/>
      <w:u w:val="single"/>
    </w:rPr>
  </w:style>
  <w:style w:type="paragraph" w:styleId="ListParagraph">
    <w:name w:val="List Paragraph"/>
    <w:basedOn w:val="Normal"/>
    <w:uiPriority w:val="34"/>
    <w:qFormat/>
    <w:rsid w:val="00620196"/>
    <w:pPr>
      <w:ind w:left="720"/>
      <w:contextualSpacing/>
    </w:pPr>
  </w:style>
  <w:style w:type="paragraph" w:customStyle="1" w:styleId="Standard">
    <w:name w:val="Standard"/>
    <w:rsid w:val="00180E35"/>
    <w:pPr>
      <w:suppressAutoHyphens/>
      <w:autoSpaceDN w:val="0"/>
      <w:spacing w:after="0"/>
      <w:textAlignment w:val="baseline"/>
    </w:pPr>
    <w:rPr>
      <w:rFonts w:ascii="Liberation Serif" w:eastAsia="AR PL SungtiL GB" w:hAnsi="Liberation Serif" w:cs="Lohit Devanagari"/>
      <w:kern w:val="3"/>
      <w:sz w:val="24"/>
      <w:szCs w:val="24"/>
      <w:lang w:val="en-US" w:eastAsia="zh-CN" w:bidi="hi-IN"/>
    </w:rPr>
  </w:style>
  <w:style w:type="paragraph" w:styleId="Header">
    <w:name w:val="header"/>
    <w:basedOn w:val="Normal"/>
    <w:link w:val="HeaderChar"/>
    <w:uiPriority w:val="99"/>
    <w:unhideWhenUsed/>
    <w:rsid w:val="00FE71BA"/>
    <w:pPr>
      <w:tabs>
        <w:tab w:val="center" w:pos="4680"/>
        <w:tab w:val="right" w:pos="9360"/>
      </w:tabs>
      <w:spacing w:after="0"/>
    </w:pPr>
  </w:style>
  <w:style w:type="character" w:customStyle="1" w:styleId="HeaderChar">
    <w:name w:val="Header Char"/>
    <w:basedOn w:val="DefaultParagraphFont"/>
    <w:link w:val="Header"/>
    <w:uiPriority w:val="99"/>
    <w:rsid w:val="00FE71BA"/>
  </w:style>
  <w:style w:type="paragraph" w:styleId="Footer">
    <w:name w:val="footer"/>
    <w:basedOn w:val="Normal"/>
    <w:link w:val="FooterChar"/>
    <w:uiPriority w:val="99"/>
    <w:unhideWhenUsed/>
    <w:rsid w:val="00FE71BA"/>
    <w:pPr>
      <w:tabs>
        <w:tab w:val="center" w:pos="4680"/>
        <w:tab w:val="right" w:pos="9360"/>
      </w:tabs>
      <w:spacing w:after="0"/>
    </w:pPr>
  </w:style>
  <w:style w:type="character" w:customStyle="1" w:styleId="FooterChar">
    <w:name w:val="Footer Char"/>
    <w:basedOn w:val="DefaultParagraphFont"/>
    <w:link w:val="Footer"/>
    <w:uiPriority w:val="99"/>
    <w:rsid w:val="00FE71BA"/>
  </w:style>
  <w:style w:type="paragraph" w:customStyle="1" w:styleId="SourceCode">
    <w:name w:val="Source Code"/>
    <w:basedOn w:val="Normal"/>
    <w:pPr>
      <w:shd w:val="clear" w:color="auto" w:fill="F8F8F8"/>
      <w:wordWrap w:val="0"/>
    </w:pPr>
  </w:style>
  <w:style w:type="character" w:customStyle="1" w:styleId="KeywordTok">
    <w:name w:val="KeywordTok"/>
    <w:rPr>
      <w:b/>
      <w:color w:val="204A87"/>
      <w:shd w:val="clear" w:color="auto" w:fill="F8F8F8"/>
    </w:rPr>
  </w:style>
  <w:style w:type="character" w:customStyle="1" w:styleId="DataTypeTok">
    <w:name w:val="DataTypeTok"/>
    <w:rPr>
      <w:color w:val="204A87"/>
      <w:shd w:val="clear" w:color="auto" w:fill="F8F8F8"/>
    </w:rPr>
  </w:style>
  <w:style w:type="character" w:customStyle="1" w:styleId="DecValTok">
    <w:name w:val="DecValTok"/>
    <w:rPr>
      <w:color w:val="0000CF"/>
      <w:shd w:val="clear" w:color="auto" w:fill="F8F8F8"/>
    </w:rPr>
  </w:style>
  <w:style w:type="character" w:customStyle="1" w:styleId="BaseNTok">
    <w:name w:val="BaseNTok"/>
    <w:rPr>
      <w:color w:val="0000CF"/>
      <w:shd w:val="clear" w:color="auto" w:fill="F8F8F8"/>
    </w:rPr>
  </w:style>
  <w:style w:type="character" w:customStyle="1" w:styleId="FloatTok">
    <w:name w:val="FloatTok"/>
    <w:rPr>
      <w:color w:val="0000CF"/>
      <w:shd w:val="clear" w:color="auto" w:fill="F8F8F8"/>
    </w:rPr>
  </w:style>
  <w:style w:type="character" w:customStyle="1" w:styleId="ConstantTok">
    <w:name w:val="ConstantTok"/>
    <w:rPr>
      <w:color w:val="000000"/>
      <w:shd w:val="clear" w:color="auto" w:fill="F8F8F8"/>
    </w:rPr>
  </w:style>
  <w:style w:type="character" w:customStyle="1" w:styleId="CharTok">
    <w:name w:val="CharTok"/>
    <w:rPr>
      <w:color w:val="4E9A06"/>
      <w:shd w:val="clear" w:color="auto" w:fill="F8F8F8"/>
    </w:rPr>
  </w:style>
  <w:style w:type="character" w:customStyle="1" w:styleId="SpecialCharTok">
    <w:name w:val="SpecialCharTok"/>
    <w:rPr>
      <w:color w:val="000000"/>
      <w:shd w:val="clear" w:color="auto" w:fill="F8F8F8"/>
    </w:rPr>
  </w:style>
  <w:style w:type="character" w:customStyle="1" w:styleId="StringTok">
    <w:name w:val="StringTok"/>
    <w:rPr>
      <w:color w:val="4E9A06"/>
      <w:shd w:val="clear" w:color="auto" w:fill="F8F8F8"/>
    </w:rPr>
  </w:style>
  <w:style w:type="character" w:customStyle="1" w:styleId="VerbatimStringTok">
    <w:name w:val="VerbatimStringTok"/>
    <w:rPr>
      <w:color w:val="4E9A06"/>
      <w:shd w:val="clear" w:color="auto" w:fill="F8F8F8"/>
    </w:rPr>
  </w:style>
  <w:style w:type="character" w:customStyle="1" w:styleId="SpecialStringTok">
    <w:name w:val="SpecialStringTok"/>
    <w:rPr>
      <w:color w:val="4E9A06"/>
      <w:shd w:val="clear" w:color="auto" w:fill="F8F8F8"/>
    </w:rPr>
  </w:style>
  <w:style w:type="character" w:customStyle="1" w:styleId="ImportTok">
    <w:name w:val="ImportTok"/>
    <w:rPr>
      <w:shd w:val="clear" w:color="auto" w:fill="F8F8F8"/>
    </w:rPr>
  </w:style>
  <w:style w:type="character" w:customStyle="1" w:styleId="CommentTok">
    <w:name w:val="CommentTok"/>
    <w:rPr>
      <w:i/>
      <w:color w:val="8F5902"/>
      <w:shd w:val="clear" w:color="auto" w:fill="F8F8F8"/>
    </w:rPr>
  </w:style>
  <w:style w:type="character" w:customStyle="1" w:styleId="DocumentationTok">
    <w:name w:val="DocumentationTok"/>
    <w:rPr>
      <w:b/>
      <w:i/>
      <w:color w:val="8F5902"/>
      <w:shd w:val="clear" w:color="auto" w:fill="F8F8F8"/>
    </w:rPr>
  </w:style>
  <w:style w:type="character" w:customStyle="1" w:styleId="AnnotationTok">
    <w:name w:val="AnnotationTok"/>
    <w:rPr>
      <w:b/>
      <w:i/>
      <w:color w:val="8F5902"/>
      <w:shd w:val="clear" w:color="auto" w:fill="F8F8F8"/>
    </w:rPr>
  </w:style>
  <w:style w:type="character" w:customStyle="1" w:styleId="CommentVarTok">
    <w:name w:val="CommentVarTok"/>
    <w:rPr>
      <w:b/>
      <w:i/>
      <w:color w:val="8F5902"/>
      <w:shd w:val="clear" w:color="auto" w:fill="F8F8F8"/>
    </w:rPr>
  </w:style>
  <w:style w:type="character" w:customStyle="1" w:styleId="OtherTok">
    <w:name w:val="OtherTok"/>
    <w:rPr>
      <w:color w:val="8F5902"/>
      <w:shd w:val="clear" w:color="auto" w:fill="F8F8F8"/>
    </w:rPr>
  </w:style>
  <w:style w:type="character" w:customStyle="1" w:styleId="FunctionTok">
    <w:name w:val="FunctionTok"/>
    <w:rPr>
      <w:color w:val="000000"/>
      <w:shd w:val="clear" w:color="auto" w:fill="F8F8F8"/>
    </w:rPr>
  </w:style>
  <w:style w:type="character" w:customStyle="1" w:styleId="VariableTok">
    <w:name w:val="VariableTok"/>
    <w:rPr>
      <w:color w:val="000000"/>
      <w:shd w:val="clear" w:color="auto" w:fill="F8F8F8"/>
    </w:rPr>
  </w:style>
  <w:style w:type="character" w:customStyle="1" w:styleId="ControlFlowTok">
    <w:name w:val="ControlFlowTok"/>
    <w:rPr>
      <w:b/>
      <w:color w:val="204A87"/>
      <w:shd w:val="clear" w:color="auto" w:fill="F8F8F8"/>
    </w:rPr>
  </w:style>
  <w:style w:type="character" w:customStyle="1" w:styleId="OperatorTok">
    <w:name w:val="OperatorTok"/>
    <w:rPr>
      <w:b/>
      <w:color w:val="CE5C00"/>
      <w:shd w:val="clear" w:color="auto" w:fill="F8F8F8"/>
    </w:rPr>
  </w:style>
  <w:style w:type="character" w:customStyle="1" w:styleId="BuiltInTok">
    <w:name w:val="BuiltInTok"/>
    <w:rPr>
      <w:shd w:val="clear" w:color="auto" w:fill="F8F8F8"/>
    </w:rPr>
  </w:style>
  <w:style w:type="character" w:customStyle="1" w:styleId="ExtensionTok">
    <w:name w:val="ExtensionTok"/>
    <w:rPr>
      <w:shd w:val="clear" w:color="auto" w:fill="F8F8F8"/>
    </w:rPr>
  </w:style>
  <w:style w:type="character" w:customStyle="1" w:styleId="PreprocessorTok">
    <w:name w:val="PreprocessorTok"/>
    <w:rPr>
      <w:i/>
      <w:color w:val="8F5902"/>
      <w:shd w:val="clear" w:color="auto" w:fill="F8F8F8"/>
    </w:rPr>
  </w:style>
  <w:style w:type="character" w:customStyle="1" w:styleId="AttributeTok">
    <w:name w:val="AttributeTok"/>
    <w:rPr>
      <w:color w:val="C4A000"/>
      <w:shd w:val="clear" w:color="auto" w:fill="F8F8F8"/>
    </w:rPr>
  </w:style>
  <w:style w:type="character" w:customStyle="1" w:styleId="RegionMarkerTok">
    <w:name w:val="RegionMarkerTok"/>
    <w:rPr>
      <w:shd w:val="clear" w:color="auto" w:fill="F8F8F8"/>
    </w:rPr>
  </w:style>
  <w:style w:type="character" w:customStyle="1" w:styleId="InformationTok">
    <w:name w:val="InformationTok"/>
    <w:rPr>
      <w:b/>
      <w:i/>
      <w:color w:val="8F5902"/>
      <w:shd w:val="clear" w:color="auto" w:fill="F8F8F8"/>
    </w:rPr>
  </w:style>
  <w:style w:type="character" w:customStyle="1" w:styleId="WarningTok">
    <w:name w:val="WarningTok"/>
    <w:rPr>
      <w:b/>
      <w:i/>
      <w:color w:val="8F5902"/>
      <w:shd w:val="clear" w:color="auto" w:fill="F8F8F8"/>
    </w:rPr>
  </w:style>
  <w:style w:type="character" w:customStyle="1" w:styleId="AlertTok">
    <w:name w:val="AlertTok"/>
    <w:rPr>
      <w:color w:val="EF2929"/>
      <w:shd w:val="clear" w:color="auto" w:fill="F8F8F8"/>
    </w:rPr>
  </w:style>
  <w:style w:type="character" w:customStyle="1" w:styleId="ErrorTok">
    <w:name w:val="ErrorTok"/>
    <w:rPr>
      <w:b/>
      <w:color w:val="A40000"/>
      <w:shd w:val="clear" w:color="auto" w:fill="F8F8F8"/>
    </w:rPr>
  </w:style>
  <w:style w:type="character" w:customStyle="1" w:styleId="NormalTok">
    <w:name w:val="NormalTok"/>
    <w:rPr>
      <w:shd w:val="clear" w:color="auto" w:fill="F8F8F8"/>
    </w:rPr>
  </w:style>
  <w:style w:type="character" w:styleId="PlaceholderText">
    <w:name w:val="Placeholder Text"/>
    <w:basedOn w:val="DefaultParagraphFont"/>
    <w:uiPriority w:val="99"/>
    <w:semiHidden/>
    <w:rsid w:val="004D045E"/>
    <w:rPr>
      <w:color w:val="808080"/>
    </w:rPr>
  </w:style>
  <w:style w:type="paragraph" w:styleId="Caption">
    <w:name w:val="caption"/>
    <w:basedOn w:val="Normal"/>
    <w:next w:val="Normal"/>
    <w:uiPriority w:val="35"/>
    <w:unhideWhenUsed/>
    <w:qFormat/>
    <w:rsid w:val="0010137C"/>
    <w:pPr>
      <w:spacing w:after="200"/>
    </w:pPr>
    <w:rPr>
      <w:i/>
      <w:iCs/>
      <w:color w:val="1F497D" w:themeColor="text2"/>
      <w:sz w:val="18"/>
      <w:szCs w:val="18"/>
    </w:rPr>
  </w:style>
  <w:style w:type="character" w:styleId="UnresolvedMention">
    <w:name w:val="Unresolved Mention"/>
    <w:basedOn w:val="DefaultParagraphFont"/>
    <w:uiPriority w:val="99"/>
    <w:semiHidden/>
    <w:unhideWhenUsed/>
    <w:rsid w:val="009B2BA7"/>
    <w:rPr>
      <w:color w:val="605E5C"/>
      <w:shd w:val="clear" w:color="auto" w:fill="E1DFDD"/>
    </w:rPr>
  </w:style>
  <w:style w:type="character" w:customStyle="1" w:styleId="Heading7Char">
    <w:name w:val="Heading 7 Char"/>
    <w:basedOn w:val="DefaultParagraphFont"/>
    <w:link w:val="Heading7"/>
    <w:uiPriority w:val="9"/>
    <w:semiHidden/>
    <w:rsid w:val="002A603B"/>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2A603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A603B"/>
    <w:rPr>
      <w:rFonts w:asciiTheme="majorHAnsi" w:eastAsiaTheme="majorEastAsia" w:hAnsiTheme="majorHAnsi" w:cstheme="majorBidi"/>
      <w:i/>
      <w:iCs/>
      <w:color w:val="272727" w:themeColor="text1" w:themeTint="D8"/>
      <w:sz w:val="21"/>
      <w:szCs w:val="21"/>
    </w:rPr>
  </w:style>
  <w:style w:type="character" w:styleId="LineNumber">
    <w:name w:val="line number"/>
    <w:basedOn w:val="DefaultParagraphFont"/>
    <w:uiPriority w:val="99"/>
    <w:semiHidden/>
    <w:unhideWhenUsed/>
    <w:rsid w:val="00EF63F8"/>
  </w:style>
  <w:style w:type="paragraph" w:styleId="Revision">
    <w:name w:val="Revision"/>
    <w:hidden/>
    <w:uiPriority w:val="99"/>
    <w:semiHidden/>
    <w:rsid w:val="00A14A6D"/>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KTe9BnVzFkc7bhqGJSfzmVVlZmA==">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4600562B-8859-4BCB-ADD5-1012A00A6D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41</Pages>
  <Words>68896</Words>
  <Characters>392711</Characters>
  <Application>Microsoft Office Word</Application>
  <DocSecurity>0</DocSecurity>
  <Lines>3272</Lines>
  <Paragraphs>9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06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acob A. Cram</dc:creator>
  <cp:lastModifiedBy>Jacob Cram</cp:lastModifiedBy>
  <cp:revision>6</cp:revision>
  <dcterms:created xsi:type="dcterms:W3CDTF">2021-11-01T02:44:00Z</dcterms:created>
  <dcterms:modified xsi:type="dcterms:W3CDTF">2021-11-01T1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VLztuvik"/&gt;&lt;style id="http://www.zotero.org/styles/american-geophysical-union" hasBibliography="1" bibliographyStyleHasBeenSet="1"/&gt;&lt;prefs&gt;&lt;pref name="fieldType" value="Field"/&gt;&lt;pref name="auto</vt:lpwstr>
  </property>
  <property fmtid="{D5CDD505-2E9C-101B-9397-08002B2CF9AE}" pid="3" name="ZOTERO_PREF_2">
    <vt:lpwstr>maticJournalAbbreviations" value="true"/&gt;&lt;pref name="dontAskDelayCitationUpdates" value="true"/&gt;&lt;/prefs&gt;&lt;/data&gt;</vt:lpwstr>
  </property>
</Properties>
</file>